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4404A2" w14:textId="6A669B2D" w:rsidR="00E10AF9" w:rsidRPr="00E10AF9" w:rsidRDefault="00E10AF9" w:rsidP="00E10AF9">
      <w:pPr>
        <w:pStyle w:val="TitlePage"/>
        <w:jc w:val="both"/>
        <w:outlineLvl w:val="9"/>
        <w:rPr>
          <w:color w:val="auto"/>
        </w:rPr>
      </w:pPr>
    </w:p>
    <w:p w14:paraId="577615EB" w14:textId="547D416E" w:rsidR="003C791E" w:rsidRPr="00204D2E" w:rsidRDefault="0020396A" w:rsidP="00486073">
      <w:pPr>
        <w:spacing w:line="240" w:lineRule="auto"/>
        <w:ind w:firstLine="0"/>
        <w:jc w:val="center"/>
        <w:rPr>
          <w:b/>
        </w:rPr>
      </w:pPr>
      <w:r w:rsidRPr="00204D2E">
        <w:rPr>
          <w:b/>
        </w:rPr>
        <w:t xml:space="preserve">A Case Study: </w:t>
      </w:r>
      <w:r w:rsidR="005C7880">
        <w:rPr>
          <w:b/>
        </w:rPr>
        <w:t xml:space="preserve">the </w:t>
      </w:r>
      <w:r w:rsidRPr="00204D2E">
        <w:rPr>
          <w:b/>
        </w:rPr>
        <w:t>Volume-Based Incentive Plan at a Department of UPMC</w:t>
      </w:r>
    </w:p>
    <w:p w14:paraId="6833C205" w14:textId="77777777" w:rsidR="000635D4" w:rsidRPr="00204D2E" w:rsidRDefault="000635D4" w:rsidP="00486073">
      <w:pPr>
        <w:spacing w:line="240" w:lineRule="auto"/>
        <w:ind w:firstLine="0"/>
        <w:jc w:val="center"/>
      </w:pPr>
    </w:p>
    <w:p w14:paraId="24A71801" w14:textId="77777777" w:rsidR="00932701" w:rsidRPr="00204D2E" w:rsidRDefault="00932701" w:rsidP="00486073">
      <w:pPr>
        <w:spacing w:line="240" w:lineRule="auto"/>
        <w:ind w:firstLine="0"/>
        <w:jc w:val="center"/>
      </w:pPr>
    </w:p>
    <w:p w14:paraId="39509E34" w14:textId="77777777" w:rsidR="007A43BC" w:rsidRPr="00204D2E" w:rsidRDefault="007A43BC" w:rsidP="00486073">
      <w:pPr>
        <w:spacing w:line="240" w:lineRule="auto"/>
        <w:ind w:firstLine="0"/>
        <w:jc w:val="center"/>
      </w:pPr>
    </w:p>
    <w:p w14:paraId="64D20170" w14:textId="77777777" w:rsidR="007A43BC" w:rsidRPr="00204D2E" w:rsidRDefault="007A43BC" w:rsidP="00486073">
      <w:pPr>
        <w:spacing w:line="240" w:lineRule="auto"/>
        <w:ind w:firstLine="0"/>
        <w:jc w:val="center"/>
      </w:pPr>
    </w:p>
    <w:p w14:paraId="678E09A4" w14:textId="77777777" w:rsidR="00486073" w:rsidRPr="00204D2E" w:rsidRDefault="00486073" w:rsidP="00486073">
      <w:pPr>
        <w:spacing w:line="240" w:lineRule="auto"/>
        <w:ind w:firstLine="0"/>
        <w:jc w:val="center"/>
      </w:pPr>
    </w:p>
    <w:p w14:paraId="4F14BE41" w14:textId="77777777" w:rsidR="00486073" w:rsidRPr="00204D2E" w:rsidRDefault="00486073" w:rsidP="00486073">
      <w:pPr>
        <w:spacing w:line="240" w:lineRule="auto"/>
        <w:ind w:firstLine="0"/>
        <w:jc w:val="center"/>
      </w:pPr>
    </w:p>
    <w:p w14:paraId="69D3B01B" w14:textId="77777777" w:rsidR="00486073" w:rsidRPr="00204D2E" w:rsidRDefault="00486073" w:rsidP="00486073">
      <w:pPr>
        <w:spacing w:line="240" w:lineRule="auto"/>
        <w:ind w:firstLine="0"/>
        <w:jc w:val="center"/>
      </w:pPr>
    </w:p>
    <w:p w14:paraId="7917FC9B" w14:textId="77777777" w:rsidR="00486073" w:rsidRPr="00204D2E" w:rsidRDefault="00486073" w:rsidP="00486073">
      <w:pPr>
        <w:spacing w:line="240" w:lineRule="auto"/>
        <w:ind w:firstLine="0"/>
        <w:jc w:val="center"/>
      </w:pPr>
    </w:p>
    <w:p w14:paraId="2842CFBB" w14:textId="77777777" w:rsidR="003C791E" w:rsidRPr="00204D2E" w:rsidRDefault="00486073" w:rsidP="00486073">
      <w:pPr>
        <w:spacing w:line="240" w:lineRule="auto"/>
        <w:ind w:firstLine="0"/>
        <w:jc w:val="center"/>
      </w:pPr>
      <w:r w:rsidRPr="00204D2E">
        <w:t>b</w:t>
      </w:r>
      <w:r w:rsidR="003C791E" w:rsidRPr="00204D2E">
        <w:t>y</w:t>
      </w:r>
    </w:p>
    <w:p w14:paraId="2627F182" w14:textId="77777777" w:rsidR="00486073" w:rsidRPr="00204D2E" w:rsidRDefault="00486073" w:rsidP="00486073">
      <w:pPr>
        <w:spacing w:line="240" w:lineRule="auto"/>
        <w:ind w:firstLine="0"/>
        <w:jc w:val="center"/>
      </w:pPr>
    </w:p>
    <w:p w14:paraId="6568C105" w14:textId="1802BF84" w:rsidR="003C791E" w:rsidRPr="00204D2E" w:rsidRDefault="0020396A" w:rsidP="00486073">
      <w:pPr>
        <w:spacing w:line="240" w:lineRule="auto"/>
        <w:ind w:firstLine="0"/>
        <w:jc w:val="center"/>
        <w:rPr>
          <w:b/>
        </w:rPr>
      </w:pPr>
      <w:r w:rsidRPr="00204D2E">
        <w:rPr>
          <w:b/>
        </w:rPr>
        <w:t>Kexin Chen</w:t>
      </w:r>
    </w:p>
    <w:p w14:paraId="7EC1D0E0" w14:textId="77777777" w:rsidR="00486073" w:rsidRPr="00204D2E" w:rsidRDefault="00486073" w:rsidP="00486073">
      <w:pPr>
        <w:spacing w:line="240" w:lineRule="auto"/>
        <w:ind w:firstLine="0"/>
        <w:jc w:val="center"/>
        <w:rPr>
          <w:b/>
        </w:rPr>
      </w:pPr>
    </w:p>
    <w:p w14:paraId="6C772F70" w14:textId="04DEEC50" w:rsidR="000635D4" w:rsidRPr="00204D2E" w:rsidRDefault="00E10AF9" w:rsidP="00486073">
      <w:pPr>
        <w:spacing w:line="240" w:lineRule="auto"/>
        <w:ind w:firstLine="0"/>
        <w:jc w:val="center"/>
      </w:pPr>
      <w:r>
        <w:t>B</w:t>
      </w:r>
      <w:r w:rsidR="0020396A" w:rsidRPr="00204D2E">
        <w:t>S in Pharmacy</w:t>
      </w:r>
      <w:r w:rsidR="000635D4" w:rsidRPr="00204D2E">
        <w:t xml:space="preserve">, </w:t>
      </w:r>
      <w:r w:rsidR="0020396A" w:rsidRPr="00204D2E">
        <w:t>Fudan University</w:t>
      </w:r>
      <w:r w:rsidR="000635D4" w:rsidRPr="00204D2E">
        <w:t xml:space="preserve">, </w:t>
      </w:r>
      <w:r w:rsidR="0027280A">
        <w:t>China, 2</w:t>
      </w:r>
      <w:r w:rsidR="0020396A" w:rsidRPr="00204D2E">
        <w:t>01</w:t>
      </w:r>
      <w:r w:rsidR="00D67471" w:rsidRPr="00204D2E">
        <w:t>3</w:t>
      </w:r>
    </w:p>
    <w:p w14:paraId="3363C483" w14:textId="77777777" w:rsidR="00486073" w:rsidRPr="00204D2E" w:rsidRDefault="00486073" w:rsidP="00486073">
      <w:pPr>
        <w:spacing w:line="240" w:lineRule="auto"/>
        <w:ind w:firstLine="0"/>
        <w:jc w:val="center"/>
      </w:pPr>
    </w:p>
    <w:p w14:paraId="05E158E1" w14:textId="77777777" w:rsidR="000635D4" w:rsidRPr="00204D2E" w:rsidRDefault="000635D4" w:rsidP="00486073">
      <w:pPr>
        <w:spacing w:line="240" w:lineRule="auto"/>
        <w:ind w:firstLine="0"/>
        <w:jc w:val="center"/>
        <w:rPr>
          <w:b/>
        </w:rPr>
      </w:pPr>
    </w:p>
    <w:p w14:paraId="311B51AF" w14:textId="77777777" w:rsidR="000635D4" w:rsidRPr="00204D2E" w:rsidRDefault="000635D4" w:rsidP="00486073">
      <w:pPr>
        <w:spacing w:line="240" w:lineRule="auto"/>
        <w:ind w:firstLine="0"/>
        <w:jc w:val="center"/>
        <w:rPr>
          <w:b/>
        </w:rPr>
      </w:pPr>
    </w:p>
    <w:p w14:paraId="001964EB" w14:textId="77777777" w:rsidR="000635D4" w:rsidRPr="00204D2E" w:rsidRDefault="000635D4" w:rsidP="00486073">
      <w:pPr>
        <w:spacing w:line="240" w:lineRule="auto"/>
        <w:ind w:firstLine="0"/>
        <w:jc w:val="center"/>
        <w:rPr>
          <w:b/>
        </w:rPr>
      </w:pPr>
    </w:p>
    <w:p w14:paraId="694143A4" w14:textId="77777777" w:rsidR="00486073" w:rsidRPr="00204D2E" w:rsidRDefault="00486073" w:rsidP="00486073">
      <w:pPr>
        <w:spacing w:line="240" w:lineRule="auto"/>
        <w:ind w:firstLine="0"/>
        <w:jc w:val="center"/>
        <w:rPr>
          <w:b/>
        </w:rPr>
      </w:pPr>
    </w:p>
    <w:p w14:paraId="07CCD43B" w14:textId="77777777" w:rsidR="00486073" w:rsidRPr="00204D2E" w:rsidRDefault="00486073" w:rsidP="00486073">
      <w:pPr>
        <w:spacing w:line="240" w:lineRule="auto"/>
        <w:ind w:firstLine="0"/>
        <w:jc w:val="center"/>
        <w:rPr>
          <w:b/>
        </w:rPr>
      </w:pPr>
    </w:p>
    <w:p w14:paraId="57F6A0E4" w14:textId="77777777" w:rsidR="00486073" w:rsidRPr="00204D2E" w:rsidRDefault="00486073" w:rsidP="00486073">
      <w:pPr>
        <w:spacing w:line="240" w:lineRule="auto"/>
        <w:ind w:firstLine="0"/>
        <w:jc w:val="center"/>
        <w:rPr>
          <w:b/>
        </w:rPr>
      </w:pPr>
    </w:p>
    <w:p w14:paraId="2B873348" w14:textId="77777777" w:rsidR="00486073" w:rsidRPr="00204D2E" w:rsidRDefault="00486073" w:rsidP="00486073">
      <w:pPr>
        <w:spacing w:line="240" w:lineRule="auto"/>
        <w:ind w:firstLine="0"/>
        <w:jc w:val="center"/>
        <w:rPr>
          <w:b/>
        </w:rPr>
      </w:pPr>
    </w:p>
    <w:p w14:paraId="7CC70C92" w14:textId="77777777" w:rsidR="00486073" w:rsidRPr="00204D2E" w:rsidRDefault="00486073" w:rsidP="00486073">
      <w:pPr>
        <w:spacing w:line="240" w:lineRule="auto"/>
        <w:ind w:firstLine="0"/>
        <w:jc w:val="center"/>
        <w:rPr>
          <w:b/>
        </w:rPr>
      </w:pPr>
    </w:p>
    <w:p w14:paraId="7B3A3ED0" w14:textId="77777777" w:rsidR="00486073" w:rsidRPr="00204D2E" w:rsidRDefault="00486073" w:rsidP="00486073">
      <w:pPr>
        <w:spacing w:line="240" w:lineRule="auto"/>
        <w:ind w:firstLine="0"/>
        <w:jc w:val="center"/>
        <w:rPr>
          <w:b/>
        </w:rPr>
      </w:pPr>
    </w:p>
    <w:p w14:paraId="0488A27C" w14:textId="77777777" w:rsidR="000635D4" w:rsidRPr="00204D2E" w:rsidRDefault="000635D4" w:rsidP="00486073">
      <w:pPr>
        <w:spacing w:line="240" w:lineRule="auto"/>
        <w:ind w:firstLine="0"/>
        <w:jc w:val="center"/>
      </w:pPr>
      <w:r w:rsidRPr="00204D2E">
        <w:t>Submitted to the Graduate Faculty of</w:t>
      </w:r>
    </w:p>
    <w:p w14:paraId="08CE1856" w14:textId="77777777" w:rsidR="00486073" w:rsidRPr="00204D2E" w:rsidRDefault="00486073" w:rsidP="00486073">
      <w:pPr>
        <w:spacing w:line="240" w:lineRule="auto"/>
        <w:ind w:firstLine="0"/>
        <w:jc w:val="center"/>
      </w:pPr>
    </w:p>
    <w:p w14:paraId="658851F0" w14:textId="56EDFCD2" w:rsidR="00486073" w:rsidRPr="00204D2E" w:rsidRDefault="00964C83" w:rsidP="00486073">
      <w:pPr>
        <w:spacing w:line="240" w:lineRule="auto"/>
        <w:ind w:firstLine="0"/>
        <w:jc w:val="center"/>
      </w:pPr>
      <w:r w:rsidRPr="00204D2E">
        <w:t xml:space="preserve">Department of </w:t>
      </w:r>
      <w:r w:rsidR="00D67471" w:rsidRPr="00204D2E">
        <w:t>Health Policy and Management</w:t>
      </w:r>
    </w:p>
    <w:p w14:paraId="7E230916" w14:textId="21208BCD" w:rsidR="00D67471" w:rsidRPr="00204D2E" w:rsidRDefault="00D67471" w:rsidP="00486073">
      <w:pPr>
        <w:spacing w:line="240" w:lineRule="auto"/>
        <w:ind w:firstLine="0"/>
        <w:jc w:val="center"/>
      </w:pPr>
    </w:p>
    <w:p w14:paraId="78A00638" w14:textId="2BA4F7A2" w:rsidR="00D67471" w:rsidRPr="00204D2E" w:rsidRDefault="00D67471" w:rsidP="00486073">
      <w:pPr>
        <w:spacing w:line="240" w:lineRule="auto"/>
        <w:ind w:firstLine="0"/>
        <w:jc w:val="center"/>
      </w:pPr>
      <w:r w:rsidRPr="00204D2E">
        <w:t>Graduate School of Public Health in partial fulfillment</w:t>
      </w:r>
    </w:p>
    <w:p w14:paraId="39BC54F5" w14:textId="77777777" w:rsidR="000635D4" w:rsidRPr="00204D2E" w:rsidRDefault="000635D4" w:rsidP="00486073">
      <w:pPr>
        <w:spacing w:line="240" w:lineRule="auto"/>
        <w:ind w:firstLine="0"/>
        <w:jc w:val="center"/>
      </w:pPr>
      <w:r w:rsidRPr="00204D2E">
        <w:t xml:space="preserve"> </w:t>
      </w:r>
    </w:p>
    <w:p w14:paraId="0913FCA5" w14:textId="77777777" w:rsidR="000635D4" w:rsidRPr="00204D2E" w:rsidRDefault="000635D4" w:rsidP="00486073">
      <w:pPr>
        <w:spacing w:line="240" w:lineRule="auto"/>
        <w:ind w:firstLine="0"/>
        <w:jc w:val="center"/>
      </w:pPr>
      <w:r w:rsidRPr="00204D2E">
        <w:t>of the requirements for the degree of</w:t>
      </w:r>
    </w:p>
    <w:p w14:paraId="5ECFFDE9" w14:textId="77777777" w:rsidR="00486073" w:rsidRPr="00204D2E" w:rsidRDefault="00486073" w:rsidP="00486073">
      <w:pPr>
        <w:spacing w:line="240" w:lineRule="auto"/>
        <w:ind w:firstLine="0"/>
        <w:jc w:val="center"/>
      </w:pPr>
    </w:p>
    <w:sdt>
      <w:sdtPr>
        <w:alias w:val="Degree"/>
        <w:tag w:val="Degree"/>
        <w:id w:val="1063456363"/>
        <w:placeholder>
          <w:docPart w:val="4050AC5FC4CF434CAF81B3CE03BFC2D8"/>
        </w:placeholder>
        <w:dropDownList>
          <w:listItem w:displayText="Doctor of Dental Medicine" w:value="Doctor of Dental Medicine"/>
          <w:listItem w:displayText="Doctor of Education" w:value="Doctor of Education"/>
          <w:listItem w:displayText="Doctor of Juridical Science" w:value="Doctor of Juridical Science"/>
          <w:listItem w:displayText="Doctor of Medicine" w:value="Doctor of Medicine"/>
          <w:listItem w:displayText="Doctor of Pharmacy" w:value="Doctor of Pharmacy"/>
          <w:listItem w:displayText="Doctor of Philosophy" w:value="Doctor of Philosophy"/>
          <w:listItem w:displayText="Doctor of Psychology" w:value="Doctor of Psychology"/>
          <w:listItem w:displayText="Doctor of Public Health" w:value="Doctor of Public Health"/>
          <w:listItem w:displayText="Master of Arts" w:value="Master of Arts"/>
          <w:listItem w:displayText="Master of Arts in Teaching" w:value="Master of Arts in Teaching"/>
          <w:listItem w:displayText="Master of Business Administration" w:value="Master of Business Administration"/>
          <w:listItem w:displayText="Master of Dental Science" w:value="Master of Dental Science"/>
          <w:listItem w:displayText="Master of Education" w:value="Master of Education"/>
          <w:listItem w:displayText="Master of Fine Arts" w:value="Master of Fine Arts"/>
          <w:listItem w:displayText="Master of Health Administration" w:value="Master of Health Administration"/>
          <w:listItem w:displayText="Master of Health Promotion and Education" w:value="Master of Health Promotion and Education"/>
          <w:listItem w:displayText="Master of International Business" w:value="Master of International Business"/>
          <w:listItem w:displayText="Master of International Development" w:value="Master of International Development"/>
          <w:listItem w:displayText="Master of Library and Information Science" w:value="Master of Library and Information Science"/>
          <w:listItem w:displayText="Master of Occupational Therapy" w:value="Master of Occupational Therapy"/>
          <w:listItem w:displayText="Master of Physical Therapy" w:value="Master of Physical Therapy"/>
          <w:listItem w:displayText="Master of Public Administration" w:value="Master of Public Administration"/>
          <w:listItem w:displayText="Master of Public Health" w:value="Master of Public Health"/>
          <w:listItem w:displayText="Master of Public and International Affairs" w:value="Master of Public and International Affairs"/>
          <w:listItem w:displayText="Master of Public Policy and Management" w:value="Master of Public Policy and Management"/>
          <w:listItem w:displayText="Master of Science" w:value="Master of Science"/>
          <w:listItem w:displayText="Master of Science in Bioengineering" w:value="Master of Science in Bioengineering"/>
          <w:listItem w:displayText="Master of Science in Civil Engeineering" w:value="Master of Science in Civil Engeineering"/>
          <w:listItem w:displayText="Master of Science in Chemical Engineering" w:value="Master of Science in Chemical Engineering"/>
          <w:listItem w:displayText="Master of Science in Computer Engineering" w:value="Master of Science in Computer Engineering"/>
          <w:listItem w:displayText="Master of Science in Electrical Engineering" w:value="Master of Science in Electrical Engineering"/>
          <w:listItem w:displayText="Master of Science in Industrial Engeineering" w:value="Master of Science in Industrial Engeineering"/>
          <w:listItem w:displayText="Master of Science in Information Science" w:value="Master of Science in Information Science"/>
          <w:listItem w:displayText="Master of Studies in Law" w:value="Master of Studies in Law"/>
          <w:listItem w:displayText="Master of Science in Mechanical Engineering" w:value="Master of Science in Mechanical Engineering"/>
          <w:listItem w:displayText="Master of Science in Metallurgical Engineering" w:value="Master of Science in Metallurgical Engineering"/>
          <w:listItem w:displayText="Master of Science in Manufacturing Systems Engineering" w:value="Master of Science in Manufacturing Systems Engineering"/>
          <w:listItem w:displayText="Master of Science in Materials Science and Engineering" w:value="Master of Science in Materials Science and Engineering"/>
          <w:listItem w:displayText="Master of Science in Nursing" w:value="Master of Science in Nursing"/>
          <w:listItem w:displayText="Master of Science in Petroleum Engineering" w:value="Master of Science in Petroleum Engineering"/>
          <w:listItem w:displayText="Master of Science in Telecommunications" w:value="Master of Science in Telecommunications"/>
          <w:listItem w:displayText="Master of Social Work" w:value="Master of Social Work"/>
          <w:listItem w:displayText="Bachelor of Philosophy" w:value="Bachelor of Philosophy"/>
          <w:listItem w:displayText="Bachelor of Arts" w:value="Bachelor of Arts"/>
          <w:listItem w:displayText="Bachelor of Science" w:value="Bachelor of Science"/>
          <w:listItem w:displayText="Bachelor of Science in Business Administration" w:value="Bachelor of Science in Business Administration"/>
          <w:listItem w:displayText="Bachelor of Science in Engineering" w:value="Bachelor of Science in Engineering"/>
          <w:listItem w:displayText="Bachelor of Science in Nursing" w:value="Bachelor of Science in Nursing"/>
        </w:dropDownList>
      </w:sdtPr>
      <w:sdtEndPr/>
      <w:sdtContent>
        <w:p w14:paraId="6C4CC7C8" w14:textId="2E784755" w:rsidR="000635D4" w:rsidRPr="00204D2E" w:rsidRDefault="00D67471" w:rsidP="00486073">
          <w:pPr>
            <w:spacing w:line="240" w:lineRule="auto"/>
            <w:ind w:firstLine="0"/>
            <w:jc w:val="center"/>
          </w:pPr>
          <w:r w:rsidRPr="00204D2E">
            <w:t>Master of Public Health</w:t>
          </w:r>
        </w:p>
      </w:sdtContent>
    </w:sdt>
    <w:p w14:paraId="58993253" w14:textId="77777777" w:rsidR="000635D4" w:rsidRPr="00204D2E" w:rsidRDefault="000635D4" w:rsidP="00486073">
      <w:pPr>
        <w:tabs>
          <w:tab w:val="left" w:pos="3600"/>
        </w:tabs>
        <w:spacing w:line="240" w:lineRule="auto"/>
        <w:ind w:firstLine="0"/>
        <w:jc w:val="center"/>
      </w:pPr>
    </w:p>
    <w:p w14:paraId="082C7EEF" w14:textId="77777777" w:rsidR="00486073" w:rsidRPr="00204D2E" w:rsidRDefault="00486073" w:rsidP="00486073">
      <w:pPr>
        <w:tabs>
          <w:tab w:val="left" w:pos="3600"/>
        </w:tabs>
        <w:spacing w:line="240" w:lineRule="auto"/>
        <w:ind w:firstLine="0"/>
        <w:jc w:val="center"/>
        <w:rPr>
          <w:lang w:eastAsia="zh-CN"/>
        </w:rPr>
      </w:pPr>
    </w:p>
    <w:p w14:paraId="2E0E5611" w14:textId="77777777" w:rsidR="00486073" w:rsidRPr="00204D2E" w:rsidRDefault="00486073" w:rsidP="00486073">
      <w:pPr>
        <w:tabs>
          <w:tab w:val="left" w:pos="3600"/>
        </w:tabs>
        <w:spacing w:line="240" w:lineRule="auto"/>
        <w:ind w:firstLine="0"/>
        <w:jc w:val="center"/>
      </w:pPr>
    </w:p>
    <w:p w14:paraId="77088956" w14:textId="77777777" w:rsidR="00486073" w:rsidRPr="00204D2E" w:rsidRDefault="00486073" w:rsidP="00486073">
      <w:pPr>
        <w:tabs>
          <w:tab w:val="left" w:pos="3600"/>
        </w:tabs>
        <w:spacing w:line="240" w:lineRule="auto"/>
        <w:ind w:firstLine="0"/>
        <w:jc w:val="center"/>
      </w:pPr>
    </w:p>
    <w:p w14:paraId="1D89AD2B" w14:textId="77777777" w:rsidR="00486073" w:rsidRPr="00204D2E" w:rsidRDefault="00486073" w:rsidP="00486073">
      <w:pPr>
        <w:tabs>
          <w:tab w:val="left" w:pos="3600"/>
        </w:tabs>
        <w:spacing w:line="240" w:lineRule="auto"/>
        <w:ind w:firstLine="0"/>
        <w:jc w:val="center"/>
      </w:pPr>
    </w:p>
    <w:p w14:paraId="45C50717" w14:textId="77777777" w:rsidR="00486073" w:rsidRPr="00204D2E" w:rsidRDefault="00486073" w:rsidP="00486073">
      <w:pPr>
        <w:tabs>
          <w:tab w:val="left" w:pos="3600"/>
        </w:tabs>
        <w:spacing w:line="240" w:lineRule="auto"/>
        <w:ind w:firstLine="0"/>
        <w:jc w:val="center"/>
      </w:pPr>
    </w:p>
    <w:p w14:paraId="32ADC73C" w14:textId="77777777" w:rsidR="00486073" w:rsidRPr="00204D2E" w:rsidRDefault="00486073" w:rsidP="00486073">
      <w:pPr>
        <w:tabs>
          <w:tab w:val="left" w:pos="3600"/>
        </w:tabs>
        <w:spacing w:line="240" w:lineRule="auto"/>
        <w:ind w:firstLine="0"/>
        <w:jc w:val="center"/>
      </w:pPr>
    </w:p>
    <w:p w14:paraId="4FC12662" w14:textId="77777777" w:rsidR="00486073" w:rsidRPr="00204D2E" w:rsidRDefault="00486073" w:rsidP="00486073">
      <w:pPr>
        <w:tabs>
          <w:tab w:val="left" w:pos="3600"/>
        </w:tabs>
        <w:spacing w:line="240" w:lineRule="auto"/>
        <w:ind w:firstLine="0"/>
        <w:jc w:val="center"/>
      </w:pPr>
    </w:p>
    <w:p w14:paraId="3FEA526C" w14:textId="77777777" w:rsidR="00486073" w:rsidRPr="00204D2E" w:rsidRDefault="00486073" w:rsidP="00486073">
      <w:pPr>
        <w:tabs>
          <w:tab w:val="left" w:pos="3600"/>
        </w:tabs>
        <w:spacing w:line="240" w:lineRule="auto"/>
        <w:ind w:firstLine="0"/>
        <w:jc w:val="center"/>
      </w:pPr>
    </w:p>
    <w:p w14:paraId="1B68C464" w14:textId="77777777" w:rsidR="00BB500A" w:rsidRPr="00204D2E" w:rsidRDefault="000635D4" w:rsidP="00486073">
      <w:pPr>
        <w:spacing w:line="240" w:lineRule="auto"/>
        <w:ind w:firstLine="0"/>
        <w:jc w:val="center"/>
      </w:pPr>
      <w:r w:rsidRPr="00204D2E">
        <w:t>University of Pittsburgh</w:t>
      </w:r>
    </w:p>
    <w:p w14:paraId="1D42EAED" w14:textId="77777777" w:rsidR="00486073" w:rsidRPr="00204D2E" w:rsidRDefault="00486073" w:rsidP="00486073">
      <w:pPr>
        <w:spacing w:line="240" w:lineRule="auto"/>
        <w:ind w:firstLine="0"/>
        <w:jc w:val="center"/>
      </w:pPr>
    </w:p>
    <w:p w14:paraId="2B3B3B39" w14:textId="0C7692BB" w:rsidR="00BB500A" w:rsidRPr="00204D2E" w:rsidRDefault="00D67471" w:rsidP="00A21542">
      <w:pPr>
        <w:ind w:firstLine="0"/>
        <w:jc w:val="center"/>
        <w:sectPr w:rsidR="00BB500A" w:rsidRPr="00204D2E" w:rsidSect="00367476">
          <w:footerReference w:type="default" r:id="rId8"/>
          <w:headerReference w:type="first" r:id="rId9"/>
          <w:footerReference w:type="first" r:id="rId10"/>
          <w:footnotePr>
            <w:numFmt w:val="lowerRoman"/>
          </w:footnotePr>
          <w:endnotePr>
            <w:numFmt w:val="decimal"/>
          </w:endnotePr>
          <w:pgSz w:w="12240" w:h="15840"/>
          <w:pgMar w:top="1440" w:right="1440" w:bottom="1440" w:left="1440" w:header="720" w:footer="720" w:gutter="0"/>
          <w:pgNumType w:fmt="lowerRoman" w:start="1"/>
          <w:cols w:space="720"/>
          <w:titlePg/>
          <w:docGrid w:linePitch="360"/>
        </w:sectPr>
      </w:pPr>
      <w:r w:rsidRPr="00204D2E">
        <w:t>2019</w:t>
      </w:r>
    </w:p>
    <w:p w14:paraId="1A5BCB3B" w14:textId="77777777" w:rsidR="000635D4" w:rsidRPr="00204D2E" w:rsidRDefault="000635D4" w:rsidP="0011612C">
      <w:pPr>
        <w:pStyle w:val="CommitteePage"/>
        <w:outlineLvl w:val="9"/>
        <w:rPr>
          <w:color w:val="auto"/>
        </w:rPr>
      </w:pPr>
      <w:r w:rsidRPr="00204D2E">
        <w:rPr>
          <w:color w:val="auto"/>
        </w:rPr>
        <w:lastRenderedPageBreak/>
        <w:t xml:space="preserve">Committee </w:t>
      </w:r>
      <w:r w:rsidR="00B40E08" w:rsidRPr="00204D2E">
        <w:rPr>
          <w:color w:val="auto"/>
        </w:rPr>
        <w:t xml:space="preserve">Membership </w:t>
      </w:r>
      <w:r w:rsidRPr="00204D2E">
        <w:rPr>
          <w:color w:val="auto"/>
        </w:rPr>
        <w:t>Page</w:t>
      </w:r>
    </w:p>
    <w:p w14:paraId="4E9061E3" w14:textId="77777777" w:rsidR="000635D4" w:rsidRPr="00204D2E" w:rsidRDefault="008F60CE" w:rsidP="00486073">
      <w:pPr>
        <w:spacing w:line="240" w:lineRule="auto"/>
        <w:ind w:firstLine="0"/>
        <w:jc w:val="center"/>
      </w:pPr>
      <w:r w:rsidRPr="00204D2E">
        <w:t>UNIVERSITY OF PITTSBURGH</w:t>
      </w:r>
    </w:p>
    <w:p w14:paraId="140817EF" w14:textId="77777777" w:rsidR="007A43BC" w:rsidRPr="00204D2E" w:rsidRDefault="007A43BC" w:rsidP="00486073">
      <w:pPr>
        <w:spacing w:line="240" w:lineRule="auto"/>
        <w:ind w:firstLine="0"/>
        <w:jc w:val="center"/>
      </w:pPr>
    </w:p>
    <w:sdt>
      <w:sdtPr>
        <w:rPr>
          <w:rStyle w:val="TitleHeading"/>
        </w:rPr>
        <w:alias w:val="Name of School"/>
        <w:tag w:val="Name of School"/>
        <w:id w:val="833486643"/>
        <w:placeholder>
          <w:docPart w:val="08C639D7560D47549777506C1024DCA3"/>
        </w:placeholder>
        <w:dropDownList>
          <w:listItem w:displayText="College of Business Administration" w:value="College of Business Administration"/>
          <w:listItem w:displayText="Dietrich School of Arts and Sciences" w:value="Dietrich School of Arts and Sciences"/>
          <w:listItem w:displayText="Graduate School of Public Health" w:value="Graduate School of Public Health"/>
          <w:listItem w:displayText="Joseph M. Katz Graduate School of Business" w:value="Joseph M. Katz Graduate School of Business"/>
          <w:listItem w:displayText="School of Computing and Information" w:value="School of Computing and Information"/>
          <w:listItem w:displayText="School of Dental Medicine" w:value="School of Dental Medicine"/>
          <w:listItem w:displayText="School of Education" w:value="School of Education"/>
          <w:listItem w:displayText="School of Health and Rehabilitation Sciences" w:value="School of Health and Rehabilitation Sciences"/>
          <w:listItem w:displayText="School of Law" w:value="School of Law"/>
          <w:listItem w:displayText="School of Medicine" w:value="School of Medicine"/>
          <w:listItem w:displayText="School of Nursing" w:value="School of Nursing"/>
          <w:listItem w:displayText="School of Pharmacy" w:value="School of Pharmacy"/>
          <w:listItem w:displayText="School of Social Work" w:value="School of Social Work"/>
          <w:listItem w:displayText="Swanson School of Engineering" w:value="Swanson School of Engineering"/>
          <w:listItem w:displayText="University Honors College" w:value="University Honors College"/>
        </w:dropDownList>
      </w:sdtPr>
      <w:sdtEndPr>
        <w:rPr>
          <w:rStyle w:val="TitleHeading"/>
        </w:rPr>
      </w:sdtEndPr>
      <w:sdtContent>
        <w:p w14:paraId="158AF6D5" w14:textId="46265A78" w:rsidR="008F60CE" w:rsidRPr="00204D2E" w:rsidRDefault="00D67471" w:rsidP="00486073">
          <w:pPr>
            <w:spacing w:line="240" w:lineRule="auto"/>
            <w:ind w:firstLine="0"/>
            <w:jc w:val="center"/>
          </w:pPr>
          <w:r w:rsidRPr="00204D2E">
            <w:rPr>
              <w:rStyle w:val="TitleHeading"/>
            </w:rPr>
            <w:t>Graduate School of Public Health</w:t>
          </w:r>
        </w:p>
      </w:sdtContent>
    </w:sdt>
    <w:p w14:paraId="0F2BF60A" w14:textId="77777777" w:rsidR="008F60CE" w:rsidRPr="00204D2E" w:rsidRDefault="008F60CE" w:rsidP="00486073">
      <w:pPr>
        <w:spacing w:line="240" w:lineRule="auto"/>
        <w:ind w:firstLine="0"/>
        <w:jc w:val="center"/>
      </w:pPr>
    </w:p>
    <w:p w14:paraId="248A9B00" w14:textId="77777777" w:rsidR="008F60CE" w:rsidRPr="00204D2E" w:rsidRDefault="008F60CE" w:rsidP="00486073">
      <w:pPr>
        <w:spacing w:line="240" w:lineRule="auto"/>
        <w:ind w:firstLine="0"/>
        <w:jc w:val="center"/>
      </w:pPr>
    </w:p>
    <w:p w14:paraId="74691FC5" w14:textId="77777777" w:rsidR="00486073" w:rsidRPr="00204D2E" w:rsidRDefault="00486073" w:rsidP="00486073">
      <w:pPr>
        <w:spacing w:line="240" w:lineRule="auto"/>
        <w:ind w:firstLine="0"/>
        <w:jc w:val="center"/>
      </w:pPr>
    </w:p>
    <w:p w14:paraId="7FF4C16C" w14:textId="77777777" w:rsidR="0046438E" w:rsidRPr="00204D2E" w:rsidRDefault="0046438E" w:rsidP="00486073">
      <w:pPr>
        <w:spacing w:line="240" w:lineRule="auto"/>
        <w:ind w:firstLine="0"/>
        <w:jc w:val="center"/>
      </w:pPr>
    </w:p>
    <w:p w14:paraId="6BAD4BFC" w14:textId="77777777" w:rsidR="0046438E" w:rsidRPr="00204D2E" w:rsidRDefault="0046438E" w:rsidP="00486073">
      <w:pPr>
        <w:spacing w:line="240" w:lineRule="auto"/>
        <w:ind w:firstLine="0"/>
        <w:jc w:val="center"/>
      </w:pPr>
    </w:p>
    <w:p w14:paraId="526153F6" w14:textId="77777777" w:rsidR="00486073" w:rsidRPr="00204D2E" w:rsidRDefault="00486073" w:rsidP="00486073">
      <w:pPr>
        <w:spacing w:line="240" w:lineRule="auto"/>
        <w:ind w:firstLine="0"/>
        <w:jc w:val="center"/>
      </w:pPr>
    </w:p>
    <w:p w14:paraId="7ADED8A9" w14:textId="1C777FD3" w:rsidR="008F60CE" w:rsidRPr="00204D2E" w:rsidRDefault="008F60CE" w:rsidP="00486073">
      <w:pPr>
        <w:spacing w:line="240" w:lineRule="auto"/>
        <w:ind w:firstLine="0"/>
        <w:jc w:val="center"/>
      </w:pPr>
      <w:r w:rsidRPr="00204D2E">
        <w:t xml:space="preserve">This </w:t>
      </w:r>
      <w:r w:rsidR="0027280A">
        <w:t>essay is submitted</w:t>
      </w:r>
    </w:p>
    <w:p w14:paraId="522AB27F" w14:textId="77777777" w:rsidR="00486073" w:rsidRPr="00204D2E" w:rsidRDefault="00486073" w:rsidP="00486073">
      <w:pPr>
        <w:spacing w:line="240" w:lineRule="auto"/>
        <w:ind w:firstLine="0"/>
        <w:jc w:val="center"/>
      </w:pPr>
    </w:p>
    <w:p w14:paraId="4B0E8994" w14:textId="77777777" w:rsidR="008F60CE" w:rsidRPr="00204D2E" w:rsidRDefault="00486073" w:rsidP="00486073">
      <w:pPr>
        <w:spacing w:line="240" w:lineRule="auto"/>
        <w:ind w:firstLine="0"/>
        <w:jc w:val="center"/>
      </w:pPr>
      <w:r w:rsidRPr="00204D2E">
        <w:t>b</w:t>
      </w:r>
      <w:r w:rsidR="00086364" w:rsidRPr="00204D2E">
        <w:t>y</w:t>
      </w:r>
    </w:p>
    <w:p w14:paraId="07C0CBA2" w14:textId="77777777" w:rsidR="00086364" w:rsidRPr="00204D2E" w:rsidRDefault="00086364" w:rsidP="00486073">
      <w:pPr>
        <w:spacing w:line="240" w:lineRule="auto"/>
        <w:ind w:firstLine="0"/>
        <w:jc w:val="center"/>
      </w:pPr>
    </w:p>
    <w:p w14:paraId="585540FE" w14:textId="49734363" w:rsidR="00F24A51" w:rsidRPr="00204D2E" w:rsidRDefault="00D67471" w:rsidP="00486073">
      <w:pPr>
        <w:spacing w:line="240" w:lineRule="auto"/>
        <w:ind w:firstLine="0"/>
        <w:jc w:val="center"/>
        <w:rPr>
          <w:b/>
        </w:rPr>
      </w:pPr>
      <w:r w:rsidRPr="00204D2E">
        <w:rPr>
          <w:b/>
        </w:rPr>
        <w:t>Kexin Chen</w:t>
      </w:r>
    </w:p>
    <w:p w14:paraId="59AB3FFE" w14:textId="77777777" w:rsidR="00F24A51" w:rsidRPr="00204D2E" w:rsidRDefault="00F24A51" w:rsidP="00486073">
      <w:pPr>
        <w:spacing w:line="240" w:lineRule="auto"/>
        <w:ind w:firstLine="0"/>
        <w:jc w:val="center"/>
      </w:pPr>
    </w:p>
    <w:sdt>
      <w:sdtPr>
        <w:id w:val="389072482"/>
        <w:placeholder>
          <w:docPart w:val="D017062D6A11400E945671428503B3D3"/>
        </w:placeholder>
        <w:date w:fullDate="2019-08-08T00:00:00Z">
          <w:dateFormat w:val="MMMM d, yyyy"/>
          <w:lid w:val="en-US"/>
          <w:storeMappedDataAs w:val="dateTime"/>
          <w:calendar w:val="gregorian"/>
        </w:date>
      </w:sdtPr>
      <w:sdtEndPr/>
      <w:sdtContent>
        <w:p w14:paraId="4C99031F" w14:textId="50A3A058" w:rsidR="008F60CE" w:rsidRPr="00204D2E" w:rsidRDefault="00A94299" w:rsidP="00486073">
          <w:pPr>
            <w:spacing w:line="240" w:lineRule="auto"/>
            <w:ind w:firstLine="0"/>
            <w:jc w:val="center"/>
          </w:pPr>
          <w:r w:rsidRPr="00204D2E">
            <w:t>August 8, 2019</w:t>
          </w:r>
        </w:p>
      </w:sdtContent>
    </w:sdt>
    <w:p w14:paraId="25198E89" w14:textId="77777777" w:rsidR="00486073" w:rsidRPr="00204D2E" w:rsidRDefault="00486073" w:rsidP="00486073">
      <w:pPr>
        <w:spacing w:line="240" w:lineRule="auto"/>
        <w:ind w:firstLine="0"/>
        <w:jc w:val="center"/>
      </w:pPr>
    </w:p>
    <w:p w14:paraId="607DE22D" w14:textId="571BFD6F" w:rsidR="008F60CE" w:rsidRDefault="00086364" w:rsidP="00486073">
      <w:pPr>
        <w:spacing w:line="240" w:lineRule="auto"/>
        <w:ind w:firstLine="0"/>
        <w:jc w:val="center"/>
      </w:pPr>
      <w:r w:rsidRPr="00204D2E">
        <w:t>a</w:t>
      </w:r>
      <w:r w:rsidR="008F60CE" w:rsidRPr="00204D2E">
        <w:t>nd approved by</w:t>
      </w:r>
    </w:p>
    <w:p w14:paraId="67D65D98" w14:textId="77777777" w:rsidR="0027280A" w:rsidRPr="00204D2E" w:rsidRDefault="0027280A" w:rsidP="00486073">
      <w:pPr>
        <w:spacing w:line="240" w:lineRule="auto"/>
        <w:ind w:firstLine="0"/>
        <w:jc w:val="center"/>
      </w:pPr>
    </w:p>
    <w:p w14:paraId="585AD254" w14:textId="77777777" w:rsidR="00486073" w:rsidRPr="00204D2E" w:rsidRDefault="00486073" w:rsidP="00486073">
      <w:pPr>
        <w:spacing w:line="240" w:lineRule="auto"/>
        <w:ind w:firstLine="0"/>
        <w:jc w:val="center"/>
      </w:pPr>
    </w:p>
    <w:p w14:paraId="08018842" w14:textId="7D53905A" w:rsidR="0027280A" w:rsidRDefault="0027280A" w:rsidP="00486073">
      <w:pPr>
        <w:spacing w:line="240" w:lineRule="auto"/>
        <w:ind w:firstLine="0"/>
        <w:jc w:val="center"/>
        <w:rPr>
          <w:b/>
        </w:rPr>
      </w:pPr>
      <w:r w:rsidRPr="0027280A">
        <w:rPr>
          <w:b/>
        </w:rPr>
        <w:t>Essay Advisor:</w:t>
      </w:r>
    </w:p>
    <w:p w14:paraId="09D5BEF7" w14:textId="77777777" w:rsidR="00AF3377" w:rsidRPr="0027280A" w:rsidRDefault="00AF3377" w:rsidP="00486073">
      <w:pPr>
        <w:spacing w:line="240" w:lineRule="auto"/>
        <w:ind w:firstLine="0"/>
        <w:jc w:val="center"/>
        <w:rPr>
          <w:b/>
        </w:rPr>
      </w:pPr>
    </w:p>
    <w:p w14:paraId="2F43D5A1" w14:textId="4B3FF4AC" w:rsidR="008F60CE" w:rsidRDefault="00964C83" w:rsidP="00486073">
      <w:pPr>
        <w:spacing w:line="240" w:lineRule="auto"/>
        <w:ind w:firstLine="0"/>
        <w:jc w:val="center"/>
      </w:pPr>
      <w:r w:rsidRPr="00204D2E">
        <w:t>Gerald Barron</w:t>
      </w:r>
      <w:r w:rsidR="008F60CE" w:rsidRPr="00204D2E">
        <w:t xml:space="preserve">, </w:t>
      </w:r>
      <w:r w:rsidR="0027280A">
        <w:t xml:space="preserve">MPH, </w:t>
      </w:r>
      <w:r w:rsidRPr="00204D2E">
        <w:t>Associate Professor</w:t>
      </w:r>
      <w:r w:rsidR="008F60CE" w:rsidRPr="00204D2E">
        <w:t xml:space="preserve">, Department </w:t>
      </w:r>
      <w:r w:rsidRPr="00204D2E">
        <w:t>of Health Policy and Management</w:t>
      </w:r>
    </w:p>
    <w:p w14:paraId="6F9A41D9" w14:textId="06F7827E" w:rsidR="0027280A" w:rsidRPr="00204D2E" w:rsidRDefault="0027280A" w:rsidP="00486073">
      <w:pPr>
        <w:spacing w:line="240" w:lineRule="auto"/>
        <w:ind w:firstLine="0"/>
        <w:jc w:val="center"/>
      </w:pPr>
      <w:r>
        <w:t>Graduate School of Public Health, University of Pittsburgh</w:t>
      </w:r>
    </w:p>
    <w:p w14:paraId="586757A8" w14:textId="06F5CA87" w:rsidR="00486073" w:rsidRDefault="00486073" w:rsidP="00486073">
      <w:pPr>
        <w:spacing w:line="240" w:lineRule="auto"/>
        <w:ind w:firstLine="0"/>
        <w:jc w:val="center"/>
      </w:pPr>
    </w:p>
    <w:p w14:paraId="1E6743DC" w14:textId="5396DAB2" w:rsidR="00AF3377" w:rsidRPr="00AF3377" w:rsidRDefault="00AF3377" w:rsidP="00486073">
      <w:pPr>
        <w:spacing w:line="240" w:lineRule="auto"/>
        <w:ind w:firstLine="0"/>
        <w:jc w:val="center"/>
        <w:rPr>
          <w:b/>
        </w:rPr>
      </w:pPr>
      <w:r w:rsidRPr="00AF3377">
        <w:rPr>
          <w:b/>
        </w:rPr>
        <w:t>Essay Readers:</w:t>
      </w:r>
    </w:p>
    <w:p w14:paraId="5D50CD2F" w14:textId="77777777" w:rsidR="00AF3377" w:rsidRDefault="00AF3377" w:rsidP="00486073">
      <w:pPr>
        <w:spacing w:line="240" w:lineRule="auto"/>
        <w:ind w:firstLine="0"/>
        <w:jc w:val="center"/>
      </w:pPr>
    </w:p>
    <w:p w14:paraId="0F9A9D87" w14:textId="123DF7A7" w:rsidR="008F60CE" w:rsidRDefault="00964C83" w:rsidP="00486073">
      <w:pPr>
        <w:spacing w:line="240" w:lineRule="auto"/>
        <w:ind w:firstLine="0"/>
        <w:jc w:val="center"/>
      </w:pPr>
      <w:r w:rsidRPr="00204D2E">
        <w:t>Martha Ann Terry</w:t>
      </w:r>
      <w:r w:rsidR="008F60CE" w:rsidRPr="00204D2E">
        <w:t xml:space="preserve">, </w:t>
      </w:r>
      <w:r w:rsidR="0027280A">
        <w:t xml:space="preserve">PhD, </w:t>
      </w:r>
      <w:r w:rsidRPr="00204D2E">
        <w:t>Associate Professor</w:t>
      </w:r>
      <w:r w:rsidR="008F60CE" w:rsidRPr="00204D2E">
        <w:t xml:space="preserve">, </w:t>
      </w:r>
      <w:r w:rsidRPr="00204D2E">
        <w:t>Department of Behavioral and Community</w:t>
      </w:r>
    </w:p>
    <w:p w14:paraId="11110106" w14:textId="77777777" w:rsidR="0027280A" w:rsidRPr="00204D2E" w:rsidRDefault="0027280A" w:rsidP="0027280A">
      <w:pPr>
        <w:spacing w:line="240" w:lineRule="auto"/>
        <w:ind w:firstLine="0"/>
        <w:jc w:val="center"/>
      </w:pPr>
      <w:r>
        <w:t>Graduate School of Public Health, University of Pittsburgh</w:t>
      </w:r>
    </w:p>
    <w:p w14:paraId="7EE060F0" w14:textId="77777777" w:rsidR="0027280A" w:rsidRPr="00204D2E" w:rsidRDefault="0027280A" w:rsidP="0027280A">
      <w:pPr>
        <w:spacing w:line="240" w:lineRule="auto"/>
        <w:ind w:firstLine="0"/>
        <w:jc w:val="center"/>
      </w:pPr>
    </w:p>
    <w:p w14:paraId="0562A168" w14:textId="3ED2ACF4" w:rsidR="0027280A" w:rsidRDefault="00964C83" w:rsidP="00486073">
      <w:pPr>
        <w:spacing w:line="240" w:lineRule="auto"/>
        <w:ind w:firstLine="0"/>
        <w:jc w:val="center"/>
      </w:pPr>
      <w:r w:rsidRPr="00204D2E">
        <w:t>Margaret Ealy</w:t>
      </w:r>
      <w:r w:rsidR="00D320AE" w:rsidRPr="00204D2E">
        <w:t xml:space="preserve">, </w:t>
      </w:r>
      <w:r w:rsidR="0027280A">
        <w:t xml:space="preserve">MA, </w:t>
      </w:r>
      <w:r w:rsidR="00EE239B">
        <w:t>CPA</w:t>
      </w:r>
    </w:p>
    <w:p w14:paraId="642C4A4E" w14:textId="702CA7F5" w:rsidR="008F60CE" w:rsidRPr="00204D2E" w:rsidRDefault="00E10AF9" w:rsidP="00486073">
      <w:pPr>
        <w:spacing w:line="240" w:lineRule="auto"/>
        <w:ind w:firstLine="0"/>
        <w:jc w:val="center"/>
      </w:pPr>
      <w:r>
        <w:t>University of Pittsburgh Medical Center</w:t>
      </w:r>
    </w:p>
    <w:p w14:paraId="122B7133" w14:textId="77777777" w:rsidR="00486073" w:rsidRPr="00204D2E" w:rsidRDefault="00486073" w:rsidP="00486073">
      <w:pPr>
        <w:spacing w:line="240" w:lineRule="auto"/>
        <w:ind w:firstLine="0"/>
        <w:jc w:val="center"/>
      </w:pPr>
    </w:p>
    <w:p w14:paraId="0E3DE5DB" w14:textId="3C0160EE" w:rsidR="009E68BE" w:rsidRPr="00204D2E" w:rsidRDefault="009E68BE" w:rsidP="009E68BE">
      <w:pPr>
        <w:spacing w:line="240" w:lineRule="auto"/>
        <w:ind w:firstLine="0"/>
        <w:jc w:val="center"/>
      </w:pPr>
    </w:p>
    <w:p w14:paraId="1BCA6BE2" w14:textId="66135201" w:rsidR="0028782F" w:rsidRPr="00204D2E" w:rsidRDefault="00834193" w:rsidP="009E68BE">
      <w:pPr>
        <w:spacing w:line="240" w:lineRule="auto"/>
        <w:ind w:firstLine="0"/>
        <w:jc w:val="center"/>
      </w:pPr>
      <w:r w:rsidRPr="00204D2E">
        <w:br w:type="page"/>
      </w:r>
    </w:p>
    <w:p w14:paraId="3F997E11" w14:textId="77777777" w:rsidR="004F0846" w:rsidRPr="00204D2E" w:rsidRDefault="004F0846" w:rsidP="00486073">
      <w:pPr>
        <w:spacing w:line="240" w:lineRule="auto"/>
        <w:ind w:firstLine="0"/>
        <w:jc w:val="center"/>
      </w:pPr>
    </w:p>
    <w:p w14:paraId="7E861828" w14:textId="77777777" w:rsidR="004F0846" w:rsidRPr="00204D2E" w:rsidRDefault="004F0846" w:rsidP="00486073">
      <w:pPr>
        <w:spacing w:line="240" w:lineRule="auto"/>
        <w:ind w:firstLine="0"/>
        <w:jc w:val="center"/>
      </w:pPr>
    </w:p>
    <w:p w14:paraId="7959A965" w14:textId="77777777" w:rsidR="004F0846" w:rsidRPr="00204D2E" w:rsidRDefault="004F0846" w:rsidP="00486073">
      <w:pPr>
        <w:spacing w:line="240" w:lineRule="auto"/>
        <w:ind w:firstLine="0"/>
        <w:jc w:val="center"/>
      </w:pPr>
    </w:p>
    <w:p w14:paraId="7FC4730F" w14:textId="77777777" w:rsidR="004F0846" w:rsidRPr="00204D2E" w:rsidRDefault="004F0846" w:rsidP="00486073">
      <w:pPr>
        <w:spacing w:line="240" w:lineRule="auto"/>
        <w:ind w:firstLine="0"/>
        <w:jc w:val="center"/>
      </w:pPr>
    </w:p>
    <w:p w14:paraId="2E7F11E4" w14:textId="77777777" w:rsidR="004F0846" w:rsidRPr="00204D2E" w:rsidRDefault="004F0846" w:rsidP="00486073">
      <w:pPr>
        <w:spacing w:line="240" w:lineRule="auto"/>
        <w:ind w:firstLine="0"/>
        <w:jc w:val="center"/>
      </w:pPr>
    </w:p>
    <w:p w14:paraId="5BDE3304" w14:textId="77777777" w:rsidR="004F0846" w:rsidRPr="00204D2E" w:rsidRDefault="004F0846" w:rsidP="00486073">
      <w:pPr>
        <w:spacing w:line="240" w:lineRule="auto"/>
        <w:ind w:firstLine="0"/>
        <w:jc w:val="center"/>
      </w:pPr>
    </w:p>
    <w:p w14:paraId="7657FC76" w14:textId="77777777" w:rsidR="00486073" w:rsidRPr="00204D2E" w:rsidRDefault="00486073" w:rsidP="00486073">
      <w:pPr>
        <w:spacing w:line="240" w:lineRule="auto"/>
        <w:ind w:firstLine="0"/>
        <w:jc w:val="center"/>
      </w:pPr>
    </w:p>
    <w:p w14:paraId="287D3D2B" w14:textId="77777777" w:rsidR="00486073" w:rsidRPr="00204D2E" w:rsidRDefault="00486073" w:rsidP="00486073">
      <w:pPr>
        <w:spacing w:line="240" w:lineRule="auto"/>
        <w:ind w:firstLine="0"/>
        <w:jc w:val="center"/>
      </w:pPr>
    </w:p>
    <w:p w14:paraId="67A06FAA" w14:textId="77777777" w:rsidR="00486073" w:rsidRPr="00204D2E" w:rsidRDefault="00486073" w:rsidP="00486073">
      <w:pPr>
        <w:spacing w:line="240" w:lineRule="auto"/>
        <w:ind w:firstLine="0"/>
        <w:jc w:val="center"/>
      </w:pPr>
    </w:p>
    <w:p w14:paraId="10E8ACD2" w14:textId="77777777" w:rsidR="00486073" w:rsidRPr="00204D2E" w:rsidRDefault="00486073" w:rsidP="00486073">
      <w:pPr>
        <w:spacing w:line="240" w:lineRule="auto"/>
        <w:ind w:firstLine="0"/>
        <w:jc w:val="center"/>
      </w:pPr>
    </w:p>
    <w:p w14:paraId="493AA285" w14:textId="77777777" w:rsidR="00486073" w:rsidRPr="00204D2E" w:rsidRDefault="00486073" w:rsidP="00486073">
      <w:pPr>
        <w:spacing w:line="240" w:lineRule="auto"/>
        <w:ind w:firstLine="0"/>
        <w:jc w:val="center"/>
      </w:pPr>
    </w:p>
    <w:p w14:paraId="6979A4ED" w14:textId="77777777" w:rsidR="00486073" w:rsidRPr="00204D2E" w:rsidRDefault="00486073" w:rsidP="00486073">
      <w:pPr>
        <w:spacing w:line="240" w:lineRule="auto"/>
        <w:ind w:firstLine="0"/>
        <w:jc w:val="center"/>
      </w:pPr>
    </w:p>
    <w:p w14:paraId="7AB9056A" w14:textId="77777777" w:rsidR="00486073" w:rsidRPr="00204D2E" w:rsidRDefault="00486073" w:rsidP="00486073">
      <w:pPr>
        <w:spacing w:line="240" w:lineRule="auto"/>
        <w:ind w:firstLine="0"/>
        <w:jc w:val="center"/>
      </w:pPr>
    </w:p>
    <w:p w14:paraId="2711B43D" w14:textId="77777777" w:rsidR="00486073" w:rsidRPr="00204D2E" w:rsidRDefault="00486073" w:rsidP="00486073">
      <w:pPr>
        <w:spacing w:line="240" w:lineRule="auto"/>
        <w:ind w:firstLine="0"/>
        <w:jc w:val="center"/>
      </w:pPr>
    </w:p>
    <w:p w14:paraId="6D3C3E08" w14:textId="77777777" w:rsidR="00486073" w:rsidRPr="00204D2E" w:rsidRDefault="00486073" w:rsidP="00486073">
      <w:pPr>
        <w:spacing w:line="240" w:lineRule="auto"/>
        <w:ind w:firstLine="0"/>
        <w:jc w:val="center"/>
      </w:pPr>
    </w:p>
    <w:p w14:paraId="3B24A9C0" w14:textId="77777777" w:rsidR="00486073" w:rsidRPr="00204D2E" w:rsidRDefault="00486073" w:rsidP="00486073">
      <w:pPr>
        <w:spacing w:line="240" w:lineRule="auto"/>
        <w:ind w:firstLine="0"/>
        <w:jc w:val="center"/>
      </w:pPr>
    </w:p>
    <w:p w14:paraId="0890F382" w14:textId="77777777" w:rsidR="00486073" w:rsidRPr="00204D2E" w:rsidRDefault="00486073" w:rsidP="00486073">
      <w:pPr>
        <w:spacing w:line="240" w:lineRule="auto"/>
        <w:ind w:firstLine="0"/>
        <w:jc w:val="center"/>
      </w:pPr>
    </w:p>
    <w:p w14:paraId="3BDA8404" w14:textId="77777777" w:rsidR="004F0846" w:rsidRPr="00204D2E" w:rsidRDefault="004F0846" w:rsidP="00486073">
      <w:pPr>
        <w:spacing w:line="240" w:lineRule="auto"/>
        <w:ind w:firstLine="0"/>
        <w:jc w:val="center"/>
      </w:pPr>
    </w:p>
    <w:p w14:paraId="4907535C" w14:textId="77777777" w:rsidR="004F0846" w:rsidRPr="00204D2E" w:rsidRDefault="004F0846" w:rsidP="00486073">
      <w:pPr>
        <w:spacing w:line="240" w:lineRule="auto"/>
        <w:ind w:firstLine="0"/>
        <w:jc w:val="center"/>
      </w:pPr>
    </w:p>
    <w:p w14:paraId="3915DC52" w14:textId="77777777" w:rsidR="004F0846" w:rsidRPr="00204D2E" w:rsidRDefault="004F0846" w:rsidP="00486073">
      <w:pPr>
        <w:spacing w:line="240" w:lineRule="auto"/>
        <w:ind w:firstLine="0"/>
        <w:jc w:val="center"/>
      </w:pPr>
    </w:p>
    <w:p w14:paraId="16B1FED9" w14:textId="77777777" w:rsidR="004F0846" w:rsidRPr="00204D2E" w:rsidRDefault="004F0846" w:rsidP="00486073">
      <w:pPr>
        <w:spacing w:line="240" w:lineRule="auto"/>
        <w:ind w:firstLine="0"/>
        <w:jc w:val="center"/>
      </w:pPr>
    </w:p>
    <w:p w14:paraId="458A8221" w14:textId="77777777" w:rsidR="004F0846" w:rsidRPr="00204D2E" w:rsidRDefault="004F0846" w:rsidP="00486073">
      <w:pPr>
        <w:spacing w:line="240" w:lineRule="auto"/>
        <w:ind w:firstLine="0"/>
        <w:jc w:val="center"/>
      </w:pPr>
    </w:p>
    <w:p w14:paraId="6DAF07C6" w14:textId="7FE41D44" w:rsidR="004F0846" w:rsidRPr="00204D2E" w:rsidRDefault="004F0846" w:rsidP="00486073">
      <w:pPr>
        <w:spacing w:line="240" w:lineRule="auto"/>
        <w:ind w:firstLine="0"/>
        <w:jc w:val="center"/>
      </w:pPr>
      <w:r w:rsidRPr="00204D2E">
        <w:t xml:space="preserve">Copyright © by </w:t>
      </w:r>
      <w:r w:rsidR="009E68BE" w:rsidRPr="00204D2E">
        <w:t>Kexin Chen</w:t>
      </w:r>
    </w:p>
    <w:p w14:paraId="6ECA2453" w14:textId="77777777" w:rsidR="00486073" w:rsidRPr="00204D2E" w:rsidRDefault="00486073" w:rsidP="00486073">
      <w:pPr>
        <w:spacing w:line="240" w:lineRule="auto"/>
        <w:ind w:firstLine="0"/>
        <w:jc w:val="center"/>
      </w:pPr>
    </w:p>
    <w:p w14:paraId="5BE0657C" w14:textId="17EAF5DB" w:rsidR="004F0846" w:rsidRPr="00204D2E" w:rsidRDefault="009E68BE" w:rsidP="00486073">
      <w:pPr>
        <w:spacing w:line="240" w:lineRule="auto"/>
        <w:ind w:firstLine="0"/>
        <w:jc w:val="center"/>
      </w:pPr>
      <w:r w:rsidRPr="00204D2E">
        <w:t>2019</w:t>
      </w:r>
    </w:p>
    <w:p w14:paraId="4AA21E16" w14:textId="77777777" w:rsidR="004F0846" w:rsidRPr="00204D2E" w:rsidRDefault="004F0846" w:rsidP="00486073">
      <w:pPr>
        <w:spacing w:line="240" w:lineRule="auto"/>
        <w:ind w:left="720" w:hanging="720"/>
      </w:pPr>
    </w:p>
    <w:p w14:paraId="48691C3E" w14:textId="77777777" w:rsidR="004F0846" w:rsidRPr="00204D2E" w:rsidRDefault="004F0846" w:rsidP="00486073">
      <w:pPr>
        <w:spacing w:line="240" w:lineRule="auto"/>
        <w:ind w:left="720" w:hanging="720"/>
      </w:pPr>
    </w:p>
    <w:p w14:paraId="036D3FBB" w14:textId="77777777" w:rsidR="004F0846" w:rsidRPr="00204D2E" w:rsidRDefault="004F0846" w:rsidP="00130B6B">
      <w:pPr>
        <w:ind w:left="720" w:hanging="720"/>
      </w:pPr>
    </w:p>
    <w:p w14:paraId="1132AE2C" w14:textId="77777777" w:rsidR="004F0846" w:rsidRPr="00204D2E" w:rsidRDefault="004F0846" w:rsidP="00130B6B">
      <w:pPr>
        <w:ind w:left="720" w:hanging="720"/>
      </w:pPr>
    </w:p>
    <w:p w14:paraId="60507B2A" w14:textId="77777777" w:rsidR="004F0846" w:rsidRPr="00204D2E" w:rsidRDefault="004F0846" w:rsidP="00130B6B">
      <w:pPr>
        <w:ind w:left="720" w:hanging="720"/>
        <w:sectPr w:rsidR="004F0846" w:rsidRPr="00204D2E" w:rsidSect="00BB4FAE">
          <w:footerReference w:type="default" r:id="rId11"/>
          <w:footnotePr>
            <w:numFmt w:val="lowerRoman"/>
          </w:footnotePr>
          <w:endnotePr>
            <w:numFmt w:val="decimal"/>
          </w:endnotePr>
          <w:pgSz w:w="12240" w:h="15840"/>
          <w:pgMar w:top="1440" w:right="1440" w:bottom="1440" w:left="1440" w:header="720" w:footer="720" w:gutter="0"/>
          <w:pgNumType w:fmt="lowerRoman" w:start="2"/>
          <w:cols w:space="720"/>
          <w:docGrid w:linePitch="360"/>
        </w:sectPr>
      </w:pPr>
    </w:p>
    <w:p w14:paraId="3FBB81CC" w14:textId="77DC527E" w:rsidR="00E10AF9" w:rsidRPr="00E10AF9" w:rsidRDefault="00E10AF9" w:rsidP="00E10AF9">
      <w:pPr>
        <w:pStyle w:val="AbstractHeading"/>
        <w:jc w:val="both"/>
        <w:outlineLvl w:val="9"/>
        <w:rPr>
          <w:color w:val="auto"/>
        </w:rPr>
      </w:pPr>
    </w:p>
    <w:p w14:paraId="32FA62A7" w14:textId="77777777" w:rsidR="00E10AF9" w:rsidRDefault="00E10AF9" w:rsidP="00AF3377">
      <w:pPr>
        <w:spacing w:line="240" w:lineRule="auto"/>
        <w:ind w:firstLine="0"/>
        <w:jc w:val="right"/>
      </w:pPr>
    </w:p>
    <w:p w14:paraId="6CA67A80" w14:textId="7FA33377" w:rsidR="00AF3377" w:rsidRDefault="00AF3377" w:rsidP="00AF3377">
      <w:pPr>
        <w:spacing w:line="240" w:lineRule="auto"/>
        <w:ind w:firstLine="0"/>
        <w:jc w:val="right"/>
        <w:rPr>
          <w:b/>
        </w:rPr>
      </w:pPr>
      <w:r w:rsidRPr="00204D2E">
        <w:t xml:space="preserve">Gerald Barron, </w:t>
      </w:r>
      <w:r>
        <w:t>MPH</w:t>
      </w:r>
    </w:p>
    <w:p w14:paraId="68C08CA6" w14:textId="77777777" w:rsidR="00AF3377" w:rsidRDefault="00AF3377" w:rsidP="00486073">
      <w:pPr>
        <w:spacing w:line="240" w:lineRule="auto"/>
        <w:ind w:firstLine="0"/>
        <w:jc w:val="center"/>
        <w:rPr>
          <w:b/>
        </w:rPr>
      </w:pPr>
    </w:p>
    <w:p w14:paraId="347C10D4" w14:textId="77777777" w:rsidR="00AF3377" w:rsidRDefault="00AF3377" w:rsidP="00486073">
      <w:pPr>
        <w:spacing w:line="240" w:lineRule="auto"/>
        <w:ind w:firstLine="0"/>
        <w:jc w:val="center"/>
        <w:rPr>
          <w:b/>
        </w:rPr>
      </w:pPr>
    </w:p>
    <w:p w14:paraId="1A8D91B6" w14:textId="512D5A93" w:rsidR="002B41A8" w:rsidRPr="00204D2E" w:rsidRDefault="009E68BE" w:rsidP="00486073">
      <w:pPr>
        <w:spacing w:line="240" w:lineRule="auto"/>
        <w:ind w:firstLine="0"/>
        <w:jc w:val="center"/>
        <w:rPr>
          <w:b/>
        </w:rPr>
      </w:pPr>
      <w:r w:rsidRPr="00204D2E">
        <w:rPr>
          <w:b/>
        </w:rPr>
        <w:t xml:space="preserve">A Case Study: </w:t>
      </w:r>
      <w:r w:rsidR="00C707BB">
        <w:rPr>
          <w:b/>
        </w:rPr>
        <w:t xml:space="preserve">the </w:t>
      </w:r>
      <w:r w:rsidRPr="00204D2E">
        <w:rPr>
          <w:b/>
        </w:rPr>
        <w:t>Volume-Based Incentive Plan at a Department of UPMC</w:t>
      </w:r>
    </w:p>
    <w:p w14:paraId="441BA1DF" w14:textId="77777777" w:rsidR="00486073" w:rsidRPr="00204D2E" w:rsidRDefault="00486073" w:rsidP="00486073">
      <w:pPr>
        <w:spacing w:line="240" w:lineRule="auto"/>
        <w:ind w:firstLine="0"/>
        <w:jc w:val="center"/>
        <w:rPr>
          <w:b/>
        </w:rPr>
      </w:pPr>
    </w:p>
    <w:p w14:paraId="731DCF09" w14:textId="5841B39E" w:rsidR="002B41A8" w:rsidRPr="00204D2E" w:rsidRDefault="009E68BE" w:rsidP="00486073">
      <w:pPr>
        <w:spacing w:line="240" w:lineRule="auto"/>
        <w:ind w:firstLine="0"/>
        <w:jc w:val="center"/>
      </w:pPr>
      <w:r w:rsidRPr="00204D2E">
        <w:t>Kexin Chen</w:t>
      </w:r>
      <w:r w:rsidR="002B41A8" w:rsidRPr="00204D2E">
        <w:t xml:space="preserve">, </w:t>
      </w:r>
      <w:r w:rsidR="00AF3377">
        <w:t>MPH</w:t>
      </w:r>
    </w:p>
    <w:p w14:paraId="599C831B" w14:textId="77777777" w:rsidR="00486073" w:rsidRPr="00204D2E" w:rsidRDefault="00486073" w:rsidP="00486073">
      <w:pPr>
        <w:spacing w:line="240" w:lineRule="auto"/>
        <w:ind w:firstLine="0"/>
        <w:jc w:val="center"/>
      </w:pPr>
    </w:p>
    <w:p w14:paraId="645E7FF1" w14:textId="2EE0A496" w:rsidR="002B41A8" w:rsidRPr="00204D2E" w:rsidRDefault="002B41A8" w:rsidP="00486073">
      <w:pPr>
        <w:spacing w:line="240" w:lineRule="auto"/>
        <w:ind w:firstLine="0"/>
        <w:jc w:val="center"/>
      </w:pPr>
      <w:r w:rsidRPr="00204D2E">
        <w:t xml:space="preserve">University of Pittsburgh, </w:t>
      </w:r>
      <w:r w:rsidR="009E68BE" w:rsidRPr="00204D2E">
        <w:t>2019</w:t>
      </w:r>
    </w:p>
    <w:p w14:paraId="185F384A" w14:textId="77777777" w:rsidR="002B41A8" w:rsidRPr="00204D2E" w:rsidRDefault="002B41A8" w:rsidP="00486073">
      <w:pPr>
        <w:spacing w:line="240" w:lineRule="auto"/>
        <w:ind w:firstLine="0"/>
        <w:jc w:val="center"/>
      </w:pPr>
    </w:p>
    <w:p w14:paraId="17FF2C67" w14:textId="77777777" w:rsidR="0046438E" w:rsidRPr="00204D2E" w:rsidRDefault="0046438E" w:rsidP="00486073">
      <w:pPr>
        <w:spacing w:line="240" w:lineRule="auto"/>
        <w:ind w:firstLine="0"/>
        <w:jc w:val="center"/>
      </w:pPr>
    </w:p>
    <w:p w14:paraId="335723C4" w14:textId="77777777" w:rsidR="00486073" w:rsidRPr="00204D2E" w:rsidRDefault="00486073" w:rsidP="00486073">
      <w:pPr>
        <w:spacing w:line="240" w:lineRule="auto"/>
        <w:ind w:firstLine="0"/>
        <w:jc w:val="center"/>
      </w:pPr>
    </w:p>
    <w:p w14:paraId="3103E075" w14:textId="5D4C185F" w:rsidR="00486073" w:rsidRPr="00204D2E" w:rsidRDefault="007C3295" w:rsidP="00486073">
      <w:pPr>
        <w:spacing w:line="240" w:lineRule="auto"/>
        <w:ind w:firstLine="0"/>
        <w:jc w:val="center"/>
        <w:rPr>
          <w:b/>
        </w:rPr>
      </w:pPr>
      <w:r w:rsidRPr="00204D2E">
        <w:rPr>
          <w:b/>
        </w:rPr>
        <w:t>Abstract</w:t>
      </w:r>
    </w:p>
    <w:p w14:paraId="4B4FE893" w14:textId="77777777" w:rsidR="007C3295" w:rsidRPr="00204D2E" w:rsidRDefault="007C3295" w:rsidP="00486073">
      <w:pPr>
        <w:spacing w:line="240" w:lineRule="auto"/>
        <w:ind w:firstLine="0"/>
        <w:jc w:val="center"/>
        <w:rPr>
          <w:b/>
        </w:rPr>
      </w:pPr>
    </w:p>
    <w:p w14:paraId="3BAEC0A0" w14:textId="7F8D5130" w:rsidR="00E86180" w:rsidRPr="00204D2E" w:rsidRDefault="0051490D" w:rsidP="007C3295">
      <w:r w:rsidRPr="00204D2E">
        <w:rPr>
          <w:lang w:eastAsia="zh-CN"/>
        </w:rPr>
        <w:t xml:space="preserve">This is a challenging time for </w:t>
      </w:r>
      <w:r w:rsidR="001F7CFD" w:rsidRPr="00204D2E">
        <w:rPr>
          <w:lang w:eastAsia="zh-CN"/>
        </w:rPr>
        <w:t>hospitals</w:t>
      </w:r>
      <w:r w:rsidR="001F331D" w:rsidRPr="00204D2E">
        <w:rPr>
          <w:lang w:eastAsia="zh-CN"/>
        </w:rPr>
        <w:t xml:space="preserve"> and physicians</w:t>
      </w:r>
      <w:r w:rsidRPr="00204D2E">
        <w:rPr>
          <w:lang w:eastAsia="zh-CN"/>
        </w:rPr>
        <w:t xml:space="preserve">. </w:t>
      </w:r>
      <w:r w:rsidR="00FC67AC" w:rsidRPr="00204D2E">
        <w:rPr>
          <w:lang w:eastAsia="zh-CN"/>
        </w:rPr>
        <w:t>Externally, r</w:t>
      </w:r>
      <w:r w:rsidRPr="00204D2E">
        <w:rPr>
          <w:lang w:eastAsia="zh-CN"/>
        </w:rPr>
        <w:t>eimbursement systems are changing rapidly</w:t>
      </w:r>
      <w:r w:rsidR="001F7CFD" w:rsidRPr="00204D2E">
        <w:rPr>
          <w:lang w:eastAsia="zh-CN"/>
        </w:rPr>
        <w:t>: b</w:t>
      </w:r>
      <w:r w:rsidRPr="00204D2E">
        <w:t>oth public- and private-sector p</w:t>
      </w:r>
      <w:r w:rsidR="00E47734" w:rsidRPr="00204D2E">
        <w:t>ayers are shifting the reimbursement models to emphasize value over volume</w:t>
      </w:r>
      <w:r w:rsidR="001F7CFD" w:rsidRPr="00204D2E">
        <w:t>.</w:t>
      </w:r>
      <w:r w:rsidR="00E86180" w:rsidRPr="00204D2E">
        <w:t xml:space="preserve"> Internally, physician </w:t>
      </w:r>
      <w:r w:rsidR="00540F8E">
        <w:t>burnout</w:t>
      </w:r>
      <w:r w:rsidR="00E86180" w:rsidRPr="00204D2E">
        <w:t xml:space="preserve"> </w:t>
      </w:r>
      <w:r w:rsidR="00483481">
        <w:t>is</w:t>
      </w:r>
      <w:r w:rsidR="00E86180" w:rsidRPr="00204D2E">
        <w:t xml:space="preserve"> an issue: almost half </w:t>
      </w:r>
      <w:r w:rsidR="00BA34C2">
        <w:t xml:space="preserve">of </w:t>
      </w:r>
      <w:r w:rsidR="00E86180" w:rsidRPr="00204D2E">
        <w:t xml:space="preserve">physicians experience at least one symptom of </w:t>
      </w:r>
      <w:r w:rsidR="00540F8E">
        <w:t>burnout</w:t>
      </w:r>
      <w:r w:rsidR="00E86180" w:rsidRPr="00204D2E">
        <w:t xml:space="preserve">. </w:t>
      </w:r>
      <w:r w:rsidR="00E54C86" w:rsidRPr="00204D2E">
        <w:t>At this point, choosing a</w:t>
      </w:r>
      <w:r w:rsidR="00F4521A">
        <w:t>n</w:t>
      </w:r>
      <w:r w:rsidR="00E54C86" w:rsidRPr="00204D2E">
        <w:t xml:space="preserve"> incentive plan that motivates physicians </w:t>
      </w:r>
      <w:r w:rsidR="002C03E6" w:rsidRPr="00204D2E">
        <w:t>and attracts physician</w:t>
      </w:r>
      <w:r w:rsidR="00E51BE9">
        <w:t>s</w:t>
      </w:r>
      <w:r w:rsidR="002C03E6" w:rsidRPr="00204D2E">
        <w:t xml:space="preserve"> </w:t>
      </w:r>
      <w:r w:rsidR="00E54C86" w:rsidRPr="00204D2E">
        <w:t xml:space="preserve">may </w:t>
      </w:r>
      <w:r w:rsidR="00E51BE9">
        <w:t xml:space="preserve">facilitate to </w:t>
      </w:r>
      <w:r w:rsidR="00E54C86" w:rsidRPr="00204D2E">
        <w:t xml:space="preserve">address the challenges. </w:t>
      </w:r>
    </w:p>
    <w:p w14:paraId="4BCCB8AB" w14:textId="6245AE87" w:rsidR="00774706" w:rsidRPr="00204D2E" w:rsidRDefault="00E54C86" w:rsidP="00E54C86">
      <w:r w:rsidRPr="00204D2E">
        <w:t xml:space="preserve">This essay presents an analysis of the volume-based clinical incentive plan of a </w:t>
      </w:r>
      <w:r w:rsidR="00A94299" w:rsidRPr="00204D2E">
        <w:t xml:space="preserve">medical </w:t>
      </w:r>
      <w:r w:rsidR="00A12FC6" w:rsidRPr="00204D2E">
        <w:t xml:space="preserve">specialty </w:t>
      </w:r>
      <w:r w:rsidRPr="00204D2E">
        <w:t>department at the University of Pittsburgh Medical Center</w:t>
      </w:r>
      <w:r w:rsidR="008F6977">
        <w:t xml:space="preserve"> (</w:t>
      </w:r>
      <w:r w:rsidRPr="00204D2E">
        <w:t xml:space="preserve">UPMC), the </w:t>
      </w:r>
      <w:r w:rsidR="00A94299" w:rsidRPr="00204D2E">
        <w:t>largest</w:t>
      </w:r>
      <w:r w:rsidRPr="00204D2E">
        <w:t xml:space="preserve"> medical center in Western Pennsylvania. The inc</w:t>
      </w:r>
      <w:r w:rsidR="00E51BE9">
        <w:t>entive plan implemented by the d</w:t>
      </w:r>
      <w:r w:rsidRPr="00204D2E">
        <w:t xml:space="preserve">epartment is clear </w:t>
      </w:r>
      <w:r w:rsidR="00894548">
        <w:t>and</w:t>
      </w:r>
      <w:r w:rsidR="00BA1B7F">
        <w:t xml:space="preserve"> according to the department administrator, works well financially.</w:t>
      </w:r>
      <w:r w:rsidR="00996719" w:rsidRPr="00204D2E">
        <w:t xml:space="preserve"> </w:t>
      </w:r>
      <w:r w:rsidR="00B37A54" w:rsidRPr="00204D2E">
        <w:t>This essay</w:t>
      </w:r>
      <w:r w:rsidR="00996719" w:rsidRPr="00204D2E">
        <w:t xml:space="preserve"> explain</w:t>
      </w:r>
      <w:r w:rsidR="00B37A54" w:rsidRPr="00204D2E">
        <w:t>s</w:t>
      </w:r>
      <w:r w:rsidR="00996719" w:rsidRPr="00204D2E">
        <w:t xml:space="preserve"> in detail</w:t>
      </w:r>
      <w:r w:rsidRPr="00204D2E">
        <w:t xml:space="preserve"> </w:t>
      </w:r>
      <w:r w:rsidR="00996719" w:rsidRPr="00204D2E">
        <w:t>the allocation of incentive funding, metrics and cal</w:t>
      </w:r>
      <w:r w:rsidR="006D43FB" w:rsidRPr="00204D2E">
        <w:t>c</w:t>
      </w:r>
      <w:r w:rsidR="00996719" w:rsidRPr="00204D2E">
        <w:t>ulation</w:t>
      </w:r>
      <w:r w:rsidR="006D43FB" w:rsidRPr="00204D2E">
        <w:t>s</w:t>
      </w:r>
      <w:r w:rsidR="00996719" w:rsidRPr="00204D2E">
        <w:t xml:space="preserve"> of incentives, evaluat</w:t>
      </w:r>
      <w:r w:rsidR="00B37A54" w:rsidRPr="00204D2E">
        <w:t>es</w:t>
      </w:r>
      <w:r w:rsidR="00996719" w:rsidRPr="00204D2E">
        <w:t xml:space="preserve"> how well </w:t>
      </w:r>
      <w:r w:rsidR="00DD2CC6" w:rsidRPr="00204D2E">
        <w:t xml:space="preserve">the plan </w:t>
      </w:r>
      <w:r w:rsidR="00996719" w:rsidRPr="00204D2E">
        <w:t xml:space="preserve">realizes </w:t>
      </w:r>
      <w:r w:rsidR="0029550A" w:rsidRPr="00204D2E">
        <w:t>its</w:t>
      </w:r>
      <w:r w:rsidR="00996719" w:rsidRPr="00204D2E">
        <w:t xml:space="preserve"> two goals of aligning </w:t>
      </w:r>
      <w:r w:rsidR="00DF5754" w:rsidRPr="00204D2E">
        <w:t xml:space="preserve">physicians </w:t>
      </w:r>
      <w:r w:rsidR="00996719" w:rsidRPr="00204D2E">
        <w:t xml:space="preserve">with the </w:t>
      </w:r>
      <w:r w:rsidR="00E154B4" w:rsidRPr="00204D2E">
        <w:t>strategies</w:t>
      </w:r>
      <w:r w:rsidR="00E51BE9">
        <w:t xml:space="preserve"> of the d</w:t>
      </w:r>
      <w:r w:rsidR="00E51BE9" w:rsidRPr="00204D2E">
        <w:t xml:space="preserve">epartment </w:t>
      </w:r>
      <w:r w:rsidR="00C93323" w:rsidRPr="00204D2E">
        <w:t>as well as</w:t>
      </w:r>
      <w:r w:rsidR="00996719" w:rsidRPr="00204D2E">
        <w:t xml:space="preserve"> attracting and </w:t>
      </w:r>
      <w:r w:rsidR="00E51BE9">
        <w:t>retaining</w:t>
      </w:r>
      <w:r w:rsidR="00996719" w:rsidRPr="00204D2E">
        <w:t xml:space="preserve"> physicians</w:t>
      </w:r>
      <w:r w:rsidR="00774706" w:rsidRPr="00204D2E">
        <w:t xml:space="preserve">, </w:t>
      </w:r>
      <w:r w:rsidR="00B37A54" w:rsidRPr="00204D2E">
        <w:t>and</w:t>
      </w:r>
      <w:r w:rsidR="00774706" w:rsidRPr="00204D2E">
        <w:t xml:space="preserve"> provides recommendations</w:t>
      </w:r>
      <w:r w:rsidR="00B25250" w:rsidRPr="00204D2E">
        <w:t xml:space="preserve"> </w:t>
      </w:r>
      <w:r w:rsidR="00E51BE9">
        <w:t>to the d</w:t>
      </w:r>
      <w:r w:rsidR="00B25250" w:rsidRPr="00204D2E">
        <w:t>epartment</w:t>
      </w:r>
      <w:r w:rsidR="00774706" w:rsidRPr="00204D2E">
        <w:t xml:space="preserve">. </w:t>
      </w:r>
    </w:p>
    <w:p w14:paraId="504A58AE" w14:textId="604D24C0" w:rsidR="00261A24" w:rsidRPr="00204D2E" w:rsidRDefault="00261A24" w:rsidP="00261A24">
      <w:pPr>
        <w:ind w:firstLine="0"/>
        <w:rPr>
          <w:b/>
        </w:rPr>
      </w:pPr>
      <w:r w:rsidRPr="00204D2E">
        <w:rPr>
          <w:b/>
        </w:rPr>
        <w:t>Public Health Significance</w:t>
      </w:r>
    </w:p>
    <w:p w14:paraId="771F6342" w14:textId="6FAC8031" w:rsidR="00D82381" w:rsidRPr="00204D2E" w:rsidRDefault="00195C84" w:rsidP="00261A24">
      <w:r w:rsidRPr="00204D2E">
        <w:rPr>
          <w:lang w:eastAsia="zh-CN"/>
        </w:rPr>
        <w:t xml:space="preserve">As physicians are the foundation of patient care, </w:t>
      </w:r>
      <w:r w:rsidR="00C50A6E" w:rsidRPr="00204D2E">
        <w:rPr>
          <w:lang w:eastAsia="zh-CN"/>
        </w:rPr>
        <w:t xml:space="preserve">it is necessary for </w:t>
      </w:r>
      <w:r w:rsidR="00C24065" w:rsidRPr="00204D2E">
        <w:rPr>
          <w:lang w:eastAsia="zh-CN"/>
        </w:rPr>
        <w:t>a</w:t>
      </w:r>
      <w:r w:rsidR="00C50A6E" w:rsidRPr="00204D2E">
        <w:rPr>
          <w:lang w:eastAsia="zh-CN"/>
        </w:rPr>
        <w:t xml:space="preserve"> health care organization to</w:t>
      </w:r>
      <w:r w:rsidR="009178C1" w:rsidRPr="00204D2E">
        <w:rPr>
          <w:lang w:eastAsia="zh-CN"/>
        </w:rPr>
        <w:t xml:space="preserve"> try its best to</w:t>
      </w:r>
      <w:r w:rsidR="00C50A6E" w:rsidRPr="00204D2E">
        <w:rPr>
          <w:lang w:eastAsia="zh-CN"/>
        </w:rPr>
        <w:t xml:space="preserve"> decrease the risk of physician </w:t>
      </w:r>
      <w:r w:rsidR="00540F8E">
        <w:rPr>
          <w:lang w:eastAsia="zh-CN"/>
        </w:rPr>
        <w:t>burnout</w:t>
      </w:r>
      <w:r w:rsidR="00C50A6E" w:rsidRPr="00204D2E">
        <w:rPr>
          <w:lang w:eastAsia="zh-CN"/>
        </w:rPr>
        <w:t xml:space="preserve">. </w:t>
      </w:r>
      <w:r w:rsidR="00C24065" w:rsidRPr="00204D2E">
        <w:rPr>
          <w:lang w:eastAsia="zh-CN"/>
        </w:rPr>
        <w:t>A</w:t>
      </w:r>
      <w:r w:rsidRPr="00204D2E">
        <w:rPr>
          <w:lang w:eastAsia="zh-CN"/>
        </w:rPr>
        <w:t xml:space="preserve"> </w:t>
      </w:r>
      <w:r w:rsidR="00BC6983" w:rsidRPr="00204D2E">
        <w:rPr>
          <w:lang w:eastAsia="zh-CN"/>
        </w:rPr>
        <w:t xml:space="preserve">health care </w:t>
      </w:r>
      <w:r w:rsidRPr="00204D2E">
        <w:rPr>
          <w:lang w:eastAsia="zh-CN"/>
        </w:rPr>
        <w:t xml:space="preserve">organization must satisfy physicians’ mental, </w:t>
      </w:r>
      <w:r w:rsidR="00E51BE9">
        <w:rPr>
          <w:lang w:eastAsia="zh-CN"/>
        </w:rPr>
        <w:t>physical</w:t>
      </w:r>
      <w:r w:rsidRPr="00204D2E">
        <w:rPr>
          <w:lang w:eastAsia="zh-CN"/>
        </w:rPr>
        <w:t xml:space="preserve"> and social need</w:t>
      </w:r>
      <w:r w:rsidR="00E51BE9">
        <w:rPr>
          <w:lang w:eastAsia="zh-CN"/>
        </w:rPr>
        <w:t>s</w:t>
      </w:r>
      <w:r w:rsidRPr="00204D2E">
        <w:rPr>
          <w:lang w:eastAsia="zh-CN"/>
        </w:rPr>
        <w:t xml:space="preserve"> to ensure </w:t>
      </w:r>
      <w:r w:rsidR="00415FA9" w:rsidRPr="00204D2E">
        <w:rPr>
          <w:lang w:eastAsia="zh-CN"/>
        </w:rPr>
        <w:t xml:space="preserve">the </w:t>
      </w:r>
      <w:r w:rsidRPr="00204D2E">
        <w:rPr>
          <w:lang w:eastAsia="zh-CN"/>
        </w:rPr>
        <w:t>quality of care in the long run</w:t>
      </w:r>
      <w:r w:rsidR="00F51FC4" w:rsidRPr="00204D2E">
        <w:rPr>
          <w:lang w:eastAsia="zh-CN"/>
        </w:rPr>
        <w:t>.</w:t>
      </w:r>
      <w:r w:rsidR="00C50A6E" w:rsidRPr="00204D2E">
        <w:rPr>
          <w:lang w:eastAsia="zh-CN"/>
        </w:rPr>
        <w:t xml:space="preserve"> </w:t>
      </w:r>
      <w:r w:rsidR="001976F5" w:rsidRPr="00204D2E">
        <w:t xml:space="preserve">This essay </w:t>
      </w:r>
      <w:r w:rsidR="00261A24" w:rsidRPr="00204D2E">
        <w:t xml:space="preserve">provides recommendations </w:t>
      </w:r>
      <w:r w:rsidR="00E51BE9">
        <w:t xml:space="preserve">for the department </w:t>
      </w:r>
      <w:r w:rsidR="00261A24" w:rsidRPr="00204D2E">
        <w:rPr>
          <w:lang w:eastAsia="zh-CN"/>
        </w:rPr>
        <w:t xml:space="preserve">to </w:t>
      </w:r>
      <w:r w:rsidR="00BA1B7F" w:rsidRPr="00204D2E">
        <w:rPr>
          <w:lang w:eastAsia="zh-CN"/>
        </w:rPr>
        <w:t xml:space="preserve">improve physician satisfaction </w:t>
      </w:r>
      <w:r w:rsidR="00BA1B7F">
        <w:rPr>
          <w:lang w:eastAsia="zh-CN"/>
        </w:rPr>
        <w:t xml:space="preserve">and </w:t>
      </w:r>
      <w:r w:rsidR="00817C9C" w:rsidRPr="00204D2E">
        <w:rPr>
          <w:lang w:eastAsia="zh-CN"/>
        </w:rPr>
        <w:t>gradually develop a value-based incent</w:t>
      </w:r>
      <w:r w:rsidR="006D43FB" w:rsidRPr="00204D2E">
        <w:rPr>
          <w:lang w:eastAsia="zh-CN"/>
        </w:rPr>
        <w:t>i</w:t>
      </w:r>
      <w:r w:rsidR="00817C9C" w:rsidRPr="00204D2E">
        <w:rPr>
          <w:lang w:eastAsia="zh-CN"/>
        </w:rPr>
        <w:t xml:space="preserve">ve plan. </w:t>
      </w:r>
      <w:r w:rsidR="00785051" w:rsidRPr="00204D2E">
        <w:rPr>
          <w:lang w:eastAsia="zh-CN"/>
        </w:rPr>
        <w:t>B</w:t>
      </w:r>
      <w:r w:rsidR="00D534AA" w:rsidRPr="00204D2E">
        <w:rPr>
          <w:lang w:eastAsia="zh-CN"/>
        </w:rPr>
        <w:t>y</w:t>
      </w:r>
      <w:r w:rsidR="00817C9C" w:rsidRPr="00204D2E">
        <w:rPr>
          <w:lang w:eastAsia="zh-CN"/>
        </w:rPr>
        <w:t xml:space="preserve"> presenting and analyzing </w:t>
      </w:r>
      <w:r w:rsidR="00261A24" w:rsidRPr="00204D2E">
        <w:rPr>
          <w:lang w:eastAsia="zh-CN"/>
        </w:rPr>
        <w:lastRenderedPageBreak/>
        <w:t xml:space="preserve">an </w:t>
      </w:r>
      <w:r w:rsidR="00817C9C" w:rsidRPr="00204D2E">
        <w:rPr>
          <w:lang w:eastAsia="zh-CN"/>
        </w:rPr>
        <w:t>effective</w:t>
      </w:r>
      <w:r w:rsidR="002C03E6" w:rsidRPr="00204D2E">
        <w:rPr>
          <w:lang w:eastAsia="zh-CN"/>
        </w:rPr>
        <w:t xml:space="preserve"> </w:t>
      </w:r>
      <w:r w:rsidR="00817C9C" w:rsidRPr="00204D2E">
        <w:rPr>
          <w:lang w:eastAsia="zh-CN"/>
        </w:rPr>
        <w:t xml:space="preserve">and simple incentive plan, this essay </w:t>
      </w:r>
      <w:r w:rsidR="002C03E6" w:rsidRPr="00204D2E">
        <w:rPr>
          <w:lang w:eastAsia="zh-CN"/>
        </w:rPr>
        <w:t>provide</w:t>
      </w:r>
      <w:r w:rsidR="0032643B">
        <w:rPr>
          <w:lang w:eastAsia="zh-CN"/>
        </w:rPr>
        <w:t>s</w:t>
      </w:r>
      <w:r w:rsidR="002C03E6" w:rsidRPr="00204D2E">
        <w:rPr>
          <w:lang w:eastAsia="zh-CN"/>
        </w:rPr>
        <w:t xml:space="preserve"> information an</w:t>
      </w:r>
      <w:r w:rsidR="00E740C8" w:rsidRPr="00204D2E">
        <w:rPr>
          <w:lang w:eastAsia="zh-CN"/>
        </w:rPr>
        <w:t>d</w:t>
      </w:r>
      <w:r w:rsidR="002C03E6" w:rsidRPr="00204D2E">
        <w:rPr>
          <w:lang w:eastAsia="zh-CN"/>
        </w:rPr>
        <w:t xml:space="preserve"> ideas to organizations</w:t>
      </w:r>
      <w:r w:rsidR="009C5F65">
        <w:rPr>
          <w:lang w:eastAsia="zh-CN"/>
        </w:rPr>
        <w:t xml:space="preserve"> </w:t>
      </w:r>
      <w:r w:rsidR="0032643B">
        <w:rPr>
          <w:lang w:eastAsia="zh-CN"/>
        </w:rPr>
        <w:t>about which</w:t>
      </w:r>
      <w:r w:rsidR="002C03E6" w:rsidRPr="00204D2E">
        <w:rPr>
          <w:lang w:eastAsia="zh-CN"/>
        </w:rPr>
        <w:t xml:space="preserve"> incentive plan</w:t>
      </w:r>
      <w:r w:rsidR="004C26B7" w:rsidRPr="00204D2E">
        <w:rPr>
          <w:lang w:eastAsia="zh-CN"/>
        </w:rPr>
        <w:t>s can work</w:t>
      </w:r>
      <w:r w:rsidR="002C03E6" w:rsidRPr="00204D2E">
        <w:rPr>
          <w:lang w:eastAsia="zh-CN"/>
        </w:rPr>
        <w:t xml:space="preserve">. </w:t>
      </w:r>
    </w:p>
    <w:p w14:paraId="70231B40" w14:textId="77777777" w:rsidR="008A110F" w:rsidRPr="00204D2E" w:rsidRDefault="00130B6B" w:rsidP="0011612C">
      <w:pPr>
        <w:pStyle w:val="TableofContentsHeading"/>
        <w:outlineLvl w:val="9"/>
      </w:pPr>
      <w:r w:rsidRPr="00204D2E">
        <w:lastRenderedPageBreak/>
        <w:t>Table of Contents</w:t>
      </w:r>
    </w:p>
    <w:p w14:paraId="2AC3CE0C" w14:textId="56D012D7" w:rsidR="00E10AF9" w:rsidRDefault="00977828">
      <w:pPr>
        <w:pStyle w:val="TOC1"/>
        <w:rPr>
          <w:rFonts w:asciiTheme="minorHAnsi" w:eastAsiaTheme="minorEastAsia" w:hAnsiTheme="minorHAnsi" w:cstheme="minorBidi"/>
          <w:b w:val="0"/>
          <w:noProof/>
          <w:sz w:val="22"/>
          <w:szCs w:val="22"/>
        </w:rPr>
      </w:pPr>
      <w:r w:rsidRPr="00204D2E">
        <w:rPr>
          <w:bCs/>
        </w:rPr>
        <w:fldChar w:fldCharType="begin"/>
      </w:r>
      <w:r w:rsidRPr="00204D2E">
        <w:rPr>
          <w:bCs/>
        </w:rPr>
        <w:instrText xml:space="preserve"> TOC \o "3-4" \h \z \t "Heading 1,1,Heading 2,2,App Section,2,Appendix,1,Heading,1,Heading No Tab,1" </w:instrText>
      </w:r>
      <w:r w:rsidRPr="00204D2E">
        <w:rPr>
          <w:bCs/>
        </w:rPr>
        <w:fldChar w:fldCharType="separate"/>
      </w:r>
      <w:hyperlink w:anchor="_Toc16590185" w:history="1">
        <w:r w:rsidR="00E10AF9" w:rsidRPr="00EC3C9A">
          <w:rPr>
            <w:rStyle w:val="Hyperlink"/>
            <w:noProof/>
            <w:lang w:eastAsia="zh-CN"/>
          </w:rPr>
          <w:t>1.0 Introduction</w:t>
        </w:r>
        <w:r w:rsidR="00E10AF9">
          <w:rPr>
            <w:noProof/>
            <w:webHidden/>
          </w:rPr>
          <w:tab/>
        </w:r>
        <w:r w:rsidR="00E10AF9">
          <w:rPr>
            <w:noProof/>
            <w:webHidden/>
          </w:rPr>
          <w:fldChar w:fldCharType="begin"/>
        </w:r>
        <w:r w:rsidR="00E10AF9">
          <w:rPr>
            <w:noProof/>
            <w:webHidden/>
          </w:rPr>
          <w:instrText xml:space="preserve"> PAGEREF _Toc16590185 \h </w:instrText>
        </w:r>
        <w:r w:rsidR="00E10AF9">
          <w:rPr>
            <w:noProof/>
            <w:webHidden/>
          </w:rPr>
        </w:r>
        <w:r w:rsidR="00E10AF9">
          <w:rPr>
            <w:noProof/>
            <w:webHidden/>
          </w:rPr>
          <w:fldChar w:fldCharType="separate"/>
        </w:r>
        <w:r w:rsidR="00E10AF9">
          <w:rPr>
            <w:noProof/>
            <w:webHidden/>
          </w:rPr>
          <w:t>1</w:t>
        </w:r>
        <w:r w:rsidR="00E10AF9">
          <w:rPr>
            <w:noProof/>
            <w:webHidden/>
          </w:rPr>
          <w:fldChar w:fldCharType="end"/>
        </w:r>
      </w:hyperlink>
    </w:p>
    <w:p w14:paraId="34C46A5E" w14:textId="27826037" w:rsidR="00E10AF9" w:rsidRDefault="00E10AF9">
      <w:pPr>
        <w:pStyle w:val="TOC1"/>
        <w:rPr>
          <w:rFonts w:asciiTheme="minorHAnsi" w:eastAsiaTheme="minorEastAsia" w:hAnsiTheme="minorHAnsi" w:cstheme="minorBidi"/>
          <w:b w:val="0"/>
          <w:noProof/>
          <w:sz w:val="22"/>
          <w:szCs w:val="22"/>
        </w:rPr>
      </w:pPr>
      <w:hyperlink w:anchor="_Toc16590186" w:history="1">
        <w:r w:rsidRPr="00EC3C9A">
          <w:rPr>
            <w:rStyle w:val="Hyperlink"/>
            <w:noProof/>
          </w:rPr>
          <w:t>2.0 Background</w:t>
        </w:r>
        <w:r>
          <w:rPr>
            <w:noProof/>
            <w:webHidden/>
          </w:rPr>
          <w:tab/>
        </w:r>
        <w:r>
          <w:rPr>
            <w:noProof/>
            <w:webHidden/>
          </w:rPr>
          <w:fldChar w:fldCharType="begin"/>
        </w:r>
        <w:r>
          <w:rPr>
            <w:noProof/>
            <w:webHidden/>
          </w:rPr>
          <w:instrText xml:space="preserve"> PAGEREF _Toc16590186 \h </w:instrText>
        </w:r>
        <w:r>
          <w:rPr>
            <w:noProof/>
            <w:webHidden/>
          </w:rPr>
        </w:r>
        <w:r>
          <w:rPr>
            <w:noProof/>
            <w:webHidden/>
          </w:rPr>
          <w:fldChar w:fldCharType="separate"/>
        </w:r>
        <w:r>
          <w:rPr>
            <w:noProof/>
            <w:webHidden/>
          </w:rPr>
          <w:t>3</w:t>
        </w:r>
        <w:r>
          <w:rPr>
            <w:noProof/>
            <w:webHidden/>
          </w:rPr>
          <w:fldChar w:fldCharType="end"/>
        </w:r>
      </w:hyperlink>
    </w:p>
    <w:p w14:paraId="6E3160FA" w14:textId="77C8FA48" w:rsidR="00E10AF9" w:rsidRDefault="00E10AF9">
      <w:pPr>
        <w:pStyle w:val="TOC2"/>
        <w:rPr>
          <w:rFonts w:asciiTheme="minorHAnsi" w:eastAsiaTheme="minorEastAsia" w:hAnsiTheme="minorHAnsi" w:cstheme="minorBidi"/>
          <w:b w:val="0"/>
          <w:noProof/>
          <w:sz w:val="22"/>
          <w:szCs w:val="22"/>
        </w:rPr>
      </w:pPr>
      <w:hyperlink w:anchor="_Toc16590187" w:history="1">
        <w:r w:rsidRPr="00EC3C9A">
          <w:rPr>
            <w:rStyle w:val="Hyperlink"/>
            <w:noProof/>
          </w:rPr>
          <w:t>2.1 Physician Satisfaction and the Fourth Aim</w:t>
        </w:r>
        <w:r>
          <w:rPr>
            <w:noProof/>
            <w:webHidden/>
          </w:rPr>
          <w:tab/>
        </w:r>
        <w:r>
          <w:rPr>
            <w:noProof/>
            <w:webHidden/>
          </w:rPr>
          <w:fldChar w:fldCharType="begin"/>
        </w:r>
        <w:r>
          <w:rPr>
            <w:noProof/>
            <w:webHidden/>
          </w:rPr>
          <w:instrText xml:space="preserve"> PAGEREF _Toc16590187 \h </w:instrText>
        </w:r>
        <w:r>
          <w:rPr>
            <w:noProof/>
            <w:webHidden/>
          </w:rPr>
        </w:r>
        <w:r>
          <w:rPr>
            <w:noProof/>
            <w:webHidden/>
          </w:rPr>
          <w:fldChar w:fldCharType="separate"/>
        </w:r>
        <w:r>
          <w:rPr>
            <w:noProof/>
            <w:webHidden/>
          </w:rPr>
          <w:t>3</w:t>
        </w:r>
        <w:r>
          <w:rPr>
            <w:noProof/>
            <w:webHidden/>
          </w:rPr>
          <w:fldChar w:fldCharType="end"/>
        </w:r>
      </w:hyperlink>
    </w:p>
    <w:p w14:paraId="776245F0" w14:textId="25639784" w:rsidR="00E10AF9" w:rsidRDefault="00E10AF9">
      <w:pPr>
        <w:pStyle w:val="TOC2"/>
        <w:rPr>
          <w:rFonts w:asciiTheme="minorHAnsi" w:eastAsiaTheme="minorEastAsia" w:hAnsiTheme="minorHAnsi" w:cstheme="minorBidi"/>
          <w:b w:val="0"/>
          <w:noProof/>
          <w:sz w:val="22"/>
          <w:szCs w:val="22"/>
        </w:rPr>
      </w:pPr>
      <w:hyperlink w:anchor="_Toc16590188" w:history="1">
        <w:r w:rsidRPr="00EC3C9A">
          <w:rPr>
            <w:rStyle w:val="Hyperlink"/>
            <w:noProof/>
          </w:rPr>
          <w:t>2.2 Shifting Reimbursement Models</w:t>
        </w:r>
        <w:r>
          <w:rPr>
            <w:noProof/>
            <w:webHidden/>
          </w:rPr>
          <w:tab/>
        </w:r>
        <w:r>
          <w:rPr>
            <w:noProof/>
            <w:webHidden/>
          </w:rPr>
          <w:fldChar w:fldCharType="begin"/>
        </w:r>
        <w:r>
          <w:rPr>
            <w:noProof/>
            <w:webHidden/>
          </w:rPr>
          <w:instrText xml:space="preserve"> PAGEREF _Toc16590188 \h </w:instrText>
        </w:r>
        <w:r>
          <w:rPr>
            <w:noProof/>
            <w:webHidden/>
          </w:rPr>
        </w:r>
        <w:r>
          <w:rPr>
            <w:noProof/>
            <w:webHidden/>
          </w:rPr>
          <w:fldChar w:fldCharType="separate"/>
        </w:r>
        <w:r>
          <w:rPr>
            <w:noProof/>
            <w:webHidden/>
          </w:rPr>
          <w:t>4</w:t>
        </w:r>
        <w:r>
          <w:rPr>
            <w:noProof/>
            <w:webHidden/>
          </w:rPr>
          <w:fldChar w:fldCharType="end"/>
        </w:r>
      </w:hyperlink>
    </w:p>
    <w:p w14:paraId="1021F06A" w14:textId="1139F546" w:rsidR="00E10AF9" w:rsidRDefault="00E10AF9">
      <w:pPr>
        <w:pStyle w:val="TOC3"/>
        <w:rPr>
          <w:rFonts w:asciiTheme="minorHAnsi" w:eastAsiaTheme="minorEastAsia" w:hAnsiTheme="minorHAnsi" w:cstheme="minorBidi"/>
          <w:b w:val="0"/>
          <w:noProof/>
          <w:sz w:val="22"/>
          <w:szCs w:val="22"/>
        </w:rPr>
      </w:pPr>
      <w:hyperlink w:anchor="_Toc16590189" w:history="1">
        <w:r w:rsidRPr="00EC3C9A">
          <w:rPr>
            <w:rStyle w:val="Hyperlink"/>
            <w:noProof/>
          </w:rPr>
          <w:t>2.2.1 Shift in Medicare</w:t>
        </w:r>
        <w:r>
          <w:rPr>
            <w:noProof/>
            <w:webHidden/>
          </w:rPr>
          <w:tab/>
        </w:r>
        <w:r>
          <w:rPr>
            <w:noProof/>
            <w:webHidden/>
          </w:rPr>
          <w:fldChar w:fldCharType="begin"/>
        </w:r>
        <w:r>
          <w:rPr>
            <w:noProof/>
            <w:webHidden/>
          </w:rPr>
          <w:instrText xml:space="preserve"> PAGEREF _Toc16590189 \h </w:instrText>
        </w:r>
        <w:r>
          <w:rPr>
            <w:noProof/>
            <w:webHidden/>
          </w:rPr>
        </w:r>
        <w:r>
          <w:rPr>
            <w:noProof/>
            <w:webHidden/>
          </w:rPr>
          <w:fldChar w:fldCharType="separate"/>
        </w:r>
        <w:r>
          <w:rPr>
            <w:noProof/>
            <w:webHidden/>
          </w:rPr>
          <w:t>4</w:t>
        </w:r>
        <w:r>
          <w:rPr>
            <w:noProof/>
            <w:webHidden/>
          </w:rPr>
          <w:fldChar w:fldCharType="end"/>
        </w:r>
      </w:hyperlink>
    </w:p>
    <w:p w14:paraId="0110DF77" w14:textId="6B6EEF77" w:rsidR="00E10AF9" w:rsidRDefault="00E10AF9">
      <w:pPr>
        <w:pStyle w:val="TOC4"/>
        <w:tabs>
          <w:tab w:val="right" w:leader="dot" w:pos="9350"/>
        </w:tabs>
        <w:rPr>
          <w:rFonts w:asciiTheme="minorHAnsi" w:eastAsiaTheme="minorEastAsia" w:hAnsiTheme="minorHAnsi" w:cstheme="minorBidi"/>
          <w:b w:val="0"/>
          <w:noProof/>
          <w:sz w:val="22"/>
          <w:szCs w:val="22"/>
        </w:rPr>
      </w:pPr>
      <w:hyperlink w:anchor="_Toc16590190" w:history="1">
        <w:r w:rsidRPr="00EC3C9A">
          <w:rPr>
            <w:rStyle w:val="Hyperlink"/>
            <w:noProof/>
          </w:rPr>
          <w:t>2.2.1.1 Quality Payment Program</w:t>
        </w:r>
        <w:r>
          <w:rPr>
            <w:noProof/>
            <w:webHidden/>
          </w:rPr>
          <w:tab/>
        </w:r>
        <w:r>
          <w:rPr>
            <w:noProof/>
            <w:webHidden/>
          </w:rPr>
          <w:fldChar w:fldCharType="begin"/>
        </w:r>
        <w:r>
          <w:rPr>
            <w:noProof/>
            <w:webHidden/>
          </w:rPr>
          <w:instrText xml:space="preserve"> PAGEREF _Toc16590190 \h </w:instrText>
        </w:r>
        <w:r>
          <w:rPr>
            <w:noProof/>
            <w:webHidden/>
          </w:rPr>
        </w:r>
        <w:r>
          <w:rPr>
            <w:noProof/>
            <w:webHidden/>
          </w:rPr>
          <w:fldChar w:fldCharType="separate"/>
        </w:r>
        <w:r>
          <w:rPr>
            <w:noProof/>
            <w:webHidden/>
          </w:rPr>
          <w:t>5</w:t>
        </w:r>
        <w:r>
          <w:rPr>
            <w:noProof/>
            <w:webHidden/>
          </w:rPr>
          <w:fldChar w:fldCharType="end"/>
        </w:r>
      </w:hyperlink>
    </w:p>
    <w:p w14:paraId="7F597A3F" w14:textId="06C06685" w:rsidR="00E10AF9" w:rsidRDefault="00E10AF9">
      <w:pPr>
        <w:pStyle w:val="TOC3"/>
        <w:rPr>
          <w:rFonts w:asciiTheme="minorHAnsi" w:eastAsiaTheme="minorEastAsia" w:hAnsiTheme="minorHAnsi" w:cstheme="minorBidi"/>
          <w:b w:val="0"/>
          <w:noProof/>
          <w:sz w:val="22"/>
          <w:szCs w:val="22"/>
        </w:rPr>
      </w:pPr>
      <w:hyperlink w:anchor="_Toc16590191" w:history="1">
        <w:r w:rsidRPr="00EC3C9A">
          <w:rPr>
            <w:rStyle w:val="Hyperlink"/>
            <w:noProof/>
          </w:rPr>
          <w:t>2.2.2 Shift in Private Insurers</w:t>
        </w:r>
        <w:r>
          <w:rPr>
            <w:noProof/>
            <w:webHidden/>
          </w:rPr>
          <w:tab/>
        </w:r>
        <w:r>
          <w:rPr>
            <w:noProof/>
            <w:webHidden/>
          </w:rPr>
          <w:fldChar w:fldCharType="begin"/>
        </w:r>
        <w:r>
          <w:rPr>
            <w:noProof/>
            <w:webHidden/>
          </w:rPr>
          <w:instrText xml:space="preserve"> PAGEREF _Toc16590191 \h </w:instrText>
        </w:r>
        <w:r>
          <w:rPr>
            <w:noProof/>
            <w:webHidden/>
          </w:rPr>
        </w:r>
        <w:r>
          <w:rPr>
            <w:noProof/>
            <w:webHidden/>
          </w:rPr>
          <w:fldChar w:fldCharType="separate"/>
        </w:r>
        <w:r>
          <w:rPr>
            <w:noProof/>
            <w:webHidden/>
          </w:rPr>
          <w:t>6</w:t>
        </w:r>
        <w:r>
          <w:rPr>
            <w:noProof/>
            <w:webHidden/>
          </w:rPr>
          <w:fldChar w:fldCharType="end"/>
        </w:r>
      </w:hyperlink>
    </w:p>
    <w:p w14:paraId="26B3AE90" w14:textId="5052760F" w:rsidR="00E10AF9" w:rsidRDefault="00E10AF9">
      <w:pPr>
        <w:pStyle w:val="TOC2"/>
        <w:rPr>
          <w:rFonts w:asciiTheme="minorHAnsi" w:eastAsiaTheme="minorEastAsia" w:hAnsiTheme="minorHAnsi" w:cstheme="minorBidi"/>
          <w:b w:val="0"/>
          <w:noProof/>
          <w:sz w:val="22"/>
          <w:szCs w:val="22"/>
        </w:rPr>
      </w:pPr>
      <w:hyperlink w:anchor="_Toc16590192" w:history="1">
        <w:r w:rsidRPr="00EC3C9A">
          <w:rPr>
            <w:rStyle w:val="Hyperlink"/>
            <w:noProof/>
            <w:lang w:eastAsia="zh-CN"/>
          </w:rPr>
          <w:t>2.3 The Resource-Based Relative Value Scale (RBRVS)</w:t>
        </w:r>
        <w:r>
          <w:rPr>
            <w:noProof/>
            <w:webHidden/>
          </w:rPr>
          <w:tab/>
        </w:r>
        <w:r>
          <w:rPr>
            <w:noProof/>
            <w:webHidden/>
          </w:rPr>
          <w:fldChar w:fldCharType="begin"/>
        </w:r>
        <w:r>
          <w:rPr>
            <w:noProof/>
            <w:webHidden/>
          </w:rPr>
          <w:instrText xml:space="preserve"> PAGEREF _Toc16590192 \h </w:instrText>
        </w:r>
        <w:r>
          <w:rPr>
            <w:noProof/>
            <w:webHidden/>
          </w:rPr>
        </w:r>
        <w:r>
          <w:rPr>
            <w:noProof/>
            <w:webHidden/>
          </w:rPr>
          <w:fldChar w:fldCharType="separate"/>
        </w:r>
        <w:r>
          <w:rPr>
            <w:noProof/>
            <w:webHidden/>
          </w:rPr>
          <w:t>6</w:t>
        </w:r>
        <w:r>
          <w:rPr>
            <w:noProof/>
            <w:webHidden/>
          </w:rPr>
          <w:fldChar w:fldCharType="end"/>
        </w:r>
      </w:hyperlink>
    </w:p>
    <w:p w14:paraId="563C8A13" w14:textId="6269283A" w:rsidR="00E10AF9" w:rsidRDefault="00E10AF9">
      <w:pPr>
        <w:pStyle w:val="TOC2"/>
        <w:rPr>
          <w:rFonts w:asciiTheme="minorHAnsi" w:eastAsiaTheme="minorEastAsia" w:hAnsiTheme="minorHAnsi" w:cstheme="minorBidi"/>
          <w:b w:val="0"/>
          <w:noProof/>
          <w:sz w:val="22"/>
          <w:szCs w:val="22"/>
        </w:rPr>
      </w:pPr>
      <w:hyperlink w:anchor="_Toc16590193" w:history="1">
        <w:r w:rsidRPr="00EC3C9A">
          <w:rPr>
            <w:rStyle w:val="Hyperlink"/>
            <w:noProof/>
          </w:rPr>
          <w:t>2.4 Quality Measures</w:t>
        </w:r>
        <w:r>
          <w:rPr>
            <w:noProof/>
            <w:webHidden/>
          </w:rPr>
          <w:tab/>
        </w:r>
        <w:r>
          <w:rPr>
            <w:noProof/>
            <w:webHidden/>
          </w:rPr>
          <w:fldChar w:fldCharType="begin"/>
        </w:r>
        <w:r>
          <w:rPr>
            <w:noProof/>
            <w:webHidden/>
          </w:rPr>
          <w:instrText xml:space="preserve"> PAGEREF _Toc16590193 \h </w:instrText>
        </w:r>
        <w:r>
          <w:rPr>
            <w:noProof/>
            <w:webHidden/>
          </w:rPr>
        </w:r>
        <w:r>
          <w:rPr>
            <w:noProof/>
            <w:webHidden/>
          </w:rPr>
          <w:fldChar w:fldCharType="separate"/>
        </w:r>
        <w:r>
          <w:rPr>
            <w:noProof/>
            <w:webHidden/>
          </w:rPr>
          <w:t>7</w:t>
        </w:r>
        <w:r>
          <w:rPr>
            <w:noProof/>
            <w:webHidden/>
          </w:rPr>
          <w:fldChar w:fldCharType="end"/>
        </w:r>
      </w:hyperlink>
    </w:p>
    <w:p w14:paraId="6B89EAD8" w14:textId="0E593985" w:rsidR="00E10AF9" w:rsidRDefault="00E10AF9">
      <w:pPr>
        <w:pStyle w:val="TOC3"/>
        <w:rPr>
          <w:rFonts w:asciiTheme="minorHAnsi" w:eastAsiaTheme="minorEastAsia" w:hAnsiTheme="minorHAnsi" w:cstheme="minorBidi"/>
          <w:b w:val="0"/>
          <w:noProof/>
          <w:sz w:val="22"/>
          <w:szCs w:val="22"/>
        </w:rPr>
      </w:pPr>
      <w:hyperlink w:anchor="_Toc16590194" w:history="1">
        <w:r w:rsidRPr="00EC3C9A">
          <w:rPr>
            <w:rStyle w:val="Hyperlink"/>
            <w:noProof/>
          </w:rPr>
          <w:t>2.4.1 HCAHPS Survey and CG CAHPS Survey</w:t>
        </w:r>
        <w:r>
          <w:rPr>
            <w:noProof/>
            <w:webHidden/>
          </w:rPr>
          <w:tab/>
        </w:r>
        <w:r>
          <w:rPr>
            <w:noProof/>
            <w:webHidden/>
          </w:rPr>
          <w:fldChar w:fldCharType="begin"/>
        </w:r>
        <w:r>
          <w:rPr>
            <w:noProof/>
            <w:webHidden/>
          </w:rPr>
          <w:instrText xml:space="preserve"> PAGEREF _Toc16590194 \h </w:instrText>
        </w:r>
        <w:r>
          <w:rPr>
            <w:noProof/>
            <w:webHidden/>
          </w:rPr>
        </w:r>
        <w:r>
          <w:rPr>
            <w:noProof/>
            <w:webHidden/>
          </w:rPr>
          <w:fldChar w:fldCharType="separate"/>
        </w:r>
        <w:r>
          <w:rPr>
            <w:noProof/>
            <w:webHidden/>
          </w:rPr>
          <w:t>7</w:t>
        </w:r>
        <w:r>
          <w:rPr>
            <w:noProof/>
            <w:webHidden/>
          </w:rPr>
          <w:fldChar w:fldCharType="end"/>
        </w:r>
      </w:hyperlink>
    </w:p>
    <w:p w14:paraId="2503488C" w14:textId="04772D35" w:rsidR="00E10AF9" w:rsidRDefault="00E10AF9">
      <w:pPr>
        <w:pStyle w:val="TOC3"/>
        <w:rPr>
          <w:rFonts w:asciiTheme="minorHAnsi" w:eastAsiaTheme="minorEastAsia" w:hAnsiTheme="minorHAnsi" w:cstheme="minorBidi"/>
          <w:b w:val="0"/>
          <w:noProof/>
          <w:sz w:val="22"/>
          <w:szCs w:val="22"/>
        </w:rPr>
      </w:pPr>
      <w:hyperlink w:anchor="_Toc16590195" w:history="1">
        <w:r w:rsidRPr="00EC3C9A">
          <w:rPr>
            <w:rStyle w:val="Hyperlink"/>
            <w:noProof/>
          </w:rPr>
          <w:t>2.4.2 Never Events</w:t>
        </w:r>
        <w:r>
          <w:rPr>
            <w:noProof/>
            <w:webHidden/>
          </w:rPr>
          <w:tab/>
        </w:r>
        <w:r>
          <w:rPr>
            <w:noProof/>
            <w:webHidden/>
          </w:rPr>
          <w:fldChar w:fldCharType="begin"/>
        </w:r>
        <w:r>
          <w:rPr>
            <w:noProof/>
            <w:webHidden/>
          </w:rPr>
          <w:instrText xml:space="preserve"> PAGEREF _Toc16590195 \h </w:instrText>
        </w:r>
        <w:r>
          <w:rPr>
            <w:noProof/>
            <w:webHidden/>
          </w:rPr>
        </w:r>
        <w:r>
          <w:rPr>
            <w:noProof/>
            <w:webHidden/>
          </w:rPr>
          <w:fldChar w:fldCharType="separate"/>
        </w:r>
        <w:r>
          <w:rPr>
            <w:noProof/>
            <w:webHidden/>
          </w:rPr>
          <w:t>8</w:t>
        </w:r>
        <w:r>
          <w:rPr>
            <w:noProof/>
            <w:webHidden/>
          </w:rPr>
          <w:fldChar w:fldCharType="end"/>
        </w:r>
      </w:hyperlink>
    </w:p>
    <w:p w14:paraId="0A02E1E1" w14:textId="4D289957" w:rsidR="00E10AF9" w:rsidRDefault="00E10AF9">
      <w:pPr>
        <w:pStyle w:val="TOC1"/>
        <w:rPr>
          <w:rFonts w:asciiTheme="minorHAnsi" w:eastAsiaTheme="minorEastAsia" w:hAnsiTheme="minorHAnsi" w:cstheme="minorBidi"/>
          <w:b w:val="0"/>
          <w:noProof/>
          <w:sz w:val="22"/>
          <w:szCs w:val="22"/>
        </w:rPr>
      </w:pPr>
      <w:hyperlink w:anchor="_Toc16590196" w:history="1">
        <w:r w:rsidRPr="00EC3C9A">
          <w:rPr>
            <w:rStyle w:val="Hyperlink"/>
            <w:noProof/>
            <w:lang w:eastAsia="zh-CN"/>
          </w:rPr>
          <w:t>3.0 Literature Review</w:t>
        </w:r>
        <w:r>
          <w:rPr>
            <w:noProof/>
            <w:webHidden/>
          </w:rPr>
          <w:tab/>
        </w:r>
        <w:r>
          <w:rPr>
            <w:noProof/>
            <w:webHidden/>
          </w:rPr>
          <w:fldChar w:fldCharType="begin"/>
        </w:r>
        <w:r>
          <w:rPr>
            <w:noProof/>
            <w:webHidden/>
          </w:rPr>
          <w:instrText xml:space="preserve"> PAGEREF _Toc16590196 \h </w:instrText>
        </w:r>
        <w:r>
          <w:rPr>
            <w:noProof/>
            <w:webHidden/>
          </w:rPr>
        </w:r>
        <w:r>
          <w:rPr>
            <w:noProof/>
            <w:webHidden/>
          </w:rPr>
          <w:fldChar w:fldCharType="separate"/>
        </w:r>
        <w:r>
          <w:rPr>
            <w:noProof/>
            <w:webHidden/>
          </w:rPr>
          <w:t>9</w:t>
        </w:r>
        <w:r>
          <w:rPr>
            <w:noProof/>
            <w:webHidden/>
          </w:rPr>
          <w:fldChar w:fldCharType="end"/>
        </w:r>
      </w:hyperlink>
    </w:p>
    <w:p w14:paraId="2BA01F00" w14:textId="338ECB6F" w:rsidR="00E10AF9" w:rsidRDefault="00E10AF9">
      <w:pPr>
        <w:pStyle w:val="TOC2"/>
        <w:rPr>
          <w:rFonts w:asciiTheme="minorHAnsi" w:eastAsiaTheme="minorEastAsia" w:hAnsiTheme="minorHAnsi" w:cstheme="minorBidi"/>
          <w:b w:val="0"/>
          <w:noProof/>
          <w:sz w:val="22"/>
          <w:szCs w:val="22"/>
        </w:rPr>
      </w:pPr>
      <w:hyperlink w:anchor="_Toc16590197" w:history="1">
        <w:r w:rsidRPr="00EC3C9A">
          <w:rPr>
            <w:rStyle w:val="Hyperlink"/>
            <w:noProof/>
          </w:rPr>
          <w:t>3.1 Physician Compensation Model</w:t>
        </w:r>
        <w:r>
          <w:rPr>
            <w:noProof/>
            <w:webHidden/>
          </w:rPr>
          <w:tab/>
        </w:r>
        <w:r>
          <w:rPr>
            <w:noProof/>
            <w:webHidden/>
          </w:rPr>
          <w:fldChar w:fldCharType="begin"/>
        </w:r>
        <w:r>
          <w:rPr>
            <w:noProof/>
            <w:webHidden/>
          </w:rPr>
          <w:instrText xml:space="preserve"> PAGEREF _Toc16590197 \h </w:instrText>
        </w:r>
        <w:r>
          <w:rPr>
            <w:noProof/>
            <w:webHidden/>
          </w:rPr>
        </w:r>
        <w:r>
          <w:rPr>
            <w:noProof/>
            <w:webHidden/>
          </w:rPr>
          <w:fldChar w:fldCharType="separate"/>
        </w:r>
        <w:r>
          <w:rPr>
            <w:noProof/>
            <w:webHidden/>
          </w:rPr>
          <w:t>9</w:t>
        </w:r>
        <w:r>
          <w:rPr>
            <w:noProof/>
            <w:webHidden/>
          </w:rPr>
          <w:fldChar w:fldCharType="end"/>
        </w:r>
      </w:hyperlink>
    </w:p>
    <w:p w14:paraId="38D2078F" w14:textId="3AD17E00" w:rsidR="00E10AF9" w:rsidRDefault="00E10AF9">
      <w:pPr>
        <w:pStyle w:val="TOC3"/>
        <w:rPr>
          <w:rFonts w:asciiTheme="minorHAnsi" w:eastAsiaTheme="minorEastAsia" w:hAnsiTheme="minorHAnsi" w:cstheme="minorBidi"/>
          <w:b w:val="0"/>
          <w:noProof/>
          <w:sz w:val="22"/>
          <w:szCs w:val="22"/>
        </w:rPr>
      </w:pPr>
      <w:hyperlink w:anchor="_Toc16590198" w:history="1">
        <w:r w:rsidRPr="00EC3C9A">
          <w:rPr>
            <w:rStyle w:val="Hyperlink"/>
            <w:noProof/>
          </w:rPr>
          <w:t>3.1.1 Base Salary Plus Incentive</w:t>
        </w:r>
        <w:r>
          <w:rPr>
            <w:noProof/>
            <w:webHidden/>
          </w:rPr>
          <w:tab/>
        </w:r>
        <w:r>
          <w:rPr>
            <w:noProof/>
            <w:webHidden/>
          </w:rPr>
          <w:fldChar w:fldCharType="begin"/>
        </w:r>
        <w:r>
          <w:rPr>
            <w:noProof/>
            <w:webHidden/>
          </w:rPr>
          <w:instrText xml:space="preserve"> PAGEREF _Toc16590198 \h </w:instrText>
        </w:r>
        <w:r>
          <w:rPr>
            <w:noProof/>
            <w:webHidden/>
          </w:rPr>
        </w:r>
        <w:r>
          <w:rPr>
            <w:noProof/>
            <w:webHidden/>
          </w:rPr>
          <w:fldChar w:fldCharType="separate"/>
        </w:r>
        <w:r>
          <w:rPr>
            <w:noProof/>
            <w:webHidden/>
          </w:rPr>
          <w:t>9</w:t>
        </w:r>
        <w:r>
          <w:rPr>
            <w:noProof/>
            <w:webHidden/>
          </w:rPr>
          <w:fldChar w:fldCharType="end"/>
        </w:r>
      </w:hyperlink>
    </w:p>
    <w:p w14:paraId="6C78DA81" w14:textId="1E1D5538" w:rsidR="00E10AF9" w:rsidRDefault="00E10AF9">
      <w:pPr>
        <w:pStyle w:val="TOC3"/>
        <w:rPr>
          <w:rFonts w:asciiTheme="minorHAnsi" w:eastAsiaTheme="minorEastAsia" w:hAnsiTheme="minorHAnsi" w:cstheme="minorBidi"/>
          <w:b w:val="0"/>
          <w:noProof/>
          <w:sz w:val="22"/>
          <w:szCs w:val="22"/>
        </w:rPr>
      </w:pPr>
      <w:hyperlink w:anchor="_Toc16590199" w:history="1">
        <w:r w:rsidRPr="00EC3C9A">
          <w:rPr>
            <w:rStyle w:val="Hyperlink"/>
            <w:noProof/>
          </w:rPr>
          <w:t>3.1.2 Equal Shares</w:t>
        </w:r>
        <w:r>
          <w:rPr>
            <w:noProof/>
            <w:webHidden/>
          </w:rPr>
          <w:tab/>
        </w:r>
        <w:r>
          <w:rPr>
            <w:noProof/>
            <w:webHidden/>
          </w:rPr>
          <w:fldChar w:fldCharType="begin"/>
        </w:r>
        <w:r>
          <w:rPr>
            <w:noProof/>
            <w:webHidden/>
          </w:rPr>
          <w:instrText xml:space="preserve"> PAGEREF _Toc16590199 \h </w:instrText>
        </w:r>
        <w:r>
          <w:rPr>
            <w:noProof/>
            <w:webHidden/>
          </w:rPr>
        </w:r>
        <w:r>
          <w:rPr>
            <w:noProof/>
            <w:webHidden/>
          </w:rPr>
          <w:fldChar w:fldCharType="separate"/>
        </w:r>
        <w:r>
          <w:rPr>
            <w:noProof/>
            <w:webHidden/>
          </w:rPr>
          <w:t>9</w:t>
        </w:r>
        <w:r>
          <w:rPr>
            <w:noProof/>
            <w:webHidden/>
          </w:rPr>
          <w:fldChar w:fldCharType="end"/>
        </w:r>
      </w:hyperlink>
    </w:p>
    <w:p w14:paraId="736373BB" w14:textId="4CC266C9" w:rsidR="00E10AF9" w:rsidRDefault="00E10AF9">
      <w:pPr>
        <w:pStyle w:val="TOC3"/>
        <w:rPr>
          <w:rFonts w:asciiTheme="minorHAnsi" w:eastAsiaTheme="minorEastAsia" w:hAnsiTheme="minorHAnsi" w:cstheme="minorBidi"/>
          <w:b w:val="0"/>
          <w:noProof/>
          <w:sz w:val="22"/>
          <w:szCs w:val="22"/>
        </w:rPr>
      </w:pPr>
      <w:hyperlink w:anchor="_Toc16590200" w:history="1">
        <w:r w:rsidRPr="00EC3C9A">
          <w:rPr>
            <w:rStyle w:val="Hyperlink"/>
            <w:noProof/>
          </w:rPr>
          <w:t>3.1.3 Production-Based Compensation</w:t>
        </w:r>
        <w:r>
          <w:rPr>
            <w:noProof/>
            <w:webHidden/>
          </w:rPr>
          <w:tab/>
        </w:r>
        <w:r>
          <w:rPr>
            <w:noProof/>
            <w:webHidden/>
          </w:rPr>
          <w:fldChar w:fldCharType="begin"/>
        </w:r>
        <w:r>
          <w:rPr>
            <w:noProof/>
            <w:webHidden/>
          </w:rPr>
          <w:instrText xml:space="preserve"> PAGEREF _Toc16590200 \h </w:instrText>
        </w:r>
        <w:r>
          <w:rPr>
            <w:noProof/>
            <w:webHidden/>
          </w:rPr>
        </w:r>
        <w:r>
          <w:rPr>
            <w:noProof/>
            <w:webHidden/>
          </w:rPr>
          <w:fldChar w:fldCharType="separate"/>
        </w:r>
        <w:r>
          <w:rPr>
            <w:noProof/>
            <w:webHidden/>
          </w:rPr>
          <w:t>10</w:t>
        </w:r>
        <w:r>
          <w:rPr>
            <w:noProof/>
            <w:webHidden/>
          </w:rPr>
          <w:fldChar w:fldCharType="end"/>
        </w:r>
      </w:hyperlink>
    </w:p>
    <w:p w14:paraId="495BCA4A" w14:textId="73CF40AC" w:rsidR="00E10AF9" w:rsidRDefault="00E10AF9">
      <w:pPr>
        <w:pStyle w:val="TOC3"/>
        <w:rPr>
          <w:rFonts w:asciiTheme="minorHAnsi" w:eastAsiaTheme="minorEastAsia" w:hAnsiTheme="minorHAnsi" w:cstheme="minorBidi"/>
          <w:b w:val="0"/>
          <w:noProof/>
          <w:sz w:val="22"/>
          <w:szCs w:val="22"/>
        </w:rPr>
      </w:pPr>
      <w:hyperlink w:anchor="_Toc16590201" w:history="1">
        <w:r w:rsidRPr="00EC3C9A">
          <w:rPr>
            <w:rStyle w:val="Hyperlink"/>
            <w:noProof/>
          </w:rPr>
          <w:t>3.1.4 Productivity Plus Capitation</w:t>
        </w:r>
        <w:r>
          <w:rPr>
            <w:noProof/>
            <w:webHidden/>
          </w:rPr>
          <w:tab/>
        </w:r>
        <w:r>
          <w:rPr>
            <w:noProof/>
            <w:webHidden/>
          </w:rPr>
          <w:fldChar w:fldCharType="begin"/>
        </w:r>
        <w:r>
          <w:rPr>
            <w:noProof/>
            <w:webHidden/>
          </w:rPr>
          <w:instrText xml:space="preserve"> PAGEREF _Toc16590201 \h </w:instrText>
        </w:r>
        <w:r>
          <w:rPr>
            <w:noProof/>
            <w:webHidden/>
          </w:rPr>
        </w:r>
        <w:r>
          <w:rPr>
            <w:noProof/>
            <w:webHidden/>
          </w:rPr>
          <w:fldChar w:fldCharType="separate"/>
        </w:r>
        <w:r>
          <w:rPr>
            <w:noProof/>
            <w:webHidden/>
          </w:rPr>
          <w:t>10</w:t>
        </w:r>
        <w:r>
          <w:rPr>
            <w:noProof/>
            <w:webHidden/>
          </w:rPr>
          <w:fldChar w:fldCharType="end"/>
        </w:r>
      </w:hyperlink>
    </w:p>
    <w:p w14:paraId="616C4E60" w14:textId="5E963886" w:rsidR="00E10AF9" w:rsidRDefault="00E10AF9">
      <w:pPr>
        <w:pStyle w:val="TOC2"/>
        <w:rPr>
          <w:rFonts w:asciiTheme="minorHAnsi" w:eastAsiaTheme="minorEastAsia" w:hAnsiTheme="minorHAnsi" w:cstheme="minorBidi"/>
          <w:b w:val="0"/>
          <w:noProof/>
          <w:sz w:val="22"/>
          <w:szCs w:val="22"/>
        </w:rPr>
      </w:pPr>
      <w:hyperlink w:anchor="_Toc16590202" w:history="1">
        <w:r w:rsidRPr="00EC3C9A">
          <w:rPr>
            <w:rStyle w:val="Hyperlink"/>
            <w:noProof/>
            <w:lang w:eastAsia="zh-CN"/>
          </w:rPr>
          <w:t>3.2 What Is a Good Compensation Model or an Incentive Plan?</w:t>
        </w:r>
        <w:r>
          <w:rPr>
            <w:noProof/>
            <w:webHidden/>
          </w:rPr>
          <w:tab/>
        </w:r>
        <w:r>
          <w:rPr>
            <w:noProof/>
            <w:webHidden/>
          </w:rPr>
          <w:fldChar w:fldCharType="begin"/>
        </w:r>
        <w:r>
          <w:rPr>
            <w:noProof/>
            <w:webHidden/>
          </w:rPr>
          <w:instrText xml:space="preserve"> PAGEREF _Toc16590202 \h </w:instrText>
        </w:r>
        <w:r>
          <w:rPr>
            <w:noProof/>
            <w:webHidden/>
          </w:rPr>
        </w:r>
        <w:r>
          <w:rPr>
            <w:noProof/>
            <w:webHidden/>
          </w:rPr>
          <w:fldChar w:fldCharType="separate"/>
        </w:r>
        <w:r>
          <w:rPr>
            <w:noProof/>
            <w:webHidden/>
          </w:rPr>
          <w:t>11</w:t>
        </w:r>
        <w:r>
          <w:rPr>
            <w:noProof/>
            <w:webHidden/>
          </w:rPr>
          <w:fldChar w:fldCharType="end"/>
        </w:r>
      </w:hyperlink>
    </w:p>
    <w:p w14:paraId="13079C62" w14:textId="43DCBF26" w:rsidR="00E10AF9" w:rsidRDefault="00E10AF9">
      <w:pPr>
        <w:pStyle w:val="TOC2"/>
        <w:rPr>
          <w:rFonts w:asciiTheme="minorHAnsi" w:eastAsiaTheme="minorEastAsia" w:hAnsiTheme="minorHAnsi" w:cstheme="minorBidi"/>
          <w:b w:val="0"/>
          <w:noProof/>
          <w:sz w:val="22"/>
          <w:szCs w:val="22"/>
        </w:rPr>
      </w:pPr>
      <w:hyperlink w:anchor="_Toc16590203" w:history="1">
        <w:r w:rsidRPr="00EC3C9A">
          <w:rPr>
            <w:rStyle w:val="Hyperlink"/>
            <w:noProof/>
          </w:rPr>
          <w:t>3.3 Decrease the risk of Physician Burnout</w:t>
        </w:r>
        <w:r>
          <w:rPr>
            <w:noProof/>
            <w:webHidden/>
          </w:rPr>
          <w:tab/>
        </w:r>
        <w:r>
          <w:rPr>
            <w:noProof/>
            <w:webHidden/>
          </w:rPr>
          <w:fldChar w:fldCharType="begin"/>
        </w:r>
        <w:r>
          <w:rPr>
            <w:noProof/>
            <w:webHidden/>
          </w:rPr>
          <w:instrText xml:space="preserve"> PAGEREF _Toc16590203 \h </w:instrText>
        </w:r>
        <w:r>
          <w:rPr>
            <w:noProof/>
            <w:webHidden/>
          </w:rPr>
        </w:r>
        <w:r>
          <w:rPr>
            <w:noProof/>
            <w:webHidden/>
          </w:rPr>
          <w:fldChar w:fldCharType="separate"/>
        </w:r>
        <w:r>
          <w:rPr>
            <w:noProof/>
            <w:webHidden/>
          </w:rPr>
          <w:t>11</w:t>
        </w:r>
        <w:r>
          <w:rPr>
            <w:noProof/>
            <w:webHidden/>
          </w:rPr>
          <w:fldChar w:fldCharType="end"/>
        </w:r>
      </w:hyperlink>
    </w:p>
    <w:p w14:paraId="26071779" w14:textId="4DB1F15C" w:rsidR="00E10AF9" w:rsidRDefault="00E10AF9">
      <w:pPr>
        <w:pStyle w:val="TOC1"/>
        <w:rPr>
          <w:rFonts w:asciiTheme="minorHAnsi" w:eastAsiaTheme="minorEastAsia" w:hAnsiTheme="minorHAnsi" w:cstheme="minorBidi"/>
          <w:b w:val="0"/>
          <w:noProof/>
          <w:sz w:val="22"/>
          <w:szCs w:val="22"/>
        </w:rPr>
      </w:pPr>
      <w:hyperlink w:anchor="_Toc16590204" w:history="1">
        <w:r w:rsidRPr="00EC3C9A">
          <w:rPr>
            <w:rStyle w:val="Hyperlink"/>
            <w:noProof/>
            <w:lang w:eastAsia="zh-CN"/>
          </w:rPr>
          <w:t>4.0 The Case: the Incentive Plan of a Department at UPMC</w:t>
        </w:r>
        <w:r>
          <w:rPr>
            <w:noProof/>
            <w:webHidden/>
          </w:rPr>
          <w:tab/>
        </w:r>
        <w:r>
          <w:rPr>
            <w:noProof/>
            <w:webHidden/>
          </w:rPr>
          <w:fldChar w:fldCharType="begin"/>
        </w:r>
        <w:r>
          <w:rPr>
            <w:noProof/>
            <w:webHidden/>
          </w:rPr>
          <w:instrText xml:space="preserve"> PAGEREF _Toc16590204 \h </w:instrText>
        </w:r>
        <w:r>
          <w:rPr>
            <w:noProof/>
            <w:webHidden/>
          </w:rPr>
        </w:r>
        <w:r>
          <w:rPr>
            <w:noProof/>
            <w:webHidden/>
          </w:rPr>
          <w:fldChar w:fldCharType="separate"/>
        </w:r>
        <w:r>
          <w:rPr>
            <w:noProof/>
            <w:webHidden/>
          </w:rPr>
          <w:t>13</w:t>
        </w:r>
        <w:r>
          <w:rPr>
            <w:noProof/>
            <w:webHidden/>
          </w:rPr>
          <w:fldChar w:fldCharType="end"/>
        </w:r>
      </w:hyperlink>
    </w:p>
    <w:p w14:paraId="791C3573" w14:textId="327A1398" w:rsidR="00E10AF9" w:rsidRDefault="00E10AF9">
      <w:pPr>
        <w:pStyle w:val="TOC2"/>
        <w:rPr>
          <w:rFonts w:asciiTheme="minorHAnsi" w:eastAsiaTheme="minorEastAsia" w:hAnsiTheme="minorHAnsi" w:cstheme="minorBidi"/>
          <w:b w:val="0"/>
          <w:noProof/>
          <w:sz w:val="22"/>
          <w:szCs w:val="22"/>
        </w:rPr>
      </w:pPr>
      <w:hyperlink w:anchor="_Toc16590205" w:history="1">
        <w:r w:rsidRPr="00EC3C9A">
          <w:rPr>
            <w:rStyle w:val="Hyperlink"/>
            <w:noProof/>
          </w:rPr>
          <w:t>4.1 Measures</w:t>
        </w:r>
        <w:r>
          <w:rPr>
            <w:noProof/>
            <w:webHidden/>
          </w:rPr>
          <w:tab/>
        </w:r>
        <w:r>
          <w:rPr>
            <w:noProof/>
            <w:webHidden/>
          </w:rPr>
          <w:fldChar w:fldCharType="begin"/>
        </w:r>
        <w:r>
          <w:rPr>
            <w:noProof/>
            <w:webHidden/>
          </w:rPr>
          <w:instrText xml:space="preserve"> PAGEREF _Toc16590205 \h </w:instrText>
        </w:r>
        <w:r>
          <w:rPr>
            <w:noProof/>
            <w:webHidden/>
          </w:rPr>
        </w:r>
        <w:r>
          <w:rPr>
            <w:noProof/>
            <w:webHidden/>
          </w:rPr>
          <w:fldChar w:fldCharType="separate"/>
        </w:r>
        <w:r>
          <w:rPr>
            <w:noProof/>
            <w:webHidden/>
          </w:rPr>
          <w:t>15</w:t>
        </w:r>
        <w:r>
          <w:rPr>
            <w:noProof/>
            <w:webHidden/>
          </w:rPr>
          <w:fldChar w:fldCharType="end"/>
        </w:r>
      </w:hyperlink>
    </w:p>
    <w:p w14:paraId="4A3B7B55" w14:textId="3A570652" w:rsidR="00E10AF9" w:rsidRDefault="00E10AF9">
      <w:pPr>
        <w:pStyle w:val="TOC3"/>
        <w:rPr>
          <w:rFonts w:asciiTheme="minorHAnsi" w:eastAsiaTheme="minorEastAsia" w:hAnsiTheme="minorHAnsi" w:cstheme="minorBidi"/>
          <w:b w:val="0"/>
          <w:noProof/>
          <w:sz w:val="22"/>
          <w:szCs w:val="22"/>
        </w:rPr>
      </w:pPr>
      <w:hyperlink w:anchor="_Toc16590206" w:history="1">
        <w:r w:rsidRPr="00EC3C9A">
          <w:rPr>
            <w:rStyle w:val="Hyperlink"/>
            <w:noProof/>
          </w:rPr>
          <w:t>4.1.1 Operational Measures</w:t>
        </w:r>
        <w:r>
          <w:rPr>
            <w:noProof/>
            <w:webHidden/>
          </w:rPr>
          <w:tab/>
        </w:r>
        <w:r>
          <w:rPr>
            <w:noProof/>
            <w:webHidden/>
          </w:rPr>
          <w:fldChar w:fldCharType="begin"/>
        </w:r>
        <w:r>
          <w:rPr>
            <w:noProof/>
            <w:webHidden/>
          </w:rPr>
          <w:instrText xml:space="preserve"> PAGEREF _Toc16590206 \h </w:instrText>
        </w:r>
        <w:r>
          <w:rPr>
            <w:noProof/>
            <w:webHidden/>
          </w:rPr>
        </w:r>
        <w:r>
          <w:rPr>
            <w:noProof/>
            <w:webHidden/>
          </w:rPr>
          <w:fldChar w:fldCharType="separate"/>
        </w:r>
        <w:r>
          <w:rPr>
            <w:noProof/>
            <w:webHidden/>
          </w:rPr>
          <w:t>15</w:t>
        </w:r>
        <w:r>
          <w:rPr>
            <w:noProof/>
            <w:webHidden/>
          </w:rPr>
          <w:fldChar w:fldCharType="end"/>
        </w:r>
      </w:hyperlink>
    </w:p>
    <w:p w14:paraId="66F73DC6" w14:textId="3F459C7D" w:rsidR="00E10AF9" w:rsidRDefault="00E10AF9">
      <w:pPr>
        <w:pStyle w:val="TOC4"/>
        <w:tabs>
          <w:tab w:val="right" w:leader="dot" w:pos="9350"/>
        </w:tabs>
        <w:rPr>
          <w:rFonts w:asciiTheme="minorHAnsi" w:eastAsiaTheme="minorEastAsia" w:hAnsiTheme="minorHAnsi" w:cstheme="minorBidi"/>
          <w:b w:val="0"/>
          <w:noProof/>
          <w:sz w:val="22"/>
          <w:szCs w:val="22"/>
        </w:rPr>
      </w:pPr>
      <w:hyperlink w:anchor="_Toc16590207" w:history="1">
        <w:r w:rsidRPr="00EC3C9A">
          <w:rPr>
            <w:rStyle w:val="Hyperlink"/>
            <w:noProof/>
          </w:rPr>
          <w:t>4.1.1.1 Documentation, Education, and Legal/Regulatory Measures</w:t>
        </w:r>
        <w:r>
          <w:rPr>
            <w:noProof/>
            <w:webHidden/>
          </w:rPr>
          <w:tab/>
        </w:r>
        <w:r>
          <w:rPr>
            <w:noProof/>
            <w:webHidden/>
          </w:rPr>
          <w:fldChar w:fldCharType="begin"/>
        </w:r>
        <w:r>
          <w:rPr>
            <w:noProof/>
            <w:webHidden/>
          </w:rPr>
          <w:instrText xml:space="preserve"> PAGEREF _Toc16590207 \h </w:instrText>
        </w:r>
        <w:r>
          <w:rPr>
            <w:noProof/>
            <w:webHidden/>
          </w:rPr>
        </w:r>
        <w:r>
          <w:rPr>
            <w:noProof/>
            <w:webHidden/>
          </w:rPr>
          <w:fldChar w:fldCharType="separate"/>
        </w:r>
        <w:r>
          <w:rPr>
            <w:noProof/>
            <w:webHidden/>
          </w:rPr>
          <w:t>16</w:t>
        </w:r>
        <w:r>
          <w:rPr>
            <w:noProof/>
            <w:webHidden/>
          </w:rPr>
          <w:fldChar w:fldCharType="end"/>
        </w:r>
      </w:hyperlink>
    </w:p>
    <w:p w14:paraId="3609C33A" w14:textId="526F2FC1" w:rsidR="00E10AF9" w:rsidRDefault="00E10AF9">
      <w:pPr>
        <w:pStyle w:val="TOC4"/>
        <w:tabs>
          <w:tab w:val="right" w:leader="dot" w:pos="9350"/>
        </w:tabs>
        <w:rPr>
          <w:rFonts w:asciiTheme="minorHAnsi" w:eastAsiaTheme="minorEastAsia" w:hAnsiTheme="minorHAnsi" w:cstheme="minorBidi"/>
          <w:b w:val="0"/>
          <w:noProof/>
          <w:sz w:val="22"/>
          <w:szCs w:val="22"/>
        </w:rPr>
      </w:pPr>
      <w:hyperlink w:anchor="_Toc16590208" w:history="1">
        <w:r w:rsidRPr="00EC3C9A">
          <w:rPr>
            <w:rStyle w:val="Hyperlink"/>
            <w:noProof/>
          </w:rPr>
          <w:t>4.1.1.2 Physician Communication Measure</w:t>
        </w:r>
        <w:r>
          <w:rPr>
            <w:noProof/>
            <w:webHidden/>
          </w:rPr>
          <w:tab/>
        </w:r>
        <w:r>
          <w:rPr>
            <w:noProof/>
            <w:webHidden/>
          </w:rPr>
          <w:fldChar w:fldCharType="begin"/>
        </w:r>
        <w:r>
          <w:rPr>
            <w:noProof/>
            <w:webHidden/>
          </w:rPr>
          <w:instrText xml:space="preserve"> PAGEREF _Toc16590208 \h </w:instrText>
        </w:r>
        <w:r>
          <w:rPr>
            <w:noProof/>
            <w:webHidden/>
          </w:rPr>
        </w:r>
        <w:r>
          <w:rPr>
            <w:noProof/>
            <w:webHidden/>
          </w:rPr>
          <w:fldChar w:fldCharType="separate"/>
        </w:r>
        <w:r>
          <w:rPr>
            <w:noProof/>
            <w:webHidden/>
          </w:rPr>
          <w:t>17</w:t>
        </w:r>
        <w:r>
          <w:rPr>
            <w:noProof/>
            <w:webHidden/>
          </w:rPr>
          <w:fldChar w:fldCharType="end"/>
        </w:r>
      </w:hyperlink>
    </w:p>
    <w:p w14:paraId="2F9349EF" w14:textId="1FA5D27E" w:rsidR="00E10AF9" w:rsidRDefault="00E10AF9">
      <w:pPr>
        <w:pStyle w:val="TOC4"/>
        <w:tabs>
          <w:tab w:val="right" w:leader="dot" w:pos="9350"/>
        </w:tabs>
        <w:rPr>
          <w:rFonts w:asciiTheme="minorHAnsi" w:eastAsiaTheme="minorEastAsia" w:hAnsiTheme="minorHAnsi" w:cstheme="minorBidi"/>
          <w:b w:val="0"/>
          <w:noProof/>
          <w:sz w:val="22"/>
          <w:szCs w:val="22"/>
        </w:rPr>
      </w:pPr>
      <w:hyperlink w:anchor="_Toc16590209" w:history="1">
        <w:r w:rsidRPr="00EC3C9A">
          <w:rPr>
            <w:rStyle w:val="Hyperlink"/>
            <w:noProof/>
          </w:rPr>
          <w:t>4.1.1.3 Distribution of Operational Pool</w:t>
        </w:r>
        <w:r>
          <w:rPr>
            <w:noProof/>
            <w:webHidden/>
          </w:rPr>
          <w:tab/>
        </w:r>
        <w:r>
          <w:rPr>
            <w:noProof/>
            <w:webHidden/>
          </w:rPr>
          <w:fldChar w:fldCharType="begin"/>
        </w:r>
        <w:r>
          <w:rPr>
            <w:noProof/>
            <w:webHidden/>
          </w:rPr>
          <w:instrText xml:space="preserve"> PAGEREF _Toc16590209 \h </w:instrText>
        </w:r>
        <w:r>
          <w:rPr>
            <w:noProof/>
            <w:webHidden/>
          </w:rPr>
        </w:r>
        <w:r>
          <w:rPr>
            <w:noProof/>
            <w:webHidden/>
          </w:rPr>
          <w:fldChar w:fldCharType="separate"/>
        </w:r>
        <w:r>
          <w:rPr>
            <w:noProof/>
            <w:webHidden/>
          </w:rPr>
          <w:t>18</w:t>
        </w:r>
        <w:r>
          <w:rPr>
            <w:noProof/>
            <w:webHidden/>
          </w:rPr>
          <w:fldChar w:fldCharType="end"/>
        </w:r>
      </w:hyperlink>
    </w:p>
    <w:p w14:paraId="408822B3" w14:textId="5CE934E8" w:rsidR="00E10AF9" w:rsidRDefault="00E10AF9">
      <w:pPr>
        <w:pStyle w:val="TOC3"/>
        <w:rPr>
          <w:rFonts w:asciiTheme="minorHAnsi" w:eastAsiaTheme="minorEastAsia" w:hAnsiTheme="minorHAnsi" w:cstheme="minorBidi"/>
          <w:b w:val="0"/>
          <w:noProof/>
          <w:sz w:val="22"/>
          <w:szCs w:val="22"/>
        </w:rPr>
      </w:pPr>
      <w:hyperlink w:anchor="_Toc16590210" w:history="1">
        <w:r w:rsidRPr="00EC3C9A">
          <w:rPr>
            <w:rStyle w:val="Hyperlink"/>
            <w:noProof/>
          </w:rPr>
          <w:t>4.1.2 Clinical Measure</w:t>
        </w:r>
        <w:r>
          <w:rPr>
            <w:noProof/>
            <w:webHidden/>
          </w:rPr>
          <w:tab/>
        </w:r>
        <w:r>
          <w:rPr>
            <w:noProof/>
            <w:webHidden/>
          </w:rPr>
          <w:fldChar w:fldCharType="begin"/>
        </w:r>
        <w:r>
          <w:rPr>
            <w:noProof/>
            <w:webHidden/>
          </w:rPr>
          <w:instrText xml:space="preserve"> PAGEREF _Toc16590210 \h </w:instrText>
        </w:r>
        <w:r>
          <w:rPr>
            <w:noProof/>
            <w:webHidden/>
          </w:rPr>
        </w:r>
        <w:r>
          <w:rPr>
            <w:noProof/>
            <w:webHidden/>
          </w:rPr>
          <w:fldChar w:fldCharType="separate"/>
        </w:r>
        <w:r>
          <w:rPr>
            <w:noProof/>
            <w:webHidden/>
          </w:rPr>
          <w:t>19</w:t>
        </w:r>
        <w:r>
          <w:rPr>
            <w:noProof/>
            <w:webHidden/>
          </w:rPr>
          <w:fldChar w:fldCharType="end"/>
        </w:r>
      </w:hyperlink>
    </w:p>
    <w:p w14:paraId="41A814CE" w14:textId="590D8E46" w:rsidR="00E10AF9" w:rsidRDefault="00E10AF9">
      <w:pPr>
        <w:pStyle w:val="TOC3"/>
        <w:rPr>
          <w:rFonts w:asciiTheme="minorHAnsi" w:eastAsiaTheme="minorEastAsia" w:hAnsiTheme="minorHAnsi" w:cstheme="minorBidi"/>
          <w:b w:val="0"/>
          <w:noProof/>
          <w:sz w:val="22"/>
          <w:szCs w:val="22"/>
        </w:rPr>
      </w:pPr>
      <w:hyperlink w:anchor="_Toc16590211" w:history="1">
        <w:r w:rsidRPr="00EC3C9A">
          <w:rPr>
            <w:rStyle w:val="Hyperlink"/>
            <w:noProof/>
          </w:rPr>
          <w:t>4.1.3 Chair Distinction Recognition Measure</w:t>
        </w:r>
        <w:r>
          <w:rPr>
            <w:noProof/>
            <w:webHidden/>
          </w:rPr>
          <w:tab/>
        </w:r>
        <w:r>
          <w:rPr>
            <w:noProof/>
            <w:webHidden/>
          </w:rPr>
          <w:fldChar w:fldCharType="begin"/>
        </w:r>
        <w:r>
          <w:rPr>
            <w:noProof/>
            <w:webHidden/>
          </w:rPr>
          <w:instrText xml:space="preserve"> PAGEREF _Toc16590211 \h </w:instrText>
        </w:r>
        <w:r>
          <w:rPr>
            <w:noProof/>
            <w:webHidden/>
          </w:rPr>
        </w:r>
        <w:r>
          <w:rPr>
            <w:noProof/>
            <w:webHidden/>
          </w:rPr>
          <w:fldChar w:fldCharType="separate"/>
        </w:r>
        <w:r>
          <w:rPr>
            <w:noProof/>
            <w:webHidden/>
          </w:rPr>
          <w:t>20</w:t>
        </w:r>
        <w:r>
          <w:rPr>
            <w:noProof/>
            <w:webHidden/>
          </w:rPr>
          <w:fldChar w:fldCharType="end"/>
        </w:r>
      </w:hyperlink>
    </w:p>
    <w:p w14:paraId="6832EC43" w14:textId="63FF7E63" w:rsidR="00E10AF9" w:rsidRDefault="00E10AF9">
      <w:pPr>
        <w:pStyle w:val="TOC4"/>
        <w:tabs>
          <w:tab w:val="right" w:leader="dot" w:pos="9350"/>
        </w:tabs>
        <w:rPr>
          <w:rFonts w:asciiTheme="minorHAnsi" w:eastAsiaTheme="minorEastAsia" w:hAnsiTheme="minorHAnsi" w:cstheme="minorBidi"/>
          <w:b w:val="0"/>
          <w:noProof/>
          <w:sz w:val="22"/>
          <w:szCs w:val="22"/>
        </w:rPr>
      </w:pPr>
      <w:hyperlink w:anchor="_Toc16590212" w:history="1">
        <w:r w:rsidRPr="00EC3C9A">
          <w:rPr>
            <w:rStyle w:val="Hyperlink"/>
            <w:noProof/>
          </w:rPr>
          <w:t>4.1.3.1 Distribution of Chair Distinction Recognition Incentive</w:t>
        </w:r>
        <w:r>
          <w:rPr>
            <w:noProof/>
            <w:webHidden/>
          </w:rPr>
          <w:tab/>
        </w:r>
        <w:r>
          <w:rPr>
            <w:noProof/>
            <w:webHidden/>
          </w:rPr>
          <w:fldChar w:fldCharType="begin"/>
        </w:r>
        <w:r>
          <w:rPr>
            <w:noProof/>
            <w:webHidden/>
          </w:rPr>
          <w:instrText xml:space="preserve"> PAGEREF _Toc16590212 \h </w:instrText>
        </w:r>
        <w:r>
          <w:rPr>
            <w:noProof/>
            <w:webHidden/>
          </w:rPr>
        </w:r>
        <w:r>
          <w:rPr>
            <w:noProof/>
            <w:webHidden/>
          </w:rPr>
          <w:fldChar w:fldCharType="separate"/>
        </w:r>
        <w:r>
          <w:rPr>
            <w:noProof/>
            <w:webHidden/>
          </w:rPr>
          <w:t>21</w:t>
        </w:r>
        <w:r>
          <w:rPr>
            <w:noProof/>
            <w:webHidden/>
          </w:rPr>
          <w:fldChar w:fldCharType="end"/>
        </w:r>
      </w:hyperlink>
    </w:p>
    <w:p w14:paraId="049EC6D9" w14:textId="35778FF8" w:rsidR="00E10AF9" w:rsidRDefault="00E10AF9">
      <w:pPr>
        <w:pStyle w:val="TOC1"/>
        <w:rPr>
          <w:rFonts w:asciiTheme="minorHAnsi" w:eastAsiaTheme="minorEastAsia" w:hAnsiTheme="minorHAnsi" w:cstheme="minorBidi"/>
          <w:b w:val="0"/>
          <w:noProof/>
          <w:sz w:val="22"/>
          <w:szCs w:val="22"/>
        </w:rPr>
      </w:pPr>
      <w:hyperlink w:anchor="_Toc16590213" w:history="1">
        <w:r w:rsidRPr="00EC3C9A">
          <w:rPr>
            <w:rStyle w:val="Hyperlink"/>
            <w:noProof/>
            <w:lang w:eastAsia="zh-CN"/>
          </w:rPr>
          <w:t>5.0 Case analysis: Evaluation of the Case</w:t>
        </w:r>
        <w:r>
          <w:rPr>
            <w:noProof/>
            <w:webHidden/>
          </w:rPr>
          <w:tab/>
        </w:r>
        <w:r>
          <w:rPr>
            <w:noProof/>
            <w:webHidden/>
          </w:rPr>
          <w:fldChar w:fldCharType="begin"/>
        </w:r>
        <w:r>
          <w:rPr>
            <w:noProof/>
            <w:webHidden/>
          </w:rPr>
          <w:instrText xml:space="preserve"> PAGEREF _Toc16590213 \h </w:instrText>
        </w:r>
        <w:r>
          <w:rPr>
            <w:noProof/>
            <w:webHidden/>
          </w:rPr>
        </w:r>
        <w:r>
          <w:rPr>
            <w:noProof/>
            <w:webHidden/>
          </w:rPr>
          <w:fldChar w:fldCharType="separate"/>
        </w:r>
        <w:r>
          <w:rPr>
            <w:noProof/>
            <w:webHidden/>
          </w:rPr>
          <w:t>22</w:t>
        </w:r>
        <w:r>
          <w:rPr>
            <w:noProof/>
            <w:webHidden/>
          </w:rPr>
          <w:fldChar w:fldCharType="end"/>
        </w:r>
      </w:hyperlink>
    </w:p>
    <w:p w14:paraId="5A3F13A6" w14:textId="75D3EF6C" w:rsidR="00E10AF9" w:rsidRDefault="00E10AF9">
      <w:pPr>
        <w:pStyle w:val="TOC2"/>
        <w:rPr>
          <w:rFonts w:asciiTheme="minorHAnsi" w:eastAsiaTheme="minorEastAsia" w:hAnsiTheme="minorHAnsi" w:cstheme="minorBidi"/>
          <w:b w:val="0"/>
          <w:noProof/>
          <w:sz w:val="22"/>
          <w:szCs w:val="22"/>
        </w:rPr>
      </w:pPr>
      <w:hyperlink w:anchor="_Toc16590214" w:history="1">
        <w:r w:rsidRPr="00EC3C9A">
          <w:rPr>
            <w:rStyle w:val="Hyperlink"/>
            <w:noProof/>
          </w:rPr>
          <w:t>5.1 How the Department Realizes the Two Goals of The Plan</w:t>
        </w:r>
        <w:r>
          <w:rPr>
            <w:noProof/>
            <w:webHidden/>
          </w:rPr>
          <w:tab/>
        </w:r>
        <w:r>
          <w:rPr>
            <w:noProof/>
            <w:webHidden/>
          </w:rPr>
          <w:fldChar w:fldCharType="begin"/>
        </w:r>
        <w:r>
          <w:rPr>
            <w:noProof/>
            <w:webHidden/>
          </w:rPr>
          <w:instrText xml:space="preserve"> PAGEREF _Toc16590214 \h </w:instrText>
        </w:r>
        <w:r>
          <w:rPr>
            <w:noProof/>
            <w:webHidden/>
          </w:rPr>
        </w:r>
        <w:r>
          <w:rPr>
            <w:noProof/>
            <w:webHidden/>
          </w:rPr>
          <w:fldChar w:fldCharType="separate"/>
        </w:r>
        <w:r>
          <w:rPr>
            <w:noProof/>
            <w:webHidden/>
          </w:rPr>
          <w:t>22</w:t>
        </w:r>
        <w:r>
          <w:rPr>
            <w:noProof/>
            <w:webHidden/>
          </w:rPr>
          <w:fldChar w:fldCharType="end"/>
        </w:r>
      </w:hyperlink>
    </w:p>
    <w:p w14:paraId="40E1B693" w14:textId="28214BEF" w:rsidR="00E10AF9" w:rsidRDefault="00E10AF9">
      <w:pPr>
        <w:pStyle w:val="TOC3"/>
        <w:rPr>
          <w:rFonts w:asciiTheme="minorHAnsi" w:eastAsiaTheme="minorEastAsia" w:hAnsiTheme="minorHAnsi" w:cstheme="minorBidi"/>
          <w:b w:val="0"/>
          <w:noProof/>
          <w:sz w:val="22"/>
          <w:szCs w:val="22"/>
        </w:rPr>
      </w:pPr>
      <w:hyperlink w:anchor="_Toc16590215" w:history="1">
        <w:r w:rsidRPr="00EC3C9A">
          <w:rPr>
            <w:rStyle w:val="Hyperlink"/>
            <w:noProof/>
          </w:rPr>
          <w:t>5.1.1 Attract, Retain, Motivate and Professionally Develop Physicians</w:t>
        </w:r>
        <w:r>
          <w:rPr>
            <w:noProof/>
            <w:webHidden/>
          </w:rPr>
          <w:tab/>
        </w:r>
        <w:r>
          <w:rPr>
            <w:noProof/>
            <w:webHidden/>
          </w:rPr>
          <w:fldChar w:fldCharType="begin"/>
        </w:r>
        <w:r>
          <w:rPr>
            <w:noProof/>
            <w:webHidden/>
          </w:rPr>
          <w:instrText xml:space="preserve"> PAGEREF _Toc16590215 \h </w:instrText>
        </w:r>
        <w:r>
          <w:rPr>
            <w:noProof/>
            <w:webHidden/>
          </w:rPr>
        </w:r>
        <w:r>
          <w:rPr>
            <w:noProof/>
            <w:webHidden/>
          </w:rPr>
          <w:fldChar w:fldCharType="separate"/>
        </w:r>
        <w:r>
          <w:rPr>
            <w:noProof/>
            <w:webHidden/>
          </w:rPr>
          <w:t>22</w:t>
        </w:r>
        <w:r>
          <w:rPr>
            <w:noProof/>
            <w:webHidden/>
          </w:rPr>
          <w:fldChar w:fldCharType="end"/>
        </w:r>
      </w:hyperlink>
    </w:p>
    <w:p w14:paraId="2E25F521" w14:textId="074C678C" w:rsidR="00E10AF9" w:rsidRDefault="00E10AF9">
      <w:pPr>
        <w:pStyle w:val="TOC3"/>
        <w:rPr>
          <w:rFonts w:asciiTheme="minorHAnsi" w:eastAsiaTheme="minorEastAsia" w:hAnsiTheme="minorHAnsi" w:cstheme="minorBidi"/>
          <w:b w:val="0"/>
          <w:noProof/>
          <w:sz w:val="22"/>
          <w:szCs w:val="22"/>
        </w:rPr>
      </w:pPr>
      <w:hyperlink w:anchor="_Toc16590216" w:history="1">
        <w:r w:rsidRPr="00EC3C9A">
          <w:rPr>
            <w:rStyle w:val="Hyperlink"/>
            <w:noProof/>
          </w:rPr>
          <w:t>5.1.2 Support the Mission and Strategic and Financial Objectives</w:t>
        </w:r>
        <w:r>
          <w:rPr>
            <w:noProof/>
            <w:webHidden/>
          </w:rPr>
          <w:tab/>
        </w:r>
        <w:r>
          <w:rPr>
            <w:noProof/>
            <w:webHidden/>
          </w:rPr>
          <w:fldChar w:fldCharType="begin"/>
        </w:r>
        <w:r>
          <w:rPr>
            <w:noProof/>
            <w:webHidden/>
          </w:rPr>
          <w:instrText xml:space="preserve"> PAGEREF _Toc16590216 \h </w:instrText>
        </w:r>
        <w:r>
          <w:rPr>
            <w:noProof/>
            <w:webHidden/>
          </w:rPr>
        </w:r>
        <w:r>
          <w:rPr>
            <w:noProof/>
            <w:webHidden/>
          </w:rPr>
          <w:fldChar w:fldCharType="separate"/>
        </w:r>
        <w:r>
          <w:rPr>
            <w:noProof/>
            <w:webHidden/>
          </w:rPr>
          <w:t>23</w:t>
        </w:r>
        <w:r>
          <w:rPr>
            <w:noProof/>
            <w:webHidden/>
          </w:rPr>
          <w:fldChar w:fldCharType="end"/>
        </w:r>
      </w:hyperlink>
    </w:p>
    <w:p w14:paraId="0139B0A9" w14:textId="79C0C915" w:rsidR="00E10AF9" w:rsidRDefault="00E10AF9">
      <w:pPr>
        <w:pStyle w:val="TOC2"/>
        <w:rPr>
          <w:rFonts w:asciiTheme="minorHAnsi" w:eastAsiaTheme="minorEastAsia" w:hAnsiTheme="minorHAnsi" w:cstheme="minorBidi"/>
          <w:b w:val="0"/>
          <w:noProof/>
          <w:sz w:val="22"/>
          <w:szCs w:val="22"/>
        </w:rPr>
      </w:pPr>
      <w:hyperlink w:anchor="_Toc16590217" w:history="1">
        <w:r w:rsidRPr="00EC3C9A">
          <w:rPr>
            <w:rStyle w:val="Hyperlink"/>
            <w:noProof/>
          </w:rPr>
          <w:t>5.2 Quality of Care Reflected in The Plan</w:t>
        </w:r>
        <w:r>
          <w:rPr>
            <w:noProof/>
            <w:webHidden/>
          </w:rPr>
          <w:tab/>
        </w:r>
        <w:r>
          <w:rPr>
            <w:noProof/>
            <w:webHidden/>
          </w:rPr>
          <w:fldChar w:fldCharType="begin"/>
        </w:r>
        <w:r>
          <w:rPr>
            <w:noProof/>
            <w:webHidden/>
          </w:rPr>
          <w:instrText xml:space="preserve"> PAGEREF _Toc16590217 \h </w:instrText>
        </w:r>
        <w:r>
          <w:rPr>
            <w:noProof/>
            <w:webHidden/>
          </w:rPr>
        </w:r>
        <w:r>
          <w:rPr>
            <w:noProof/>
            <w:webHidden/>
          </w:rPr>
          <w:fldChar w:fldCharType="separate"/>
        </w:r>
        <w:r>
          <w:rPr>
            <w:noProof/>
            <w:webHidden/>
          </w:rPr>
          <w:t>24</w:t>
        </w:r>
        <w:r>
          <w:rPr>
            <w:noProof/>
            <w:webHidden/>
          </w:rPr>
          <w:fldChar w:fldCharType="end"/>
        </w:r>
      </w:hyperlink>
    </w:p>
    <w:p w14:paraId="1D3AE351" w14:textId="6A588E3B" w:rsidR="00E10AF9" w:rsidRDefault="00E10AF9">
      <w:pPr>
        <w:pStyle w:val="TOC3"/>
        <w:rPr>
          <w:rFonts w:asciiTheme="minorHAnsi" w:eastAsiaTheme="minorEastAsia" w:hAnsiTheme="minorHAnsi" w:cstheme="minorBidi"/>
          <w:b w:val="0"/>
          <w:noProof/>
          <w:sz w:val="22"/>
          <w:szCs w:val="22"/>
        </w:rPr>
      </w:pPr>
      <w:hyperlink w:anchor="_Toc16590218" w:history="1">
        <w:r w:rsidRPr="00EC3C9A">
          <w:rPr>
            <w:rStyle w:val="Hyperlink"/>
            <w:noProof/>
          </w:rPr>
          <w:t>5.2.1 Trade-Off between Quality and Productivity according to the Plan</w:t>
        </w:r>
        <w:r>
          <w:rPr>
            <w:noProof/>
            <w:webHidden/>
          </w:rPr>
          <w:tab/>
        </w:r>
        <w:r>
          <w:rPr>
            <w:noProof/>
            <w:webHidden/>
          </w:rPr>
          <w:fldChar w:fldCharType="begin"/>
        </w:r>
        <w:r>
          <w:rPr>
            <w:noProof/>
            <w:webHidden/>
          </w:rPr>
          <w:instrText xml:space="preserve"> PAGEREF _Toc16590218 \h </w:instrText>
        </w:r>
        <w:r>
          <w:rPr>
            <w:noProof/>
            <w:webHidden/>
          </w:rPr>
        </w:r>
        <w:r>
          <w:rPr>
            <w:noProof/>
            <w:webHidden/>
          </w:rPr>
          <w:fldChar w:fldCharType="separate"/>
        </w:r>
        <w:r>
          <w:rPr>
            <w:noProof/>
            <w:webHidden/>
          </w:rPr>
          <w:t>25</w:t>
        </w:r>
        <w:r>
          <w:rPr>
            <w:noProof/>
            <w:webHidden/>
          </w:rPr>
          <w:fldChar w:fldCharType="end"/>
        </w:r>
      </w:hyperlink>
    </w:p>
    <w:p w14:paraId="772F5C70" w14:textId="40657949" w:rsidR="00E10AF9" w:rsidRDefault="00E10AF9">
      <w:pPr>
        <w:pStyle w:val="TOC2"/>
        <w:rPr>
          <w:rFonts w:asciiTheme="minorHAnsi" w:eastAsiaTheme="minorEastAsia" w:hAnsiTheme="minorHAnsi" w:cstheme="minorBidi"/>
          <w:b w:val="0"/>
          <w:noProof/>
          <w:sz w:val="22"/>
          <w:szCs w:val="22"/>
        </w:rPr>
      </w:pPr>
      <w:hyperlink w:anchor="_Toc16590219" w:history="1">
        <w:r w:rsidRPr="00EC3C9A">
          <w:rPr>
            <w:rStyle w:val="Hyperlink"/>
            <w:noProof/>
          </w:rPr>
          <w:t>5.3 Concerns with wRVU-Based Physician Compensation</w:t>
        </w:r>
        <w:r>
          <w:rPr>
            <w:noProof/>
            <w:webHidden/>
          </w:rPr>
          <w:tab/>
        </w:r>
        <w:r>
          <w:rPr>
            <w:noProof/>
            <w:webHidden/>
          </w:rPr>
          <w:fldChar w:fldCharType="begin"/>
        </w:r>
        <w:r>
          <w:rPr>
            <w:noProof/>
            <w:webHidden/>
          </w:rPr>
          <w:instrText xml:space="preserve"> PAGEREF _Toc16590219 \h </w:instrText>
        </w:r>
        <w:r>
          <w:rPr>
            <w:noProof/>
            <w:webHidden/>
          </w:rPr>
        </w:r>
        <w:r>
          <w:rPr>
            <w:noProof/>
            <w:webHidden/>
          </w:rPr>
          <w:fldChar w:fldCharType="separate"/>
        </w:r>
        <w:r>
          <w:rPr>
            <w:noProof/>
            <w:webHidden/>
          </w:rPr>
          <w:t>27</w:t>
        </w:r>
        <w:r>
          <w:rPr>
            <w:noProof/>
            <w:webHidden/>
          </w:rPr>
          <w:fldChar w:fldCharType="end"/>
        </w:r>
      </w:hyperlink>
    </w:p>
    <w:p w14:paraId="6EFA1B00" w14:textId="38C473E3" w:rsidR="00E10AF9" w:rsidRDefault="00E10AF9">
      <w:pPr>
        <w:pStyle w:val="TOC2"/>
        <w:rPr>
          <w:rFonts w:asciiTheme="minorHAnsi" w:eastAsiaTheme="minorEastAsia" w:hAnsiTheme="minorHAnsi" w:cstheme="minorBidi"/>
          <w:b w:val="0"/>
          <w:noProof/>
          <w:sz w:val="22"/>
          <w:szCs w:val="22"/>
        </w:rPr>
      </w:pPr>
      <w:hyperlink w:anchor="_Toc16590220" w:history="1">
        <w:r w:rsidRPr="00EC3C9A">
          <w:rPr>
            <w:rStyle w:val="Hyperlink"/>
            <w:noProof/>
            <w:lang w:eastAsia="zh-CN"/>
          </w:rPr>
          <w:t>5.4 Case Summary</w:t>
        </w:r>
        <w:r>
          <w:rPr>
            <w:noProof/>
            <w:webHidden/>
          </w:rPr>
          <w:tab/>
        </w:r>
        <w:r>
          <w:rPr>
            <w:noProof/>
            <w:webHidden/>
          </w:rPr>
          <w:fldChar w:fldCharType="begin"/>
        </w:r>
        <w:r>
          <w:rPr>
            <w:noProof/>
            <w:webHidden/>
          </w:rPr>
          <w:instrText xml:space="preserve"> PAGEREF _Toc16590220 \h </w:instrText>
        </w:r>
        <w:r>
          <w:rPr>
            <w:noProof/>
            <w:webHidden/>
          </w:rPr>
        </w:r>
        <w:r>
          <w:rPr>
            <w:noProof/>
            <w:webHidden/>
          </w:rPr>
          <w:fldChar w:fldCharType="separate"/>
        </w:r>
        <w:r>
          <w:rPr>
            <w:noProof/>
            <w:webHidden/>
          </w:rPr>
          <w:t>28</w:t>
        </w:r>
        <w:r>
          <w:rPr>
            <w:noProof/>
            <w:webHidden/>
          </w:rPr>
          <w:fldChar w:fldCharType="end"/>
        </w:r>
      </w:hyperlink>
    </w:p>
    <w:p w14:paraId="0BEABD39" w14:textId="3AD42AFE" w:rsidR="00E10AF9" w:rsidRDefault="00E10AF9">
      <w:pPr>
        <w:pStyle w:val="TOC1"/>
        <w:rPr>
          <w:rFonts w:asciiTheme="minorHAnsi" w:eastAsiaTheme="minorEastAsia" w:hAnsiTheme="minorHAnsi" w:cstheme="minorBidi"/>
          <w:b w:val="0"/>
          <w:noProof/>
          <w:sz w:val="22"/>
          <w:szCs w:val="22"/>
        </w:rPr>
      </w:pPr>
      <w:hyperlink w:anchor="_Toc16590221" w:history="1">
        <w:r w:rsidRPr="00EC3C9A">
          <w:rPr>
            <w:rStyle w:val="Hyperlink"/>
            <w:noProof/>
            <w:lang w:eastAsia="zh-CN"/>
          </w:rPr>
          <w:t>6.0 Recommendations</w:t>
        </w:r>
        <w:r>
          <w:rPr>
            <w:noProof/>
            <w:webHidden/>
          </w:rPr>
          <w:tab/>
        </w:r>
        <w:r>
          <w:rPr>
            <w:noProof/>
            <w:webHidden/>
          </w:rPr>
          <w:fldChar w:fldCharType="begin"/>
        </w:r>
        <w:r>
          <w:rPr>
            <w:noProof/>
            <w:webHidden/>
          </w:rPr>
          <w:instrText xml:space="preserve"> PAGEREF _Toc16590221 \h </w:instrText>
        </w:r>
        <w:r>
          <w:rPr>
            <w:noProof/>
            <w:webHidden/>
          </w:rPr>
        </w:r>
        <w:r>
          <w:rPr>
            <w:noProof/>
            <w:webHidden/>
          </w:rPr>
          <w:fldChar w:fldCharType="separate"/>
        </w:r>
        <w:r>
          <w:rPr>
            <w:noProof/>
            <w:webHidden/>
          </w:rPr>
          <w:t>30</w:t>
        </w:r>
        <w:r>
          <w:rPr>
            <w:noProof/>
            <w:webHidden/>
          </w:rPr>
          <w:fldChar w:fldCharType="end"/>
        </w:r>
      </w:hyperlink>
    </w:p>
    <w:p w14:paraId="4769EEAD" w14:textId="1986F112" w:rsidR="00E10AF9" w:rsidRDefault="00E10AF9">
      <w:pPr>
        <w:pStyle w:val="TOC2"/>
        <w:rPr>
          <w:rFonts w:asciiTheme="minorHAnsi" w:eastAsiaTheme="minorEastAsia" w:hAnsiTheme="minorHAnsi" w:cstheme="minorBidi"/>
          <w:b w:val="0"/>
          <w:noProof/>
          <w:sz w:val="22"/>
          <w:szCs w:val="22"/>
        </w:rPr>
      </w:pPr>
      <w:hyperlink w:anchor="_Toc16590222" w:history="1">
        <w:r w:rsidRPr="00EC3C9A">
          <w:rPr>
            <w:rStyle w:val="Hyperlink"/>
            <w:noProof/>
          </w:rPr>
          <w:t>6.1 Care about Physician Well-Being</w:t>
        </w:r>
        <w:r>
          <w:rPr>
            <w:noProof/>
            <w:webHidden/>
          </w:rPr>
          <w:tab/>
        </w:r>
        <w:r>
          <w:rPr>
            <w:noProof/>
            <w:webHidden/>
          </w:rPr>
          <w:fldChar w:fldCharType="begin"/>
        </w:r>
        <w:r>
          <w:rPr>
            <w:noProof/>
            <w:webHidden/>
          </w:rPr>
          <w:instrText xml:space="preserve"> PAGEREF _Toc16590222 \h </w:instrText>
        </w:r>
        <w:r>
          <w:rPr>
            <w:noProof/>
            <w:webHidden/>
          </w:rPr>
        </w:r>
        <w:r>
          <w:rPr>
            <w:noProof/>
            <w:webHidden/>
          </w:rPr>
          <w:fldChar w:fldCharType="separate"/>
        </w:r>
        <w:r>
          <w:rPr>
            <w:noProof/>
            <w:webHidden/>
          </w:rPr>
          <w:t>30</w:t>
        </w:r>
        <w:r>
          <w:rPr>
            <w:noProof/>
            <w:webHidden/>
          </w:rPr>
          <w:fldChar w:fldCharType="end"/>
        </w:r>
      </w:hyperlink>
    </w:p>
    <w:p w14:paraId="45F63AD0" w14:textId="0B7C086C" w:rsidR="00E10AF9" w:rsidRDefault="00E10AF9">
      <w:pPr>
        <w:pStyle w:val="TOC2"/>
        <w:rPr>
          <w:rFonts w:asciiTheme="minorHAnsi" w:eastAsiaTheme="minorEastAsia" w:hAnsiTheme="minorHAnsi" w:cstheme="minorBidi"/>
          <w:b w:val="0"/>
          <w:noProof/>
          <w:sz w:val="22"/>
          <w:szCs w:val="22"/>
        </w:rPr>
      </w:pPr>
      <w:hyperlink w:anchor="_Toc16590223" w:history="1">
        <w:r w:rsidRPr="00EC3C9A">
          <w:rPr>
            <w:rStyle w:val="Hyperlink"/>
            <w:noProof/>
          </w:rPr>
          <w:t>6.2 Potential to Accommodate to the Shifting Value-Based Reimbursement Model</w:t>
        </w:r>
        <w:r>
          <w:rPr>
            <w:noProof/>
            <w:webHidden/>
          </w:rPr>
          <w:tab/>
        </w:r>
        <w:r>
          <w:rPr>
            <w:noProof/>
            <w:webHidden/>
          </w:rPr>
          <w:fldChar w:fldCharType="begin"/>
        </w:r>
        <w:r>
          <w:rPr>
            <w:noProof/>
            <w:webHidden/>
          </w:rPr>
          <w:instrText xml:space="preserve"> PAGEREF _Toc16590223 \h </w:instrText>
        </w:r>
        <w:r>
          <w:rPr>
            <w:noProof/>
            <w:webHidden/>
          </w:rPr>
        </w:r>
        <w:r>
          <w:rPr>
            <w:noProof/>
            <w:webHidden/>
          </w:rPr>
          <w:fldChar w:fldCharType="separate"/>
        </w:r>
        <w:r>
          <w:rPr>
            <w:noProof/>
            <w:webHidden/>
          </w:rPr>
          <w:t>31</w:t>
        </w:r>
        <w:r>
          <w:rPr>
            <w:noProof/>
            <w:webHidden/>
          </w:rPr>
          <w:fldChar w:fldCharType="end"/>
        </w:r>
      </w:hyperlink>
    </w:p>
    <w:p w14:paraId="123B20D8" w14:textId="67DA925D" w:rsidR="00E10AF9" w:rsidRDefault="00E10AF9">
      <w:pPr>
        <w:pStyle w:val="TOC1"/>
        <w:rPr>
          <w:rFonts w:asciiTheme="minorHAnsi" w:eastAsiaTheme="minorEastAsia" w:hAnsiTheme="minorHAnsi" w:cstheme="minorBidi"/>
          <w:b w:val="0"/>
          <w:noProof/>
          <w:sz w:val="22"/>
          <w:szCs w:val="22"/>
        </w:rPr>
      </w:pPr>
      <w:hyperlink w:anchor="_Toc16590224" w:history="1">
        <w:r w:rsidRPr="00EC3C9A">
          <w:rPr>
            <w:rStyle w:val="Hyperlink"/>
            <w:noProof/>
            <w:lang w:eastAsia="zh-CN"/>
          </w:rPr>
          <w:t>7.0 Conclusion</w:t>
        </w:r>
        <w:r>
          <w:rPr>
            <w:noProof/>
            <w:webHidden/>
          </w:rPr>
          <w:tab/>
        </w:r>
        <w:r>
          <w:rPr>
            <w:noProof/>
            <w:webHidden/>
          </w:rPr>
          <w:fldChar w:fldCharType="begin"/>
        </w:r>
        <w:r>
          <w:rPr>
            <w:noProof/>
            <w:webHidden/>
          </w:rPr>
          <w:instrText xml:space="preserve"> PAGEREF _Toc16590224 \h </w:instrText>
        </w:r>
        <w:r>
          <w:rPr>
            <w:noProof/>
            <w:webHidden/>
          </w:rPr>
        </w:r>
        <w:r>
          <w:rPr>
            <w:noProof/>
            <w:webHidden/>
          </w:rPr>
          <w:fldChar w:fldCharType="separate"/>
        </w:r>
        <w:r>
          <w:rPr>
            <w:noProof/>
            <w:webHidden/>
          </w:rPr>
          <w:t>32</w:t>
        </w:r>
        <w:r>
          <w:rPr>
            <w:noProof/>
            <w:webHidden/>
          </w:rPr>
          <w:fldChar w:fldCharType="end"/>
        </w:r>
      </w:hyperlink>
    </w:p>
    <w:p w14:paraId="0167CBCD" w14:textId="1E3EDFBE" w:rsidR="00E10AF9" w:rsidRDefault="00E10AF9">
      <w:pPr>
        <w:pStyle w:val="TOC1"/>
        <w:rPr>
          <w:rFonts w:asciiTheme="minorHAnsi" w:eastAsiaTheme="minorEastAsia" w:hAnsiTheme="minorHAnsi" w:cstheme="minorBidi"/>
          <w:b w:val="0"/>
          <w:noProof/>
          <w:sz w:val="22"/>
          <w:szCs w:val="22"/>
        </w:rPr>
      </w:pPr>
      <w:hyperlink w:anchor="_Toc16590225" w:history="1">
        <w:r w:rsidRPr="00EC3C9A">
          <w:rPr>
            <w:rStyle w:val="Hyperlink"/>
            <w:noProof/>
          </w:rPr>
          <w:t>Bibliography</w:t>
        </w:r>
        <w:r>
          <w:rPr>
            <w:noProof/>
            <w:webHidden/>
          </w:rPr>
          <w:tab/>
        </w:r>
        <w:r>
          <w:rPr>
            <w:noProof/>
            <w:webHidden/>
          </w:rPr>
          <w:fldChar w:fldCharType="begin"/>
        </w:r>
        <w:r>
          <w:rPr>
            <w:noProof/>
            <w:webHidden/>
          </w:rPr>
          <w:instrText xml:space="preserve"> PAGEREF _Toc16590225 \h </w:instrText>
        </w:r>
        <w:r>
          <w:rPr>
            <w:noProof/>
            <w:webHidden/>
          </w:rPr>
        </w:r>
        <w:r>
          <w:rPr>
            <w:noProof/>
            <w:webHidden/>
          </w:rPr>
          <w:fldChar w:fldCharType="separate"/>
        </w:r>
        <w:r>
          <w:rPr>
            <w:noProof/>
            <w:webHidden/>
          </w:rPr>
          <w:t>35</w:t>
        </w:r>
        <w:r>
          <w:rPr>
            <w:noProof/>
            <w:webHidden/>
          </w:rPr>
          <w:fldChar w:fldCharType="end"/>
        </w:r>
      </w:hyperlink>
    </w:p>
    <w:p w14:paraId="3214D3EE" w14:textId="71321E5D" w:rsidR="004074FD" w:rsidRPr="004074FD" w:rsidRDefault="00977828" w:rsidP="00B160A6">
      <w:r w:rsidRPr="00204D2E">
        <w:rPr>
          <w:bCs/>
        </w:rPr>
        <w:fldChar w:fldCharType="end"/>
      </w:r>
    </w:p>
    <w:p w14:paraId="7303D2D8" w14:textId="50E63188" w:rsidR="004074FD" w:rsidRPr="00B160A6" w:rsidRDefault="00B160A6" w:rsidP="00B160A6">
      <w:pPr>
        <w:pStyle w:val="Preliminary"/>
      </w:pPr>
      <w:r w:rsidRPr="00B160A6">
        <w:lastRenderedPageBreak/>
        <w:t>List of Tables</w:t>
      </w:r>
    </w:p>
    <w:p w14:paraId="2E776216" w14:textId="14A596FB" w:rsidR="00E10AF9" w:rsidRDefault="004074FD">
      <w:pPr>
        <w:pStyle w:val="TableofFigures"/>
        <w:tabs>
          <w:tab w:val="right" w:leader="dot" w:pos="9350"/>
        </w:tabs>
        <w:rPr>
          <w:rFonts w:asciiTheme="minorHAnsi" w:eastAsiaTheme="minorEastAsia" w:hAnsiTheme="minorHAnsi" w:cstheme="minorBidi"/>
          <w:noProof/>
          <w:sz w:val="22"/>
          <w:szCs w:val="22"/>
        </w:rPr>
      </w:pPr>
      <w:r w:rsidRPr="004074FD">
        <w:rPr>
          <w:rFonts w:eastAsia="Times New Roman"/>
        </w:rPr>
        <w:fldChar w:fldCharType="begin"/>
      </w:r>
      <w:r w:rsidRPr="004074FD">
        <w:rPr>
          <w:rFonts w:eastAsia="Times New Roman"/>
        </w:rPr>
        <w:instrText xml:space="preserve"> TOC \h \z \c "Table" </w:instrText>
      </w:r>
      <w:r w:rsidRPr="004074FD">
        <w:rPr>
          <w:rFonts w:eastAsia="Times New Roman"/>
        </w:rPr>
        <w:fldChar w:fldCharType="separate"/>
      </w:r>
      <w:hyperlink w:anchor="_Toc16590068" w:history="1">
        <w:r w:rsidR="00E10AF9" w:rsidRPr="00DD55A8">
          <w:rPr>
            <w:rStyle w:val="Hyperlink"/>
            <w:noProof/>
          </w:rPr>
          <w:t>Table 1 Weight of Each Operational Measure in th</w:t>
        </w:r>
        <w:bookmarkStart w:id="0" w:name="_GoBack"/>
        <w:bookmarkEnd w:id="0"/>
        <w:r w:rsidR="00E10AF9" w:rsidRPr="00DD55A8">
          <w:rPr>
            <w:rStyle w:val="Hyperlink"/>
            <w:noProof/>
          </w:rPr>
          <w:t>e Operational Pool</w:t>
        </w:r>
        <w:r w:rsidR="00E10AF9">
          <w:rPr>
            <w:noProof/>
            <w:webHidden/>
          </w:rPr>
          <w:tab/>
        </w:r>
        <w:r w:rsidR="00E10AF9">
          <w:rPr>
            <w:noProof/>
            <w:webHidden/>
          </w:rPr>
          <w:fldChar w:fldCharType="begin"/>
        </w:r>
        <w:r w:rsidR="00E10AF9">
          <w:rPr>
            <w:noProof/>
            <w:webHidden/>
          </w:rPr>
          <w:instrText xml:space="preserve"> PAGEREF _Toc16590068 \h </w:instrText>
        </w:r>
        <w:r w:rsidR="00E10AF9">
          <w:rPr>
            <w:noProof/>
            <w:webHidden/>
          </w:rPr>
        </w:r>
        <w:r w:rsidR="00E10AF9">
          <w:rPr>
            <w:noProof/>
            <w:webHidden/>
          </w:rPr>
          <w:fldChar w:fldCharType="separate"/>
        </w:r>
        <w:r w:rsidR="00E10AF9">
          <w:rPr>
            <w:noProof/>
            <w:webHidden/>
          </w:rPr>
          <w:t>16</w:t>
        </w:r>
        <w:r w:rsidR="00E10AF9">
          <w:rPr>
            <w:noProof/>
            <w:webHidden/>
          </w:rPr>
          <w:fldChar w:fldCharType="end"/>
        </w:r>
      </w:hyperlink>
    </w:p>
    <w:p w14:paraId="33DAB74C" w14:textId="76C63F4D" w:rsidR="004F605E" w:rsidRDefault="004074FD" w:rsidP="00B160A6">
      <w:pPr>
        <w:rPr>
          <w:b/>
        </w:rPr>
      </w:pPr>
      <w:r w:rsidRPr="004074FD">
        <w:fldChar w:fldCharType="end"/>
      </w:r>
    </w:p>
    <w:p w14:paraId="337ED381" w14:textId="4E18AC81" w:rsidR="00B160A6" w:rsidRDefault="00B160A6" w:rsidP="00B160A6">
      <w:pPr>
        <w:rPr>
          <w:b/>
        </w:rPr>
      </w:pPr>
    </w:p>
    <w:p w14:paraId="239EBE8F" w14:textId="77777777" w:rsidR="00B160A6" w:rsidRPr="00204D2E" w:rsidRDefault="00B160A6" w:rsidP="00B160A6">
      <w:pPr>
        <w:rPr>
          <w:b/>
        </w:rPr>
        <w:sectPr w:rsidR="00B160A6" w:rsidRPr="00204D2E" w:rsidSect="00492F5A">
          <w:footnotePr>
            <w:numFmt w:val="lowerRoman"/>
          </w:footnotePr>
          <w:endnotePr>
            <w:numFmt w:val="decimal"/>
          </w:endnotePr>
          <w:pgSz w:w="12240" w:h="15840"/>
          <w:pgMar w:top="1440" w:right="1440" w:bottom="1440" w:left="1440" w:header="720" w:footer="720" w:gutter="0"/>
          <w:pgNumType w:fmt="lowerRoman"/>
          <w:cols w:space="720"/>
          <w:docGrid w:linePitch="360"/>
        </w:sectPr>
      </w:pPr>
    </w:p>
    <w:p w14:paraId="06BDEE11" w14:textId="60F7D8E3" w:rsidR="006D0322" w:rsidRPr="00204D2E" w:rsidRDefault="007C2DCA" w:rsidP="006D0322">
      <w:pPr>
        <w:pStyle w:val="Heading1"/>
        <w:rPr>
          <w:lang w:eastAsia="zh-CN"/>
        </w:rPr>
      </w:pPr>
      <w:bookmarkStart w:id="1" w:name="_Toc16590185"/>
      <w:r w:rsidRPr="00204D2E">
        <w:rPr>
          <w:rFonts w:hint="eastAsia"/>
          <w:lang w:eastAsia="zh-CN"/>
        </w:rPr>
        <w:lastRenderedPageBreak/>
        <w:t>Introduction</w:t>
      </w:r>
      <w:bookmarkEnd w:id="1"/>
    </w:p>
    <w:p w14:paraId="5BF1C887" w14:textId="7FE18B23" w:rsidR="002C6F19" w:rsidRPr="00204D2E" w:rsidRDefault="007E6DB5" w:rsidP="00D8021F">
      <w:r w:rsidRPr="00204D2E">
        <w:rPr>
          <w:lang w:eastAsia="zh-CN"/>
        </w:rPr>
        <w:t xml:space="preserve">This is a challenging time for health care executives. Reimbursement systems are changing rapidly, </w:t>
      </w:r>
      <w:r w:rsidR="00481730" w:rsidRPr="00204D2E">
        <w:rPr>
          <w:lang w:eastAsia="zh-CN"/>
        </w:rPr>
        <w:t xml:space="preserve">physician </w:t>
      </w:r>
      <w:r w:rsidR="00540F8E">
        <w:rPr>
          <w:lang w:eastAsia="zh-CN"/>
        </w:rPr>
        <w:t>burnout</w:t>
      </w:r>
      <w:r w:rsidR="00481730" w:rsidRPr="00204D2E">
        <w:rPr>
          <w:lang w:eastAsia="zh-CN"/>
        </w:rPr>
        <w:t xml:space="preserve"> </w:t>
      </w:r>
      <w:r w:rsidR="0061563E">
        <w:rPr>
          <w:lang w:eastAsia="zh-CN"/>
        </w:rPr>
        <w:t>is</w:t>
      </w:r>
      <w:r w:rsidR="00481730" w:rsidRPr="00204D2E">
        <w:rPr>
          <w:lang w:eastAsia="zh-CN"/>
        </w:rPr>
        <w:t xml:space="preserve"> an issue, </w:t>
      </w:r>
      <w:r w:rsidRPr="00204D2E">
        <w:rPr>
          <w:lang w:eastAsia="zh-CN"/>
        </w:rPr>
        <w:t>price competition is increasing</w:t>
      </w:r>
      <w:r w:rsidRPr="00204D2E">
        <w:rPr>
          <w:rFonts w:hint="eastAsia"/>
          <w:lang w:eastAsia="zh-CN"/>
        </w:rPr>
        <w:t>,</w:t>
      </w:r>
      <w:r w:rsidRPr="00204D2E">
        <w:rPr>
          <w:lang w:eastAsia="zh-CN"/>
        </w:rPr>
        <w:t xml:space="preserve"> </w:t>
      </w:r>
      <w:r w:rsidR="006961E0" w:rsidRPr="00204D2E">
        <w:rPr>
          <w:lang w:eastAsia="zh-CN"/>
        </w:rPr>
        <w:t xml:space="preserve">and </w:t>
      </w:r>
      <w:r w:rsidR="0061563E">
        <w:rPr>
          <w:lang w:eastAsia="zh-CN"/>
        </w:rPr>
        <w:t>regulatory burdens are heavy.</w:t>
      </w:r>
      <w:r w:rsidRPr="00204D2E">
        <w:rPr>
          <w:lang w:eastAsia="zh-CN"/>
        </w:rPr>
        <w:t xml:space="preserve"> </w:t>
      </w:r>
      <w:r w:rsidR="002C6F19" w:rsidRPr="00204D2E">
        <w:t>Both public-</w:t>
      </w:r>
      <w:r w:rsidR="0061563E">
        <w:t>sector</w:t>
      </w:r>
      <w:r w:rsidR="002C6F19" w:rsidRPr="00204D2E">
        <w:t xml:space="preserve"> and private-sector payers are supporting a shift of reimbursement model from volume-based to value-based by integrating components of efficiency, satisfaction and safety into </w:t>
      </w:r>
      <w:r w:rsidR="0088340D">
        <w:t xml:space="preserve">a </w:t>
      </w:r>
      <w:r w:rsidR="002C6F19" w:rsidRPr="00204D2E">
        <w:t xml:space="preserve">compensation structure. </w:t>
      </w:r>
      <w:r w:rsidR="00D8021F" w:rsidRPr="00204D2E">
        <w:t>Aside from being driven by external factors, hospital</w:t>
      </w:r>
      <w:r w:rsidR="006C714B" w:rsidRPr="00204D2E">
        <w:t>s</w:t>
      </w:r>
      <w:r w:rsidR="00D8021F" w:rsidRPr="00204D2E">
        <w:t xml:space="preserve"> </w:t>
      </w:r>
      <w:r w:rsidR="006C714B" w:rsidRPr="00204D2E">
        <w:t xml:space="preserve">are </w:t>
      </w:r>
      <w:r w:rsidR="00D8021F" w:rsidRPr="00204D2E">
        <w:t xml:space="preserve">pushed by </w:t>
      </w:r>
      <w:r w:rsidR="006C714B" w:rsidRPr="00204D2E">
        <w:t>their competitors</w:t>
      </w:r>
      <w:r w:rsidR="00D8021F" w:rsidRPr="00204D2E">
        <w:t>. According to a 2014 survey, 72% of surveyed health executives</w:t>
      </w:r>
      <w:r w:rsidR="00D8021F" w:rsidRPr="00204D2E">
        <w:rPr>
          <w:rFonts w:hint="eastAsia"/>
        </w:rPr>
        <w:t xml:space="preserve"> </w:t>
      </w:r>
      <w:r w:rsidR="00D8021F" w:rsidRPr="00204D2E">
        <w:t>said that the industry will switch from volume</w:t>
      </w:r>
      <w:r w:rsidR="00D8021F" w:rsidRPr="00204D2E">
        <w:rPr>
          <w:rFonts w:hint="eastAsia"/>
        </w:rPr>
        <w:t xml:space="preserve"> </w:t>
      </w:r>
      <w:r w:rsidR="00D8021F" w:rsidRPr="00204D2E">
        <w:t>to value</w:t>
      </w:r>
      <w:r w:rsidR="008F6977">
        <w:t xml:space="preserve"> </w:t>
      </w:r>
      <w:r w:rsidR="00061EB1">
        <w:fldChar w:fldCharType="begin"/>
      </w:r>
      <w:r w:rsidR="00061EB1">
        <w:instrText xml:space="preserve"> ADDIN ZOTERO_ITEM CSL_CITATION {"citationID":"FJRKxv9W","properties":{"formattedCitation":"(HealthLeaders Media Intelligence, 2014, January)","plainCitation":"(HealthLeaders Media Intelligence, 2014, January)","noteIndex":0},"citationItems":[{"id":58,"uris":["http://zotero.org/users/5440094/items/U8QP5AK2"],"uri":["http://zotero.org/users/5440094/items/U8QP5AK2"],"itemData":{"id":58,"type":"report","title":"Industry Survey 2014: Forging Healthcare’s New Financial Foundation.","publisher":"HealthLeaders Media Intelligence","URL":"http://content.hcpro.com/pdf/content/299648.pdf","issued":{"date-parts":[["2014",1]]}}}],"schema":"https://github.com/citation-style-language/schema/raw/master/csl-citation.json"} </w:instrText>
      </w:r>
      <w:r w:rsidR="00061EB1">
        <w:fldChar w:fldCharType="separate"/>
      </w:r>
      <w:r w:rsidR="00061EB1">
        <w:rPr>
          <w:noProof/>
        </w:rPr>
        <w:t>(HealthLeaders Media Intelligence, 2014, January)</w:t>
      </w:r>
      <w:r w:rsidR="00061EB1">
        <w:fldChar w:fldCharType="end"/>
      </w:r>
      <w:r w:rsidR="009C5F65">
        <w:t>.</w:t>
      </w:r>
      <w:r w:rsidR="00393AE2" w:rsidRPr="00204D2E">
        <w:t xml:space="preserve"> </w:t>
      </w:r>
      <w:r w:rsidR="005E488A" w:rsidRPr="00204D2E">
        <w:t>The pressures are passed on to physician</w:t>
      </w:r>
      <w:r w:rsidR="0061563E">
        <w:t>s</w:t>
      </w:r>
      <w:r w:rsidR="005E488A" w:rsidRPr="00204D2E">
        <w:t xml:space="preserve">, leading to higher risks of physician </w:t>
      </w:r>
      <w:r w:rsidR="00540F8E">
        <w:t>burnout</w:t>
      </w:r>
      <w:r w:rsidR="005E488A" w:rsidRPr="00204D2E">
        <w:t xml:space="preserve"> </w:t>
      </w:r>
      <w:r w:rsidR="00483481">
        <w:t>which can result</w:t>
      </w:r>
      <w:r w:rsidR="005E488A" w:rsidRPr="00204D2E">
        <w:t xml:space="preserve"> in suboptimal patient care and </w:t>
      </w:r>
      <w:r w:rsidR="00B262B3" w:rsidRPr="00204D2E">
        <w:t xml:space="preserve">psychiatric problems of physicians. </w:t>
      </w:r>
    </w:p>
    <w:p w14:paraId="160DCB05" w14:textId="1EC0A296" w:rsidR="00A710C4" w:rsidRPr="00204D2E" w:rsidRDefault="007E6DB5" w:rsidP="00B262B3">
      <w:r w:rsidRPr="00204D2E">
        <w:rPr>
          <w:lang w:eastAsia="zh-CN"/>
        </w:rPr>
        <w:t xml:space="preserve">Having </w:t>
      </w:r>
      <w:r w:rsidR="0059301A">
        <w:rPr>
          <w:lang w:eastAsia="zh-CN"/>
        </w:rPr>
        <w:t xml:space="preserve">an </w:t>
      </w:r>
      <w:r w:rsidR="0088340D">
        <w:rPr>
          <w:lang w:eastAsia="zh-CN"/>
        </w:rPr>
        <w:t xml:space="preserve">appropriate </w:t>
      </w:r>
      <w:r w:rsidRPr="00204D2E">
        <w:rPr>
          <w:lang w:eastAsia="zh-CN"/>
        </w:rPr>
        <w:t xml:space="preserve">compensation model may not be the solution to all challenges, but is critical to an organization’s success. As an important part of </w:t>
      </w:r>
      <w:r w:rsidR="00961C2A">
        <w:rPr>
          <w:lang w:eastAsia="zh-CN"/>
        </w:rPr>
        <w:t>the</w:t>
      </w:r>
      <w:r w:rsidRPr="00204D2E">
        <w:rPr>
          <w:lang w:eastAsia="zh-CN"/>
        </w:rPr>
        <w:t xml:space="preserve"> compensation model, </w:t>
      </w:r>
      <w:r w:rsidR="0059301A">
        <w:rPr>
          <w:lang w:eastAsia="zh-CN"/>
        </w:rPr>
        <w:t xml:space="preserve">an appropriate </w:t>
      </w:r>
      <w:r w:rsidRPr="00204D2E">
        <w:rPr>
          <w:lang w:eastAsia="zh-CN"/>
        </w:rPr>
        <w:t xml:space="preserve">incentive plan provides a health organization with opportunities to </w:t>
      </w:r>
      <w:r w:rsidR="0061563E">
        <w:rPr>
          <w:lang w:eastAsia="zh-CN"/>
        </w:rPr>
        <w:t>encourage</w:t>
      </w:r>
      <w:r w:rsidRPr="00204D2E">
        <w:rPr>
          <w:lang w:eastAsia="zh-CN"/>
        </w:rPr>
        <w:t xml:space="preserve"> physicians to behave in </w:t>
      </w:r>
      <w:r w:rsidR="0061563E">
        <w:rPr>
          <w:lang w:eastAsia="zh-CN"/>
        </w:rPr>
        <w:t>a</w:t>
      </w:r>
      <w:r w:rsidRPr="00204D2E">
        <w:rPr>
          <w:lang w:eastAsia="zh-CN"/>
        </w:rPr>
        <w:t xml:space="preserve"> desired way. </w:t>
      </w:r>
      <w:r w:rsidR="00B262B3" w:rsidRPr="00204D2E">
        <w:rPr>
          <w:iCs/>
        </w:rPr>
        <w:t xml:space="preserve">According to the incentive theory of </w:t>
      </w:r>
      <w:r w:rsidR="00D534AA" w:rsidRPr="00204D2E">
        <w:rPr>
          <w:iCs/>
        </w:rPr>
        <w:t>motivation, people</w:t>
      </w:r>
      <w:r w:rsidR="00B262B3" w:rsidRPr="00204D2E">
        <w:rPr>
          <w:iCs/>
        </w:rPr>
        <w:t xml:space="preserve"> are pulled toward behaviors that offer positive incentives</w:t>
      </w:r>
      <w:r w:rsidR="008F6977">
        <w:rPr>
          <w:iCs/>
        </w:rPr>
        <w:t xml:space="preserve"> </w:t>
      </w:r>
      <w:r w:rsidR="00270372">
        <w:rPr>
          <w:iCs/>
        </w:rPr>
        <w:fldChar w:fldCharType="begin"/>
      </w:r>
      <w:r w:rsidR="00270372">
        <w:rPr>
          <w:iCs/>
        </w:rPr>
        <w:instrText xml:space="preserve"> ADDIN ZOTERO_ITEM CSL_CITATION {"citationID":"P4Hn25Ic","properties":{"formattedCitation":"(Kramer, Bernstein, &amp; Phares, 2019)","plainCitation":"(Kramer, Bernstein, &amp; Phares, 2019)","noteIndex":0},"citationItems":[{"id":72,"uris":["http://zotero.org/users/5440094/items/SDCXJ9G7"],"uri":["http://zotero.org/users/5440094/items/SDCXJ9G7"],"itemData":{"id":72,"type":"book","title":"Introduction to clinical psychology","publisher":"Cambridge University Press","author":[{"family":"Kramer","given":"Geoffrey P"},{"family":"Bernstein","given":"Douglas A"},{"family":"Phares","given":"Vicky"}],"issued":{"date-parts":[["2019"]]}}}],"schema":"https://github.com/citation-style-language/schema/raw/master/csl-citation.json"} </w:instrText>
      </w:r>
      <w:r w:rsidR="00270372">
        <w:rPr>
          <w:iCs/>
        </w:rPr>
        <w:fldChar w:fldCharType="separate"/>
      </w:r>
      <w:r w:rsidR="00270372">
        <w:rPr>
          <w:iCs/>
          <w:noProof/>
        </w:rPr>
        <w:t>(Kramer, Bernstein, &amp; Phares, 2019)</w:t>
      </w:r>
      <w:r w:rsidR="00270372">
        <w:rPr>
          <w:iCs/>
        </w:rPr>
        <w:fldChar w:fldCharType="end"/>
      </w:r>
      <w:r w:rsidR="00090498">
        <w:rPr>
          <w:iCs/>
        </w:rPr>
        <w:t>,</w:t>
      </w:r>
      <w:r w:rsidR="00B262B3" w:rsidRPr="00204D2E">
        <w:rPr>
          <w:iCs/>
        </w:rPr>
        <w:t xml:space="preserve"> such as promotion and money. </w:t>
      </w:r>
      <w:r w:rsidR="0061563E">
        <w:rPr>
          <w:bCs/>
        </w:rPr>
        <w:t>For instance, i</w:t>
      </w:r>
      <w:r w:rsidR="00B262B3" w:rsidRPr="00204D2E">
        <w:rPr>
          <w:bCs/>
        </w:rPr>
        <w:t xml:space="preserve">ncluding operational metrics in an incentive </w:t>
      </w:r>
      <w:r w:rsidR="0061563E">
        <w:rPr>
          <w:bCs/>
        </w:rPr>
        <w:t xml:space="preserve">plan </w:t>
      </w:r>
      <w:r w:rsidR="00B262B3" w:rsidRPr="00204D2E">
        <w:rPr>
          <w:bCs/>
        </w:rPr>
        <w:t xml:space="preserve">can motivate physicians to complete their administrative work. </w:t>
      </w:r>
      <w:r w:rsidRPr="00204D2E">
        <w:rPr>
          <w:lang w:eastAsia="zh-CN"/>
        </w:rPr>
        <w:t xml:space="preserve">Evidence suggests that </w:t>
      </w:r>
      <w:r w:rsidR="008008A2" w:rsidRPr="00204D2E">
        <w:rPr>
          <w:lang w:eastAsia="zh-CN"/>
        </w:rPr>
        <w:t xml:space="preserve">implementing an </w:t>
      </w:r>
      <w:r w:rsidRPr="00204D2E">
        <w:rPr>
          <w:lang w:eastAsia="zh-CN"/>
        </w:rPr>
        <w:t xml:space="preserve">incentive plan with greater emphasis on clinical quality and patient experience criteria is associated with </w:t>
      </w:r>
      <w:r w:rsidR="0088340D">
        <w:rPr>
          <w:lang w:eastAsia="zh-CN"/>
        </w:rPr>
        <w:t>more</w:t>
      </w:r>
      <w:r w:rsidRPr="00204D2E">
        <w:rPr>
          <w:lang w:eastAsia="zh-CN"/>
        </w:rPr>
        <w:t xml:space="preserve"> improvements </w:t>
      </w:r>
      <w:r w:rsidR="00763153" w:rsidRPr="00204D2E">
        <w:rPr>
          <w:lang w:eastAsia="zh-CN"/>
        </w:rPr>
        <w:t>in</w:t>
      </w:r>
      <w:r w:rsidRPr="00204D2E">
        <w:rPr>
          <w:lang w:eastAsia="zh-CN"/>
        </w:rPr>
        <w:t xml:space="preserve"> care coordination and office </w:t>
      </w:r>
      <w:r w:rsidR="00D534AA" w:rsidRPr="00204D2E">
        <w:rPr>
          <w:lang w:eastAsia="zh-CN"/>
        </w:rPr>
        <w:t>staff</w:t>
      </w:r>
      <w:r w:rsidRPr="00204D2E">
        <w:rPr>
          <w:lang w:eastAsia="zh-CN"/>
        </w:rPr>
        <w:t xml:space="preserve"> </w:t>
      </w:r>
      <w:r w:rsidR="00D534AA" w:rsidRPr="00204D2E">
        <w:rPr>
          <w:lang w:eastAsia="zh-CN"/>
        </w:rPr>
        <w:t>interaction</w:t>
      </w:r>
      <w:r w:rsidR="008F6977">
        <w:rPr>
          <w:lang w:eastAsia="zh-CN"/>
        </w:rPr>
        <w:t xml:space="preserve"> </w:t>
      </w:r>
      <w:r w:rsidR="00270372">
        <w:rPr>
          <w:lang w:eastAsia="zh-CN"/>
        </w:rPr>
        <w:fldChar w:fldCharType="begin"/>
      </w:r>
      <w:r w:rsidR="00F03C54">
        <w:rPr>
          <w:lang w:eastAsia="zh-CN"/>
        </w:rPr>
        <w:instrText xml:space="preserve"> ADDIN ZOTERO_ITEM CSL_CITATION {"citationID":"E6xh8XGa","properties":{"formattedCitation":"(Rodriguez, Von Glahn, Elliott, Rogers, &amp; Safran, 2009)","plainCitation":"(Rodriguez, Von Glahn, Elliott, Rogers, &amp; Safran, 2009)","noteIndex":0},"citationItems":[{"id":73,"uris":["http://zotero.org/users/5440094/items/TF84R9WC"],"uri":["http://zotero.org/users/5440094/items/TF84R9WC"],"itemData":{"id":73,"type":"article-journal","title":"The effect of performance-based financial incentives on improving patient care experiences: a statewide evaluation","container-title":"Journal of general internal medicine","page":"1281","volume":"24","issue":"12","author":[{"family":"Rodriguez","given":"Hector P"},{"family":"Von Glahn","given":"Ted"},{"family":"Elliott","given":"Marc N"},{"family":"Rogers","given":"William H"},{"family":"Safran","given":"Dana Gelb"}],"issued":{"date-parts":[["2009"]]}}}],"schema":"https://github.com/citation-style-language/schema/raw/master/csl-citation.json"} </w:instrText>
      </w:r>
      <w:r w:rsidR="00270372">
        <w:rPr>
          <w:lang w:eastAsia="zh-CN"/>
        </w:rPr>
        <w:fldChar w:fldCharType="separate"/>
      </w:r>
      <w:r w:rsidR="00F03C54">
        <w:rPr>
          <w:noProof/>
          <w:lang w:eastAsia="zh-CN"/>
        </w:rPr>
        <w:t>(Rodriguez, Von Glahn, Elliott, Rogers, &amp; Safran, 2009)</w:t>
      </w:r>
      <w:r w:rsidR="00270372">
        <w:rPr>
          <w:lang w:eastAsia="zh-CN"/>
        </w:rPr>
        <w:fldChar w:fldCharType="end"/>
      </w:r>
      <w:r w:rsidR="008008A2" w:rsidRPr="00204D2E">
        <w:rPr>
          <w:lang w:eastAsia="zh-CN"/>
        </w:rPr>
        <w:t>, while implementing a productivity-based incentive plan is associated with higher volume of work complete</w:t>
      </w:r>
      <w:r w:rsidR="007D0140">
        <w:rPr>
          <w:lang w:eastAsia="zh-CN"/>
        </w:rPr>
        <w:fldChar w:fldCharType="begin"/>
      </w:r>
      <w:r w:rsidR="00831AF1">
        <w:rPr>
          <w:lang w:eastAsia="zh-CN"/>
        </w:rPr>
        <w:instrText xml:space="preserve"> ADDIN ZOTERO_ITEM CSL_CITATION {"citationID":"Lxe79YF8","properties":{"formattedCitation":"(Stanisce et al., 2019)","plainCitation":"(Stanisce et al., 2019)","dontUpdate":true,"noteIndex":0},"citationItems":[{"id":39,"uris":["http://zotero.org/users/5440094/items/W4YE4YXY"],"uri":["http://zotero.org/users/5440094/items/W4YE4YXY"],"itemData":{"id":39,"type":"article-journal","title":"The Impact of RVU-Based Compensation on Patient Safety Outcomes in Outpatient Otolaryngology Procedures","container-title":"Otolaryngology–Head and Neck Surgery","page":"1003–1008","volume":"160","issue":"6","author":[{"family":"Stanisce","given":"Luke"},{"family":"Ahmad","given":"Nadir"},{"family":"Deckard","given":"Nathan"},{"family":"Solomon","given":"Donald"},{"family":"Spalla","given":"Thomas C"},{"family":"Gaughan","given":"John P"},{"family":"Koshkareva","given":"Yekaterina"}],"issued":{"date-parts":[["2019"]]}}}],"schema":"https://github.com/citation-style-language/schema/raw/master/csl-citation.json"} </w:instrText>
      </w:r>
      <w:r w:rsidR="007D0140">
        <w:rPr>
          <w:lang w:eastAsia="zh-CN"/>
        </w:rPr>
        <w:fldChar w:fldCharType="separate"/>
      </w:r>
      <w:r w:rsidR="00B82C27">
        <w:rPr>
          <w:noProof/>
          <w:lang w:eastAsia="zh-CN"/>
        </w:rPr>
        <w:t xml:space="preserve"> </w:t>
      </w:r>
      <w:r w:rsidR="008F6977">
        <w:rPr>
          <w:noProof/>
          <w:lang w:eastAsia="zh-CN"/>
        </w:rPr>
        <w:t>(</w:t>
      </w:r>
      <w:r w:rsidR="00855341">
        <w:rPr>
          <w:noProof/>
          <w:lang w:eastAsia="zh-CN"/>
        </w:rPr>
        <w:t>Stanisce et al., 2019)</w:t>
      </w:r>
      <w:r w:rsidR="007D0140">
        <w:rPr>
          <w:lang w:eastAsia="zh-CN"/>
        </w:rPr>
        <w:fldChar w:fldCharType="end"/>
      </w:r>
      <w:r w:rsidR="008008A2" w:rsidRPr="00204D2E">
        <w:rPr>
          <w:lang w:eastAsia="zh-CN"/>
        </w:rPr>
        <w:t xml:space="preserve">. </w:t>
      </w:r>
      <w:r w:rsidR="00A710C4" w:rsidRPr="00204D2E">
        <w:rPr>
          <w:iCs/>
        </w:rPr>
        <w:t xml:space="preserve">By implementing and developing incentive plans, hospital leaderships </w:t>
      </w:r>
      <w:r w:rsidR="00A710C4" w:rsidRPr="00204D2E">
        <w:rPr>
          <w:rFonts w:hint="eastAsia"/>
          <w:iCs/>
        </w:rPr>
        <w:t>have</w:t>
      </w:r>
      <w:r w:rsidR="00A710C4" w:rsidRPr="00204D2E">
        <w:rPr>
          <w:iCs/>
        </w:rPr>
        <w:t xml:space="preserve"> successfully achieved their goals such as increasing professional fee collection at an indigent-care teaching hospital</w:t>
      </w:r>
      <w:r w:rsidR="007D0140">
        <w:rPr>
          <w:iCs/>
        </w:rPr>
        <w:fldChar w:fldCharType="begin"/>
      </w:r>
      <w:r w:rsidR="00831AF1">
        <w:rPr>
          <w:iCs/>
        </w:rPr>
        <w:instrText xml:space="preserve"> ADDIN ZOTERO_ITEM CSL_CITATION {"citationID":"NGBSQ9R1","properties":{"formattedCitation":"(Stewart, Jones, &amp; Garson Jr, 2001)","plainCitation":"(Stewart, Jones, &amp; Garson Jr, 2001)","dontUpdate":true,"noteIndex":0},"citationItems":[{"id":40,"uris":["http://zotero.org/users/5440094/items/D8BTA5B6"],"uri":["http://zotero.org/users/5440094/items/D8BTA5B6"],"itemData":{"id":40,"type":"article-journal","title":"An incentive plan for professional fee collections at an indigent-care teaching hospital","container-title":"Academic Medicine","page":"1094–1099","volume":"76","issue":"11","author":[{"family":"Stewart","given":"Michael G"},{"family":"Jones","given":"Dan B"},{"family":"Garson Jr","given":"Arthur T"}],"issued":{"date-parts":[["2001"]]}}}],"schema":"https://github.com/citation-style-language/schema/raw/master/csl-citation.json"} </w:instrText>
      </w:r>
      <w:r w:rsidR="007D0140">
        <w:rPr>
          <w:iCs/>
        </w:rPr>
        <w:fldChar w:fldCharType="separate"/>
      </w:r>
      <w:r w:rsidR="008F6977">
        <w:rPr>
          <w:iCs/>
          <w:noProof/>
        </w:rPr>
        <w:t xml:space="preserve"> (</w:t>
      </w:r>
      <w:r w:rsidR="00855341">
        <w:rPr>
          <w:iCs/>
          <w:noProof/>
        </w:rPr>
        <w:t>Stewart, Jones, &amp; Garson Jr, 2001)</w:t>
      </w:r>
      <w:r w:rsidR="007D0140">
        <w:rPr>
          <w:iCs/>
        </w:rPr>
        <w:fldChar w:fldCharType="end"/>
      </w:r>
      <w:r w:rsidR="00A710C4" w:rsidRPr="00204D2E">
        <w:rPr>
          <w:iCs/>
        </w:rPr>
        <w:t xml:space="preserve"> and improving clinical productivity of orthopedic faculty at a university medical center</w:t>
      </w:r>
      <w:r w:rsidR="005A104F">
        <w:rPr>
          <w:iCs/>
        </w:rPr>
        <w:fldChar w:fldCharType="begin"/>
      </w:r>
      <w:r w:rsidR="00831AF1">
        <w:rPr>
          <w:iCs/>
        </w:rPr>
        <w:instrText xml:space="preserve"> ADDIN ZOTERO_ITEM CSL_CITATION {"citationID":"nfwid4p6","properties":{"formattedCitation":"(Lee et al., 2018)","plainCitation":"(Lee et al., 2018)","dontUpdate":true,"noteIndex":0},"citationItems":[{"id":41,"uris":["http://zotero.org/users/5440094/items/VKCUL53E"],"uri":["http://zotero.org/users/5440094/items/VKCUL53E"],"itemData":{"id":41,"type":"article-journal","title":"Modeling and Analysis of Postdischarge Intervention Process to Reduce COPD Readmissions","container-title":"IEEE Transactions on Automation Science and Engineering","page":"21–34","volume":"16","issue":"1","author":[{"family":"Lee","given":"Sujee"},{"family":"Wang","given":"Sijie"},{"family":"Bain","given":"Philip A"},{"family":"Kundinger","given":"Tammy"},{"family":"Sommers","given":"Craig"},{"family":"Baker","given":"Christine"},{"family":"Li","given":"Jingshan"}],"issued":{"date-parts":[["2018"]]}}}],"schema":"https://github.com/citation-style-language/schema/raw/master/csl-citation.json"} </w:instrText>
      </w:r>
      <w:r w:rsidR="005A104F">
        <w:rPr>
          <w:iCs/>
        </w:rPr>
        <w:fldChar w:fldCharType="separate"/>
      </w:r>
      <w:r w:rsidR="008F6977">
        <w:rPr>
          <w:iCs/>
          <w:noProof/>
        </w:rPr>
        <w:t xml:space="preserve"> (</w:t>
      </w:r>
      <w:r w:rsidR="00855341">
        <w:rPr>
          <w:iCs/>
          <w:noProof/>
        </w:rPr>
        <w:t>Lee et al., 2018)</w:t>
      </w:r>
      <w:r w:rsidR="005A104F">
        <w:rPr>
          <w:iCs/>
        </w:rPr>
        <w:fldChar w:fldCharType="end"/>
      </w:r>
      <w:r w:rsidR="00A710C4" w:rsidRPr="00204D2E">
        <w:rPr>
          <w:iCs/>
        </w:rPr>
        <w:t>.</w:t>
      </w:r>
    </w:p>
    <w:p w14:paraId="00E7A17D" w14:textId="6F51AF48" w:rsidR="00C22709" w:rsidRPr="00204D2E" w:rsidRDefault="00B71729" w:rsidP="00D02153">
      <w:pPr>
        <w:rPr>
          <w:lang w:eastAsia="zh-CN"/>
        </w:rPr>
      </w:pPr>
      <w:r w:rsidRPr="00204D2E">
        <w:lastRenderedPageBreak/>
        <w:t>This essay uses as an example the clinical incentive plan</w:t>
      </w:r>
      <w:r w:rsidR="00B82C27">
        <w:t xml:space="preserve"> </w:t>
      </w:r>
      <w:r w:rsidR="008F6977">
        <w:t>(</w:t>
      </w:r>
      <w:r w:rsidRPr="00204D2E">
        <w:t>the Plan) of a medical specialty department</w:t>
      </w:r>
      <w:r w:rsidR="008F6977">
        <w:t xml:space="preserve"> (</w:t>
      </w:r>
      <w:r w:rsidRPr="00204D2E">
        <w:t>the Department) under the University of Pittsburgh Physicians</w:t>
      </w:r>
      <w:r w:rsidR="008F6977">
        <w:t xml:space="preserve"> (</w:t>
      </w:r>
      <w:r w:rsidRPr="00204D2E">
        <w:t xml:space="preserve">UPP) at </w:t>
      </w:r>
      <w:r w:rsidR="00540F8E">
        <w:t>the University of Pittsburgh Medical Center (</w:t>
      </w:r>
      <w:r w:rsidRPr="00204D2E">
        <w:t>UPMC</w:t>
      </w:r>
      <w:r w:rsidR="00540F8E">
        <w:t>)</w:t>
      </w:r>
      <w:r w:rsidRPr="00204D2E">
        <w:t xml:space="preserve"> in Fiscal Year 2018</w:t>
      </w:r>
      <w:r w:rsidR="008F6977">
        <w:t xml:space="preserve"> (</w:t>
      </w:r>
      <w:r w:rsidRPr="00204D2E">
        <w:t xml:space="preserve">FY 18) to </w:t>
      </w:r>
      <w:r w:rsidR="00D534AA" w:rsidRPr="00204D2E">
        <w:t>explain</w:t>
      </w:r>
      <w:r w:rsidR="00942FC1" w:rsidRPr="00204D2E">
        <w:t xml:space="preserve"> in detail </w:t>
      </w:r>
      <w:r w:rsidR="00942FC1" w:rsidRPr="00204D2E">
        <w:rPr>
          <w:lang w:eastAsia="zh-CN"/>
        </w:rPr>
        <w:t>the allocation of funding to operational, clinical and citizenship incentives, the metrics</w:t>
      </w:r>
      <w:r w:rsidR="00E4593A" w:rsidRPr="00204D2E">
        <w:rPr>
          <w:lang w:eastAsia="zh-CN"/>
        </w:rPr>
        <w:t xml:space="preserve"> in the Plan</w:t>
      </w:r>
      <w:r w:rsidR="00942FC1" w:rsidRPr="00204D2E">
        <w:rPr>
          <w:lang w:eastAsia="zh-CN"/>
        </w:rPr>
        <w:t xml:space="preserve">, and the calculation of incentives. This essay </w:t>
      </w:r>
      <w:r w:rsidR="00D534AA" w:rsidRPr="00204D2E">
        <w:rPr>
          <w:lang w:eastAsia="zh-CN"/>
        </w:rPr>
        <w:t>further</w:t>
      </w:r>
      <w:r w:rsidR="00587F83" w:rsidRPr="00204D2E">
        <w:rPr>
          <w:lang w:eastAsia="zh-CN"/>
        </w:rPr>
        <w:t xml:space="preserve"> </w:t>
      </w:r>
      <w:r w:rsidR="00942FC1" w:rsidRPr="00204D2E">
        <w:rPr>
          <w:lang w:eastAsia="zh-CN"/>
        </w:rPr>
        <w:t xml:space="preserve">discusses </w:t>
      </w:r>
      <w:r w:rsidR="00574F2F" w:rsidRPr="00204D2E">
        <w:rPr>
          <w:lang w:eastAsia="zh-CN"/>
        </w:rPr>
        <w:t>minimizing physicians’ clerical burdens</w:t>
      </w:r>
      <w:r w:rsidR="00942FC1" w:rsidRPr="00204D2E">
        <w:rPr>
          <w:lang w:eastAsia="zh-CN"/>
        </w:rPr>
        <w:t xml:space="preserve">, adherence with </w:t>
      </w:r>
      <w:r w:rsidR="005C61F7">
        <w:rPr>
          <w:lang w:eastAsia="zh-CN"/>
        </w:rPr>
        <w:t xml:space="preserve">the </w:t>
      </w:r>
      <w:r w:rsidR="00942FC1" w:rsidRPr="00204D2E">
        <w:rPr>
          <w:lang w:eastAsia="zh-CN"/>
        </w:rPr>
        <w:t xml:space="preserve">mission and incorporation of values, </w:t>
      </w:r>
      <w:r w:rsidR="00C168C9">
        <w:rPr>
          <w:lang w:eastAsia="zh-CN"/>
        </w:rPr>
        <w:t xml:space="preserve">quality-related metrics, </w:t>
      </w:r>
      <w:r w:rsidR="003E3C8C" w:rsidRPr="00204D2E">
        <w:rPr>
          <w:lang w:eastAsia="zh-CN"/>
        </w:rPr>
        <w:t xml:space="preserve">and </w:t>
      </w:r>
      <w:r w:rsidR="00942FC1" w:rsidRPr="00204D2E">
        <w:rPr>
          <w:lang w:eastAsia="zh-CN"/>
        </w:rPr>
        <w:t>concer</w:t>
      </w:r>
      <w:r w:rsidR="00574F2F" w:rsidRPr="00204D2E">
        <w:rPr>
          <w:lang w:eastAsia="zh-CN"/>
        </w:rPr>
        <w:t>n</w:t>
      </w:r>
      <w:r w:rsidR="005C61F7">
        <w:rPr>
          <w:lang w:eastAsia="zh-CN"/>
        </w:rPr>
        <w:t>s of using a work relative value unit (RVU)</w:t>
      </w:r>
      <w:r w:rsidR="00942FC1" w:rsidRPr="00204D2E">
        <w:rPr>
          <w:lang w:eastAsia="zh-CN"/>
        </w:rPr>
        <w:t xml:space="preserve">-based incentive plan. </w:t>
      </w:r>
      <w:r w:rsidR="00D534AA" w:rsidRPr="00204D2E">
        <w:rPr>
          <w:lang w:eastAsia="zh-CN"/>
        </w:rPr>
        <w:t>Based</w:t>
      </w:r>
      <w:r w:rsidR="008D75A5" w:rsidRPr="00204D2E">
        <w:rPr>
          <w:lang w:eastAsia="zh-CN"/>
        </w:rPr>
        <w:t xml:space="preserve"> on </w:t>
      </w:r>
      <w:r w:rsidR="00C168C9">
        <w:rPr>
          <w:lang w:eastAsia="zh-CN"/>
        </w:rPr>
        <w:t>this</w:t>
      </w:r>
      <w:r w:rsidR="008D75A5" w:rsidRPr="00204D2E">
        <w:rPr>
          <w:lang w:eastAsia="zh-CN"/>
        </w:rPr>
        <w:t xml:space="preserve"> analysis, </w:t>
      </w:r>
      <w:r w:rsidR="008D75A5" w:rsidRPr="00204D2E">
        <w:t>this essay give</w:t>
      </w:r>
      <w:r w:rsidR="00300168" w:rsidRPr="00204D2E">
        <w:t>s</w:t>
      </w:r>
      <w:r w:rsidR="008D75A5" w:rsidRPr="00204D2E">
        <w:t xml:space="preserve"> recommendations on </w:t>
      </w:r>
      <w:r w:rsidR="00C168C9">
        <w:t>decreasing the risk of</w:t>
      </w:r>
      <w:r w:rsidR="008D75A5" w:rsidRPr="00204D2E">
        <w:t xml:space="preserve"> </w:t>
      </w:r>
      <w:r w:rsidR="00C168C9">
        <w:t xml:space="preserve">physician </w:t>
      </w:r>
      <w:r w:rsidR="00540F8E">
        <w:t>burnout</w:t>
      </w:r>
      <w:r w:rsidR="00300168" w:rsidRPr="00204D2E">
        <w:t xml:space="preserve"> and accommodating to </w:t>
      </w:r>
      <w:r w:rsidR="0059301A">
        <w:t xml:space="preserve">a </w:t>
      </w:r>
      <w:r w:rsidR="00300168" w:rsidRPr="00204D2E">
        <w:t xml:space="preserve">value-based </w:t>
      </w:r>
      <w:r w:rsidR="00D534AA" w:rsidRPr="00204D2E">
        <w:t>reimbursement</w:t>
      </w:r>
      <w:r w:rsidR="00300168" w:rsidRPr="00204D2E">
        <w:t xml:space="preserve"> system. </w:t>
      </w:r>
    </w:p>
    <w:p w14:paraId="0686EABA" w14:textId="77777777" w:rsidR="00C22709" w:rsidRPr="00204D2E" w:rsidRDefault="00C22709" w:rsidP="00A710C4">
      <w:pPr>
        <w:rPr>
          <w:iCs/>
        </w:rPr>
      </w:pPr>
    </w:p>
    <w:p w14:paraId="593394DA" w14:textId="77777777" w:rsidR="00A710C4" w:rsidRPr="00204D2E" w:rsidRDefault="00A710C4" w:rsidP="006D0322">
      <w:pPr>
        <w:rPr>
          <w:lang w:eastAsia="zh-CN"/>
        </w:rPr>
      </w:pPr>
    </w:p>
    <w:p w14:paraId="57A5FA50" w14:textId="4FEE6D66" w:rsidR="00CA15FF" w:rsidRPr="00204D2E" w:rsidRDefault="00CA15FF" w:rsidP="00CA15FF">
      <w:pPr>
        <w:pStyle w:val="Heading1"/>
      </w:pPr>
      <w:bookmarkStart w:id="2" w:name="_Toc16590186"/>
      <w:r w:rsidRPr="00204D2E">
        <w:lastRenderedPageBreak/>
        <w:t>Background</w:t>
      </w:r>
      <w:bookmarkEnd w:id="2"/>
      <w:r w:rsidRPr="00204D2E">
        <w:t xml:space="preserve"> </w:t>
      </w:r>
    </w:p>
    <w:p w14:paraId="54DE8BC7" w14:textId="2C40D2F4" w:rsidR="008A17B1" w:rsidRPr="00204D2E" w:rsidRDefault="008A17B1" w:rsidP="008A17B1">
      <w:pPr>
        <w:pStyle w:val="Heading2"/>
      </w:pPr>
      <w:bookmarkStart w:id="3" w:name="_Toc16590187"/>
      <w:r w:rsidRPr="00204D2E">
        <w:t>Physician Satisfaction and the Fourth Aim</w:t>
      </w:r>
      <w:bookmarkEnd w:id="3"/>
      <w:r w:rsidR="008F6977">
        <w:t xml:space="preserve"> </w:t>
      </w:r>
    </w:p>
    <w:p w14:paraId="1333D82E" w14:textId="11684136" w:rsidR="00520B72" w:rsidRPr="00204D2E" w:rsidRDefault="008A17B1" w:rsidP="008A17B1">
      <w:r w:rsidRPr="00204D2E">
        <w:t>Physicians are facing high pressure</w:t>
      </w:r>
      <w:r w:rsidR="00FD47B4" w:rsidRPr="00204D2E">
        <w:t>s</w:t>
      </w:r>
      <w:r w:rsidRPr="00204D2E">
        <w:t xml:space="preserve"> today. Every physician seems to be “managing 10 spinning plates to cover their professional and personal obli</w:t>
      </w:r>
      <w:r w:rsidR="0059301A">
        <w:t>gations</w:t>
      </w:r>
      <w:r w:rsidR="00046D54" w:rsidRPr="00204D2E">
        <w:t>”</w:t>
      </w:r>
      <w:r w:rsidR="00CB2A3C">
        <w:fldChar w:fldCharType="begin"/>
      </w:r>
      <w:r w:rsidR="00831AF1">
        <w:instrText xml:space="preserve"> ADDIN ZOTERO_ITEM CSL_CITATION {"citationID":"Ox0WZiLW","properties":{"formattedCitation":"(Gorman, 2017)","plainCitation":"(Gorman, 2017)","dontUpdate":true,"noteIndex":0},"citationItems":[{"id":42,"uris":["http://zotero.org/users/5440094/items/EJ22RJAW"],"uri":["http://zotero.org/users/5440094/items/EJ22RJAW"],"itemData":{"id":42,"type":"article-journal","title":"The fourth aim: care of the provider","container-title":"Journal of Acute Care Physical Therapy","page":"113–114","volume":"8","issue":"4","call-number":"113","author":[{"family":"Gorman","given":"Sharon L"}],"issued":{"date-parts":[["2017"]]}}}],"schema":"https://github.com/citation-style-language/schema/raw/master/csl-citation.json"} </w:instrText>
      </w:r>
      <w:r w:rsidR="00CB2A3C">
        <w:fldChar w:fldCharType="separate"/>
      </w:r>
      <w:r w:rsidR="008F6977">
        <w:rPr>
          <w:noProof/>
        </w:rPr>
        <w:t xml:space="preserve"> (</w:t>
      </w:r>
      <w:r w:rsidR="00855341">
        <w:rPr>
          <w:noProof/>
        </w:rPr>
        <w:t>Gorman, 2017</w:t>
      </w:r>
      <w:r w:rsidR="00831AF1">
        <w:rPr>
          <w:noProof/>
        </w:rPr>
        <w:t>, p. 113</w:t>
      </w:r>
      <w:r w:rsidR="00855341">
        <w:rPr>
          <w:noProof/>
        </w:rPr>
        <w:t>)</w:t>
      </w:r>
      <w:r w:rsidR="00CB2A3C">
        <w:fldChar w:fldCharType="end"/>
      </w:r>
      <w:r w:rsidR="0059301A">
        <w:t>.</w:t>
      </w:r>
      <w:r w:rsidRPr="00204D2E">
        <w:t xml:space="preserve"> </w:t>
      </w:r>
      <w:r w:rsidR="00F6373B" w:rsidRPr="00204D2E">
        <w:t xml:space="preserve">Playing a </w:t>
      </w:r>
      <w:r w:rsidR="00D534AA" w:rsidRPr="00204D2E">
        <w:t>fundamental</w:t>
      </w:r>
      <w:r w:rsidR="00F6373B" w:rsidRPr="00204D2E">
        <w:t xml:space="preserve"> role in healthcare, physicians </w:t>
      </w:r>
      <w:r w:rsidRPr="00204D2E">
        <w:t xml:space="preserve">bear the responsibility to do administrative work to keep </w:t>
      </w:r>
      <w:r w:rsidR="00D534AA" w:rsidRPr="00204D2E">
        <w:t>organizations</w:t>
      </w:r>
      <w:r w:rsidRPr="00204D2E">
        <w:t xml:space="preserve"> function</w:t>
      </w:r>
      <w:r w:rsidR="001970CF">
        <w:t>ing</w:t>
      </w:r>
      <w:r w:rsidRPr="00204D2E">
        <w:t xml:space="preserve"> normally</w:t>
      </w:r>
      <w:r w:rsidR="00F6373B" w:rsidRPr="00204D2E">
        <w:t xml:space="preserve"> as well as to </w:t>
      </w:r>
      <w:r w:rsidR="00162E71" w:rsidRPr="00204D2E">
        <w:t xml:space="preserve">provide </w:t>
      </w:r>
      <w:r w:rsidR="00F6373B" w:rsidRPr="00204D2E">
        <w:t>care</w:t>
      </w:r>
      <w:r w:rsidR="00162E71" w:rsidRPr="00204D2E">
        <w:t xml:space="preserve"> to</w:t>
      </w:r>
      <w:r w:rsidR="00F6373B" w:rsidRPr="00204D2E">
        <w:t xml:space="preserve"> patients.</w:t>
      </w:r>
      <w:r w:rsidR="008F6977">
        <w:t xml:space="preserve"> </w:t>
      </w:r>
    </w:p>
    <w:p w14:paraId="15F7C4E1" w14:textId="6FE4A479" w:rsidR="006B3E3C" w:rsidRPr="00204D2E" w:rsidRDefault="006B3E3C" w:rsidP="006B3E3C">
      <w:r w:rsidRPr="00204D2E">
        <w:t xml:space="preserve">With the trend to incentivize for outcome, quality and lower costs </w:t>
      </w:r>
      <w:r w:rsidR="00D534AA" w:rsidRPr="00204D2E">
        <w:t>rather</w:t>
      </w:r>
      <w:r w:rsidRPr="00204D2E">
        <w:t xml:space="preserve"> than volume, payers are encouraging health care organizations to take</w:t>
      </w:r>
      <w:r w:rsidR="003C7829">
        <w:t xml:space="preserve"> on</w:t>
      </w:r>
      <w:r w:rsidRPr="00204D2E">
        <w:t xml:space="preserve"> the responsibility of cost control, while quality of care remains </w:t>
      </w:r>
      <w:r w:rsidR="0059301A">
        <w:t>a</w:t>
      </w:r>
      <w:r w:rsidRPr="00204D2E">
        <w:t xml:space="preserve"> priority. Despite the trend, the majority of reimbursement s</w:t>
      </w:r>
      <w:r w:rsidR="00AE6F19">
        <w:t xml:space="preserve">chemes are still volume-based. To </w:t>
      </w:r>
      <w:r w:rsidR="003F3FC4">
        <w:t xml:space="preserve">survive and </w:t>
      </w:r>
      <w:r w:rsidR="008759FA">
        <w:t>thrive</w:t>
      </w:r>
      <w:r w:rsidR="00AE6F19">
        <w:t xml:space="preserve"> in the</w:t>
      </w:r>
      <w:r w:rsidR="0065139D">
        <w:t xml:space="preserve"> </w:t>
      </w:r>
      <w:r w:rsidRPr="00204D2E">
        <w:t xml:space="preserve">dynamic industry environment </w:t>
      </w:r>
      <w:r w:rsidR="00AE6F19">
        <w:t xml:space="preserve">is </w:t>
      </w:r>
      <w:r w:rsidRPr="00204D2E">
        <w:t xml:space="preserve">challenging </w:t>
      </w:r>
      <w:r w:rsidR="00AE6F19">
        <w:t xml:space="preserve">for </w:t>
      </w:r>
      <w:r w:rsidRPr="00204D2E">
        <w:t xml:space="preserve">hospitals and health care executives. To stay competitive in the health market, some health </w:t>
      </w:r>
      <w:r w:rsidR="00D534AA" w:rsidRPr="00204D2E">
        <w:t>care executives</w:t>
      </w:r>
      <w:r w:rsidRPr="00204D2E">
        <w:t xml:space="preserve"> pass the pressure on to physicians by incentivizing </w:t>
      </w:r>
      <w:r w:rsidR="0059301A">
        <w:t>them</w:t>
      </w:r>
      <w:r w:rsidRPr="00204D2E">
        <w:t xml:space="preserve"> to work harder and </w:t>
      </w:r>
      <w:r w:rsidR="003C7829">
        <w:t xml:space="preserve">to align </w:t>
      </w:r>
      <w:r w:rsidRPr="00204D2E">
        <w:t>with the organization’s long- and short-term strategies to realize the org</w:t>
      </w:r>
      <w:r w:rsidR="003C7829">
        <w:t xml:space="preserve">anization’s goals such as cost </w:t>
      </w:r>
      <w:r w:rsidRPr="00204D2E">
        <w:t xml:space="preserve">reduction and quality improvement. </w:t>
      </w:r>
      <w:r w:rsidR="00643A48" w:rsidRPr="00204D2E">
        <w:t xml:space="preserve">With </w:t>
      </w:r>
      <w:r w:rsidR="00D534AA" w:rsidRPr="00204D2E">
        <w:t>implementation</w:t>
      </w:r>
      <w:r w:rsidR="00643A48" w:rsidRPr="00204D2E">
        <w:t xml:space="preserve"> of</w:t>
      </w:r>
      <w:r w:rsidR="00EA6987">
        <w:t xml:space="preserve"> the</w:t>
      </w:r>
      <w:r w:rsidR="00643A48" w:rsidRPr="00204D2E">
        <w:t xml:space="preserve"> </w:t>
      </w:r>
      <w:r w:rsidR="004D023E" w:rsidRPr="00204D2E">
        <w:t xml:space="preserve">Quality Payment Program, as will be discussed below in </w:t>
      </w:r>
      <w:r w:rsidR="004D023E" w:rsidRPr="00204D2E">
        <w:rPr>
          <w:i/>
        </w:rPr>
        <w:t>3.2.1</w:t>
      </w:r>
      <w:r w:rsidR="004D023E" w:rsidRPr="00204D2E">
        <w:t>, physicians are faced with even heavier regulatory burdens</w:t>
      </w:r>
      <w:r w:rsidR="004507FA">
        <w:fldChar w:fldCharType="begin"/>
      </w:r>
      <w:r w:rsidR="00831AF1">
        <w:instrText xml:space="preserve"> ADDIN ZOTERO_ITEM CSL_CITATION {"citationID":"BfIRo0U6","properties":{"formattedCitation":"(Luh, 2016)","plainCitation":"(Luh, 2016)","dontUpdate":true,"noteIndex":0},"citationItems":[{"id":43,"uris":["http://zotero.org/users/5440094/items/6YJMMJIU"],"uri":["http://zotero.org/users/5440094/items/6YJMMJIU"],"itemData":{"id":43,"type":"paper-conference","title":"MACRA regulatory burdens and the threat of physician burnout","container-title":"Mayo Clinic Proceedings","publisher":"Elsevier","page":"1671–1672","volume":"91","author":[{"family":"Luh","given":"Join Y"}],"issued":{"date-parts":[["2016"]]}}}],"schema":"https://github.com/citation-style-language/schema/raw/master/csl-citation.json"} </w:instrText>
      </w:r>
      <w:r w:rsidR="004507FA">
        <w:fldChar w:fldCharType="separate"/>
      </w:r>
      <w:r w:rsidR="008F6977">
        <w:rPr>
          <w:noProof/>
        </w:rPr>
        <w:t xml:space="preserve"> (</w:t>
      </w:r>
      <w:r w:rsidR="00855341">
        <w:rPr>
          <w:noProof/>
        </w:rPr>
        <w:t>Luh, 2016)</w:t>
      </w:r>
      <w:r w:rsidR="004507FA">
        <w:fldChar w:fldCharType="end"/>
      </w:r>
      <w:r w:rsidR="009C5F65">
        <w:t>.</w:t>
      </w:r>
      <w:r w:rsidR="004D023E" w:rsidRPr="00204D2E">
        <w:t xml:space="preserve"> </w:t>
      </w:r>
    </w:p>
    <w:p w14:paraId="793BAD5C" w14:textId="562BAF7A" w:rsidR="00BB3D2B" w:rsidRPr="00204D2E" w:rsidRDefault="00575A67" w:rsidP="004E7ADD">
      <w:r w:rsidRPr="00204D2E">
        <w:t>Facing these challenges, physicians are more likely to b</w:t>
      </w:r>
      <w:r w:rsidR="00136B05" w:rsidRPr="00204D2E">
        <w:t>urn</w:t>
      </w:r>
      <w:r w:rsidRPr="00204D2E">
        <w:t xml:space="preserve"> </w:t>
      </w:r>
      <w:r w:rsidR="00136B05" w:rsidRPr="00204D2E">
        <w:t>out compared to other workers in the United States</w:t>
      </w:r>
      <w:r w:rsidR="008F6977">
        <w:t xml:space="preserve"> (</w:t>
      </w:r>
      <w:r w:rsidR="00136B05" w:rsidRPr="00204D2E">
        <w:t>U.S.)</w:t>
      </w:r>
      <w:r w:rsidR="00FD43D6">
        <w:t>,</w:t>
      </w:r>
      <w:r w:rsidR="006A4AA0" w:rsidRPr="00204D2E">
        <w:t xml:space="preserve"> and</w:t>
      </w:r>
      <w:r w:rsidR="00136B05" w:rsidRPr="00204D2E">
        <w:t xml:space="preserve"> </w:t>
      </w:r>
      <w:r w:rsidR="006A4AA0" w:rsidRPr="00204D2E">
        <w:t>a</w:t>
      </w:r>
      <w:r w:rsidR="007B2851" w:rsidRPr="00204D2E">
        <w:t xml:space="preserve">lmost half </w:t>
      </w:r>
      <w:r w:rsidR="00FD43D6">
        <w:t xml:space="preserve">of </w:t>
      </w:r>
      <w:r w:rsidR="007B2851" w:rsidRPr="00204D2E">
        <w:t>physicians self-report</w:t>
      </w:r>
      <w:r w:rsidR="00D44CE4">
        <w:t>ed</w:t>
      </w:r>
      <w:r w:rsidR="007B2851" w:rsidRPr="00204D2E">
        <w:t xml:space="preserve"> having at least one </w:t>
      </w:r>
      <w:r w:rsidR="00D534AA" w:rsidRPr="00204D2E">
        <w:t>symptom</w:t>
      </w:r>
      <w:r w:rsidR="007B2851" w:rsidRPr="00204D2E">
        <w:t xml:space="preserve"> of </w:t>
      </w:r>
      <w:r w:rsidR="00540F8E">
        <w:t>burnout</w:t>
      </w:r>
      <w:r w:rsidR="00EF7F57">
        <w:fldChar w:fldCharType="begin"/>
      </w:r>
      <w:r w:rsidR="00831AF1">
        <w:instrText xml:space="preserve"> ADDIN ZOTERO_ITEM CSL_CITATION {"citationID":"AVJ0N5fn","properties":{"formattedCitation":"(Shanafelt et al., 2012)","plainCitation":"(Shanafelt et al., 2012)","dontUpdate":true,"noteIndex":0},"citationItems":[{"id":44,"uris":["http://zotero.org/users/5440094/items/L463WWGX"],"uri":["http://zotero.org/users/5440094/items/L463WWGX"],"itemData":{"id":44,"type":"article-journal","title":"Burnout and satisfaction with work-life balance among US physicians relative to the general US population","container-title":"Archives of internal medicine","page":"1377–1385","volume":"172","issue":"18","author":[{"family":"Shanafelt","given":"Tait D"},{"family":"Boone","given":"Sonja"},{"family":"Tan","given":"Litjen"},{"family":"Dyrbye","given":"Lotte N"},{"family":"Sotile","given":"Wayne"},{"family":"Satele","given":"Daniel"},{"family":"West","given":"Colin P"},{"family":"Sloan","given":"Jeff"},{"family":"Oreskovich","given":"Michael R"}],"issued":{"date-parts":[["2012"]]}}}],"schema":"https://github.com/citation-style-language/schema/raw/master/csl-citation.json"} </w:instrText>
      </w:r>
      <w:r w:rsidR="00EF7F57">
        <w:fldChar w:fldCharType="separate"/>
      </w:r>
      <w:r w:rsidR="008F6977">
        <w:rPr>
          <w:noProof/>
        </w:rPr>
        <w:t xml:space="preserve"> (</w:t>
      </w:r>
      <w:r w:rsidR="00855341">
        <w:rPr>
          <w:noProof/>
        </w:rPr>
        <w:t>Shanafelt et al., 2012)</w:t>
      </w:r>
      <w:r w:rsidR="00EF7F57">
        <w:fldChar w:fldCharType="end"/>
      </w:r>
      <w:r w:rsidR="009C5F65">
        <w:t>.</w:t>
      </w:r>
      <w:r w:rsidR="008F6397" w:rsidRPr="00204D2E">
        <w:t xml:space="preserve"> </w:t>
      </w:r>
      <w:r w:rsidR="00540F8E">
        <w:t>Evidence</w:t>
      </w:r>
      <w:r w:rsidR="004E7ADD" w:rsidRPr="00204D2E">
        <w:t xml:space="preserve"> </w:t>
      </w:r>
      <w:r w:rsidR="00540F8E">
        <w:t xml:space="preserve">suggests that </w:t>
      </w:r>
      <w:r w:rsidR="004E7ADD" w:rsidRPr="00204D2E">
        <w:t>early-career physicians have the lowest satisfaction with overall career choice</w:t>
      </w:r>
      <w:r w:rsidR="008F6977">
        <w:t xml:space="preserve"> (</w:t>
      </w:r>
      <w:r w:rsidR="004E7ADD" w:rsidRPr="00204D2E">
        <w:t>being a physician) and the highest frequency of work-home conflicts</w:t>
      </w:r>
      <w:r w:rsidR="00EF7F57">
        <w:fldChar w:fldCharType="begin"/>
      </w:r>
      <w:r w:rsidR="00831AF1">
        <w:instrText xml:space="preserve"> ADDIN ZOTERO_ITEM CSL_CITATION {"citationID":"SbmtuS8G","properties":{"formattedCitation":"(Dyrbye et al., 2013)","plainCitation":"(Dyrbye et al., 2013)","dontUpdate":true,"noteIndex":0},"citationItems":[{"id":45,"uris":["http://zotero.org/users/5440094/items/LKFEBBD2"],"uri":["http://zotero.org/users/5440094/items/LKFEBBD2"],"itemData":{"id":45,"type":"paper-conference","title":"Physician satisfaction and burnout at different career stages","container-title":"Mayo Clinic Proceedings","publisher":"Elsevier","page":"1358–1367","volume":"88","author":[{"family":"Dyrbye","given":"Liselotte N"},{"family":"Varkey","given":"Prathibha"},{"family":"Boone","given":"Sonja L"},{"family":"Satele","given":"Daniel V"},{"family":"Sloan","given":"Jeff A"},{"family":"Shanafelt","given":"Tait D"}],"issued":{"date-parts":[["2013"]]}}}],"schema":"https://github.com/citation-style-language/schema/raw/master/csl-citation.json"} </w:instrText>
      </w:r>
      <w:r w:rsidR="00EF7F57">
        <w:fldChar w:fldCharType="separate"/>
      </w:r>
      <w:r w:rsidR="008F6977">
        <w:rPr>
          <w:noProof/>
        </w:rPr>
        <w:t xml:space="preserve"> (</w:t>
      </w:r>
      <w:r w:rsidR="00855341">
        <w:rPr>
          <w:noProof/>
        </w:rPr>
        <w:t>Dyrbye et al., 2013)</w:t>
      </w:r>
      <w:r w:rsidR="00EF7F57">
        <w:fldChar w:fldCharType="end"/>
      </w:r>
      <w:r w:rsidR="009C5F65">
        <w:t>.</w:t>
      </w:r>
      <w:r w:rsidR="004E7ADD" w:rsidRPr="00204D2E">
        <w:t xml:space="preserve"> </w:t>
      </w:r>
      <w:r w:rsidR="005F4B8A" w:rsidRPr="00204D2E">
        <w:t xml:space="preserve">Symptoms of </w:t>
      </w:r>
      <w:r w:rsidR="00540F8E">
        <w:t>burnout</w:t>
      </w:r>
      <w:r w:rsidR="005F4B8A" w:rsidRPr="00204D2E">
        <w:t xml:space="preserve"> are associated with </w:t>
      </w:r>
      <w:r w:rsidR="00D534AA" w:rsidRPr="00204D2E">
        <w:t>several</w:t>
      </w:r>
      <w:r w:rsidR="005F4B8A" w:rsidRPr="00204D2E">
        <w:t xml:space="preserve"> </w:t>
      </w:r>
      <w:r w:rsidR="00647ACE">
        <w:t>types of professional dy</w:t>
      </w:r>
      <w:r w:rsidR="005F4B8A" w:rsidRPr="00204D2E">
        <w:t>sfunction and increased risk of psychiatric illness</w:t>
      </w:r>
      <w:r w:rsidR="00EF7F57">
        <w:fldChar w:fldCharType="begin"/>
      </w:r>
      <w:r w:rsidR="00831AF1">
        <w:instrText xml:space="preserve"> ADDIN ZOTERO_ITEM CSL_CITATION {"citationID":"rJY6ea3j","properties":{"formattedCitation":"(Schwenk &amp; Gold, 2018)","plainCitation":"(Schwenk &amp; Gold, 2018)","dontUpdate":true,"noteIndex":0},"citationItems":[{"id":46,"uris":["http://zotero.org/users/5440094/items/63ZIK2B3"],"uri":["http://zotero.org/users/5440094/items/63ZIK2B3"],"itemData":{"id":46,"type":"article-journal","title":"Physician burnout—a serious symptom, but of what?","container-title":"Jama","page":"1109–1110","volume":"320","issue":"11","author":[{"family":"Schwenk","given":"Thomas L"},{"family":"Gold","given":"Katherine J"}],"issued":{"date-parts":[["2018"]]}}}],"schema":"https://github.com/citation-style-language/schema/raw/master/csl-citation.json"} </w:instrText>
      </w:r>
      <w:r w:rsidR="00EF7F57">
        <w:fldChar w:fldCharType="separate"/>
      </w:r>
      <w:r w:rsidR="008F6977">
        <w:rPr>
          <w:noProof/>
        </w:rPr>
        <w:t xml:space="preserve"> (</w:t>
      </w:r>
      <w:r w:rsidR="00855341">
        <w:rPr>
          <w:noProof/>
        </w:rPr>
        <w:t xml:space="preserve">Schwenk &amp; </w:t>
      </w:r>
      <w:r w:rsidR="00855341">
        <w:rPr>
          <w:noProof/>
        </w:rPr>
        <w:lastRenderedPageBreak/>
        <w:t>Gold, 2018)</w:t>
      </w:r>
      <w:r w:rsidR="00EF7F57">
        <w:fldChar w:fldCharType="end"/>
      </w:r>
      <w:r w:rsidR="009C5F65">
        <w:t>.</w:t>
      </w:r>
      <w:r w:rsidR="005F4B8A" w:rsidRPr="00204D2E">
        <w:t xml:space="preserve"> </w:t>
      </w:r>
      <w:r w:rsidR="001D5BCB">
        <w:t>On the other hand</w:t>
      </w:r>
      <w:r w:rsidR="00D14C9C" w:rsidRPr="00204D2E">
        <w:t>, p</w:t>
      </w:r>
      <w:r w:rsidR="00BB3DF6" w:rsidRPr="00204D2E">
        <w:t xml:space="preserve">hysician engagement can </w:t>
      </w:r>
      <w:r w:rsidR="009F6A78" w:rsidRPr="00204D2E">
        <w:t>accelerate the acceptance of innovative care models with an organization</w:t>
      </w:r>
      <w:r w:rsidR="00411EA5">
        <w:fldChar w:fldCharType="begin"/>
      </w:r>
      <w:r w:rsidR="00831AF1">
        <w:instrText xml:space="preserve"> ADDIN ZOTERO_ITEM CSL_CITATION {"citationID":"Tr7y87yI","properties":{"formattedCitation":"(Skillman et al., 2017)","plainCitation":"(Skillman et al., 2017)","dontUpdate":true,"noteIndex":0},"citationItems":[{"id":47,"uris":["http://zotero.org/users/5440094/items/SEPKM8SC"],"uri":["http://zotero.org/users/5440094/items/SEPKM8SC"],"itemData":{"id":47,"type":"article-journal","title":"Physician engagement strategies in care coordination: Findings from the Centers for Medicare &amp; Medicaid Services’ Health Care Innovation Awards Program","container-title":"Health services research","page":"291–312","volume":"52","issue":"1","author":[{"family":"Skillman","given":"Megan"},{"family":"Cross-Barnet","given":"Caitlin"},{"family":"Singer","given":"Rachel Friedman"},{"family":"Ruiz","given":"Sarah"},{"family":"Rotondo","given":"Christina"},{"family":"Ahn","given":"Roy"},{"family":"Snyder","given":"Lynne Page"},{"family":"Colligan","given":"Erin M"},{"family":"Giuriceo","given":"Katherine"},{"family":"Moiduddin","given":"Adil"}],"issued":{"date-parts":[["2017"]]}}}],"schema":"https://github.com/citation-style-language/schema/raw/master/csl-citation.json"} </w:instrText>
      </w:r>
      <w:r w:rsidR="00411EA5">
        <w:fldChar w:fldCharType="separate"/>
      </w:r>
      <w:r w:rsidR="008F6977">
        <w:rPr>
          <w:noProof/>
        </w:rPr>
        <w:t xml:space="preserve"> (</w:t>
      </w:r>
      <w:r w:rsidR="00855341">
        <w:rPr>
          <w:noProof/>
        </w:rPr>
        <w:t>Skillman et al., 2017)</w:t>
      </w:r>
      <w:r w:rsidR="00411EA5">
        <w:fldChar w:fldCharType="end"/>
      </w:r>
      <w:r w:rsidR="009C5F65">
        <w:t>.</w:t>
      </w:r>
    </w:p>
    <w:p w14:paraId="675B5B85" w14:textId="691F12C4" w:rsidR="008A17B1" w:rsidRPr="00204D2E" w:rsidRDefault="00647ACE" w:rsidP="008A17B1">
      <w:r>
        <w:t>Concerned that the</w:t>
      </w:r>
      <w:r w:rsidR="00844A2D" w:rsidRPr="00204D2E">
        <w:t xml:space="preserve"> emphasis on only patient care might lead to physician </w:t>
      </w:r>
      <w:r w:rsidR="00540F8E">
        <w:t>burnout</w:t>
      </w:r>
      <w:r w:rsidR="00844A2D" w:rsidRPr="00204D2E">
        <w:t xml:space="preserve">, </w:t>
      </w:r>
      <w:r w:rsidR="008A17B1" w:rsidRPr="00204D2E">
        <w:t>Bodenheimer and Sinsky</w:t>
      </w:r>
      <w:r w:rsidR="0059301A">
        <w:t xml:space="preserve"> (2014)</w:t>
      </w:r>
      <w:r w:rsidR="009C77F5">
        <w:t xml:space="preserve"> </w:t>
      </w:r>
      <w:r w:rsidR="008A17B1" w:rsidRPr="00204D2E">
        <w:t>proposed adding to the triple aim</w:t>
      </w:r>
      <w:r>
        <w:t>s</w:t>
      </w:r>
      <w:r w:rsidR="008A17B1" w:rsidRPr="00204D2E">
        <w:t xml:space="preserve"> of health care – improving population health, reducing costs of care, and enhancing patient experience – a fourth aim of “improving the work-life of healthcare providers” </w:t>
      </w:r>
      <w:r w:rsidR="00831AF1">
        <w:fldChar w:fldCharType="begin"/>
      </w:r>
      <w:r w:rsidR="00831AF1">
        <w:instrText xml:space="preserve"> ADDIN ZOTERO_ITEM CSL_CITATION {"citationID":"3ofpUXm3","properties":{"formattedCitation":"(Bodenheimer &amp; Sinsky, 2014)","plainCitation":"(Bodenheimer &amp; Sinsky, 2014)","dontUpdate":true,"noteIndex":0},"citationItems":[{"id":48,"uris":["http://zotero.org/users/5440094/items/JMU3P4VM"],"uri":["http://zotero.org/users/5440094/items/JMU3P4VM"],"itemData":{"id":48,"type":"article-journal","title":"From triple to quadruple aim: care of the patient requires care of the provider","container-title":"The Annals of Family Medicine","page":"573–576","volume":"12","issue":"6","author":[{"family":"Bodenheimer","given":"Thomas"},{"family":"Sinsky","given":"Christine"}],"issued":{"date-parts":[["2014"]]}}}],"schema":"https://github.com/citation-style-language/schema/raw/master/csl-citation.json"} </w:instrText>
      </w:r>
      <w:r w:rsidR="00831AF1">
        <w:fldChar w:fldCharType="separate"/>
      </w:r>
      <w:r w:rsidR="00831AF1">
        <w:rPr>
          <w:noProof/>
        </w:rPr>
        <w:t xml:space="preserve"> (p. </w:t>
      </w:r>
      <w:r w:rsidR="00FA5B42">
        <w:rPr>
          <w:noProof/>
        </w:rPr>
        <w:t>573</w:t>
      </w:r>
      <w:r w:rsidR="00831AF1">
        <w:rPr>
          <w:noProof/>
        </w:rPr>
        <w:t>)</w:t>
      </w:r>
      <w:r w:rsidR="00831AF1">
        <w:fldChar w:fldCharType="end"/>
      </w:r>
      <w:r w:rsidR="008A17B1" w:rsidRPr="00204D2E">
        <w:t>.</w:t>
      </w:r>
    </w:p>
    <w:p w14:paraId="391C65F8" w14:textId="15EDFF21" w:rsidR="00E74C3F" w:rsidRPr="00204D2E" w:rsidRDefault="00E74C3F" w:rsidP="00E74C3F">
      <w:pPr>
        <w:pStyle w:val="Heading2"/>
      </w:pPr>
      <w:bookmarkStart w:id="4" w:name="_Toc16590188"/>
      <w:r w:rsidRPr="00204D2E">
        <w:t xml:space="preserve">Shifting </w:t>
      </w:r>
      <w:r w:rsidR="00632CF4" w:rsidRPr="00204D2E">
        <w:t>R</w:t>
      </w:r>
      <w:r w:rsidRPr="00204D2E">
        <w:t xml:space="preserve">eimbursement </w:t>
      </w:r>
      <w:r w:rsidR="00632CF4" w:rsidRPr="00204D2E">
        <w:t>M</w:t>
      </w:r>
      <w:r w:rsidRPr="00204D2E">
        <w:t>odels</w:t>
      </w:r>
      <w:bookmarkEnd w:id="4"/>
      <w:r w:rsidRPr="00204D2E">
        <w:t xml:space="preserve"> </w:t>
      </w:r>
    </w:p>
    <w:p w14:paraId="0E5CEC85" w14:textId="7E5D51B8" w:rsidR="00E74C3F" w:rsidRPr="00204D2E" w:rsidRDefault="00E74C3F" w:rsidP="00B41C0A">
      <w:r w:rsidRPr="00204D2E">
        <w:t>One of the external challenges that many medical groups face is shifting reimbursement models from volume-based to value-based. Medicare and other payers are gradually moving from a Fee-for-Service</w:t>
      </w:r>
      <w:r w:rsidR="008F6977">
        <w:t xml:space="preserve"> (</w:t>
      </w:r>
      <w:r w:rsidRPr="00204D2E">
        <w:t>FFS) basis to include incentives for quality, outcome, cost reduction and patient satisfaction. Changes in reimbursement systems drive hospitals to adjust their physician incentive models to align with the transition. Overall, although reimbursement under the new model takes up a small percentage of the whole reimbursement, it is expected to increase and spread to affect more medical groups.</w:t>
      </w:r>
    </w:p>
    <w:p w14:paraId="1DEA73AC" w14:textId="77777777" w:rsidR="00E74C3F" w:rsidRPr="00204D2E" w:rsidRDefault="00E74C3F" w:rsidP="00E74C3F">
      <w:pPr>
        <w:pStyle w:val="Heading3"/>
      </w:pPr>
      <w:bookmarkStart w:id="5" w:name="_Toc16590189"/>
      <w:r w:rsidRPr="00204D2E">
        <w:t>Shift in Medicare</w:t>
      </w:r>
      <w:bookmarkEnd w:id="5"/>
      <w:r w:rsidRPr="00204D2E">
        <w:t xml:space="preserve"> </w:t>
      </w:r>
    </w:p>
    <w:p w14:paraId="466460A8" w14:textId="56F32CDA" w:rsidR="00E74C3F" w:rsidRPr="00204D2E" w:rsidRDefault="00B41C0A" w:rsidP="00E74C3F">
      <w:r w:rsidRPr="00204D2E">
        <w:t>L</w:t>
      </w:r>
      <w:r w:rsidR="00E74C3F" w:rsidRPr="00204D2E">
        <w:t>ong-existing problem</w:t>
      </w:r>
      <w:r w:rsidRPr="00204D2E">
        <w:t>s</w:t>
      </w:r>
      <w:r w:rsidR="00E74C3F" w:rsidRPr="00204D2E">
        <w:t xml:space="preserve"> of the health system in the </w:t>
      </w:r>
      <w:r w:rsidRPr="00204D2E">
        <w:t>U.S.</w:t>
      </w:r>
      <w:r w:rsidR="00E74C3F" w:rsidRPr="00204D2E">
        <w:t xml:space="preserve"> </w:t>
      </w:r>
      <w:r w:rsidRPr="00204D2E">
        <w:t>are</w:t>
      </w:r>
      <w:r w:rsidR="00E74C3F" w:rsidRPr="00204D2E">
        <w:t xml:space="preserve"> increasingly high health expenditure</w:t>
      </w:r>
      <w:r w:rsidR="00FF177C">
        <w:t>s</w:t>
      </w:r>
      <w:r w:rsidR="00E74C3F" w:rsidRPr="00204D2E">
        <w:t xml:space="preserve"> and poor population health outcomes. The </w:t>
      </w:r>
      <w:r w:rsidR="009D1F96" w:rsidRPr="00204D2E">
        <w:t>growing</w:t>
      </w:r>
      <w:r w:rsidR="00E74C3F" w:rsidRPr="00204D2E">
        <w:t xml:space="preserve"> health expenditures</w:t>
      </w:r>
      <w:r w:rsidR="00FF177C">
        <w:t xml:space="preserve"> </w:t>
      </w:r>
      <w:r w:rsidR="005C61F7">
        <w:t xml:space="preserve">increase fiscal deficit and </w:t>
      </w:r>
      <w:r w:rsidR="00E74C3F" w:rsidRPr="00204D2E">
        <w:t>concern private insurers. Under the circumstances</w:t>
      </w:r>
      <w:r w:rsidR="000B0F06">
        <w:t>,</w:t>
      </w:r>
      <w:r w:rsidR="00E74C3F" w:rsidRPr="00204D2E">
        <w:t xml:space="preserve"> a shift from the traditional reimbursement schemes towards innovative models that stimulate low-cost and high-quality care</w:t>
      </w:r>
      <w:r w:rsidR="00CA2659" w:rsidRPr="00204D2E">
        <w:t xml:space="preserve"> occurs</w:t>
      </w:r>
      <w:r w:rsidR="00E74C3F" w:rsidRPr="00204D2E">
        <w:t xml:space="preserve">. </w:t>
      </w:r>
    </w:p>
    <w:p w14:paraId="13DCD856" w14:textId="681FE31C" w:rsidR="00E74C3F" w:rsidRPr="00204D2E" w:rsidRDefault="00885936" w:rsidP="00E74C3F">
      <w:r w:rsidRPr="00204D2E">
        <w:t xml:space="preserve">The last </w:t>
      </w:r>
      <w:r w:rsidR="0059301A">
        <w:t xml:space="preserve">several </w:t>
      </w:r>
      <w:r w:rsidR="0017414F">
        <w:t>decades</w:t>
      </w:r>
      <w:r w:rsidR="00E74C3F" w:rsidRPr="00204D2E">
        <w:t xml:space="preserve"> saw both legislative efforts and attempts of the Centers for Medicare &amp; Medicaid Services</w:t>
      </w:r>
      <w:r w:rsidR="008F6977">
        <w:t xml:space="preserve"> (</w:t>
      </w:r>
      <w:r w:rsidR="00E74C3F" w:rsidRPr="00204D2E">
        <w:t xml:space="preserve">CMS) to restructure the payment system. The Congress passed the Medicare Improvements for Patients </w:t>
      </w:r>
      <w:r w:rsidR="00E74C3F" w:rsidRPr="00204D2E">
        <w:lastRenderedPageBreak/>
        <w:t>and Providers Act</w:t>
      </w:r>
      <w:r w:rsidR="008F6977">
        <w:t xml:space="preserve"> (</w:t>
      </w:r>
      <w:r w:rsidR="00E74C3F" w:rsidRPr="00204D2E">
        <w:t>MIPPA) in 2008, Affordable Care Act</w:t>
      </w:r>
      <w:r w:rsidR="008F6977">
        <w:t xml:space="preserve"> (</w:t>
      </w:r>
      <w:r w:rsidR="00E74C3F" w:rsidRPr="00204D2E">
        <w:t>ACA) in 2010, Protecting Access to Medicare Act</w:t>
      </w:r>
      <w:r w:rsidR="008F6977">
        <w:t xml:space="preserve"> (</w:t>
      </w:r>
      <w:r w:rsidR="00E74C3F" w:rsidRPr="00204D2E">
        <w:t>PAMA) in 2014, and the Medicare Access &amp; C</w:t>
      </w:r>
      <w:r w:rsidR="008F6727" w:rsidRPr="00204D2E">
        <w:t>HIP</w:t>
      </w:r>
      <w:r w:rsidR="00E74C3F" w:rsidRPr="00204D2E">
        <w:t xml:space="preserve"> Reauthorization Act</w:t>
      </w:r>
      <w:r w:rsidR="008F6977">
        <w:t xml:space="preserve"> (</w:t>
      </w:r>
      <w:r w:rsidR="00E74C3F" w:rsidRPr="00204D2E">
        <w:t xml:space="preserve">MACRA) in 2015. Each act contains some section that directs CMS to implement programs that are more or less based on outcome, quality and patient experience. </w:t>
      </w:r>
    </w:p>
    <w:p w14:paraId="1A6423C7" w14:textId="286CFED2" w:rsidR="00E74C3F" w:rsidRPr="00204D2E" w:rsidRDefault="00E74C3F" w:rsidP="00E74C3F">
      <w:r w:rsidRPr="00204D2E">
        <w:t xml:space="preserve">CMS started to emphasize quality of care over quantity of services in 2008. Since then, CMS has initiated more </w:t>
      </w:r>
      <w:r w:rsidR="008F6727" w:rsidRPr="00204D2E">
        <w:t>v</w:t>
      </w:r>
      <w:r w:rsidRPr="00204D2E">
        <w:t>alue-</w:t>
      </w:r>
      <w:r w:rsidR="008F6727" w:rsidRPr="00204D2E">
        <w:t>b</w:t>
      </w:r>
      <w:r w:rsidRPr="00204D2E">
        <w:t xml:space="preserve">ased </w:t>
      </w:r>
      <w:r w:rsidR="008F6727" w:rsidRPr="00204D2E">
        <w:t>p</w:t>
      </w:r>
      <w:r w:rsidRPr="00204D2E">
        <w:t>rograms</w:t>
      </w:r>
      <w:r w:rsidR="008F6977">
        <w:t xml:space="preserve"> (</w:t>
      </w:r>
      <w:r w:rsidRPr="00204D2E">
        <w:t xml:space="preserve">VBP), such as the </w:t>
      </w:r>
      <w:r w:rsidR="00D534AA" w:rsidRPr="00204D2E">
        <w:t>Quality</w:t>
      </w:r>
      <w:r w:rsidRPr="00204D2E">
        <w:t xml:space="preserve"> Payment Program, to </w:t>
      </w:r>
      <w:r w:rsidR="003017A9">
        <w:t>base</w:t>
      </w:r>
      <w:r w:rsidRPr="00204D2E">
        <w:t xml:space="preserve"> Medicare payments </w:t>
      </w:r>
      <w:r w:rsidR="003017A9">
        <w:t>on value rather than volume</w:t>
      </w:r>
      <w:r w:rsidRPr="00204D2E">
        <w:t xml:space="preserve">. CMS defines value-based programs as </w:t>
      </w:r>
      <w:r w:rsidR="008F6727" w:rsidRPr="00204D2E">
        <w:t>those</w:t>
      </w:r>
      <w:r w:rsidRPr="00204D2E">
        <w:t xml:space="preserve"> that reward health care providers with incentive payments for the quality of care they give to people with Medicare</w:t>
      </w:r>
      <w:r w:rsidR="005B6028">
        <w:fldChar w:fldCharType="begin"/>
      </w:r>
      <w:r w:rsidR="00831AF1">
        <w:instrText xml:space="preserve"> ADDIN ZOTERO_ITEM CSL_CITATION {"citationID":"GJpNVQuJ","properties":{"formattedCitation":"(Centers for Medicare &amp; Medicaid Services, 2019, July 16)","plainCitation":"(Centers for Medicare &amp; Medicaid Services, 2019, July 16)","dontUpdate":true,"noteIndex":0},"citationItems":[{"id":61,"uris":["http://zotero.org/users/5440094/items/TZX43V4I"],"uri":["http://zotero.org/users/5440094/items/TZX43V4I"],"itemData":{"id":61,"type":"report","publisher":"Centers for Medicare &amp; Medicaid Services","URL":"https://www.cms.gov/medicare/quality-initiatives-patient-assessment-instruments/value-based-programs/value-based-programs.html","issued":{"date-parts":[["2019",7,16]]}}}],"schema":"https://github.com/citation-style-language/schema/raw/master/csl-citation.json"} </w:instrText>
      </w:r>
      <w:r w:rsidR="005B6028">
        <w:fldChar w:fldCharType="separate"/>
      </w:r>
      <w:r w:rsidR="008F6977">
        <w:rPr>
          <w:noProof/>
        </w:rPr>
        <w:t xml:space="preserve"> (</w:t>
      </w:r>
      <w:r w:rsidR="00855341">
        <w:rPr>
          <w:noProof/>
        </w:rPr>
        <w:t>Centers for Medicare &amp; Medicaid Services, 2019, July 16)</w:t>
      </w:r>
      <w:r w:rsidR="005B6028">
        <w:fldChar w:fldCharType="end"/>
      </w:r>
      <w:r w:rsidR="009C5F65">
        <w:t>.</w:t>
      </w:r>
      <w:r w:rsidRPr="00204D2E">
        <w:t xml:space="preserve"> The underlying principle is that the creation of appropriate incentives encourages all healthcare providers to deliver higher quality care at lower total costs</w:t>
      </w:r>
      <w:r w:rsidR="00855341">
        <w:fldChar w:fldCharType="begin"/>
      </w:r>
      <w:r w:rsidR="00831AF1">
        <w:instrText xml:space="preserve"> ADDIN ZOTERO_ITEM CSL_CITATION {"citationID":"ziTh9a6Z","properties":{"formattedCitation":"(Centers for Medicare &amp; Medicaid Services, 2009)","plainCitation":"(Centers for Medicare &amp; Medicaid Services, 2009)","dontUpdate":true,"noteIndex":0},"citationItems":[{"id":65,"uris":["http://zotero.org/users/5440094/items/77ZYPXLK"],"uri":["http://zotero.org/users/5440094/items/77ZYPXLK"],"itemData":{"id":65,"type":"report","title":"Roadmap for Implementing Value Driven Healthcare in the Traditional Medicare Fee-for-Service Program","publisher":"Centers for Medicare &amp; Medicaid Services","URL":"https://www.cms.gov/Medicare/Quality-Initiatives-Patient-Assessment-Instruments/QualityInitiativesGenInfo/Downloads/VBPRoadmap_OEA_1-16_508.pdf","issued":{"date-parts":[["2009"]]}}}],"schema":"https://github.com/citation-style-language/schema/raw/master/csl-citation.json"} </w:instrText>
      </w:r>
      <w:r w:rsidR="00855341">
        <w:fldChar w:fldCharType="separate"/>
      </w:r>
      <w:r w:rsidR="008F6977">
        <w:rPr>
          <w:noProof/>
        </w:rPr>
        <w:t xml:space="preserve"> (</w:t>
      </w:r>
      <w:r w:rsidR="00855341">
        <w:rPr>
          <w:noProof/>
        </w:rPr>
        <w:t>Centers for Medicare &amp; Medicaid Services, 2009)</w:t>
      </w:r>
      <w:r w:rsidR="00855341">
        <w:fldChar w:fldCharType="end"/>
      </w:r>
      <w:r w:rsidR="009C5F65">
        <w:t>.</w:t>
      </w:r>
      <w:r w:rsidRPr="00204D2E">
        <w:t xml:space="preserve"> </w:t>
      </w:r>
    </w:p>
    <w:p w14:paraId="0EBD362E" w14:textId="77777777" w:rsidR="00E74C3F" w:rsidRPr="00204D2E" w:rsidRDefault="00E74C3F" w:rsidP="00E74C3F">
      <w:pPr>
        <w:pStyle w:val="Heading4"/>
      </w:pPr>
      <w:bookmarkStart w:id="6" w:name="_Toc16590190"/>
      <w:r w:rsidRPr="00204D2E">
        <w:t>Quality Payment Program</w:t>
      </w:r>
      <w:bookmarkEnd w:id="6"/>
      <w:r w:rsidRPr="00204D2E">
        <w:t xml:space="preserve"> </w:t>
      </w:r>
    </w:p>
    <w:p w14:paraId="0BD42E9F" w14:textId="45657C2D" w:rsidR="00E74C3F" w:rsidRPr="00204D2E" w:rsidRDefault="00E74C3F" w:rsidP="00E74C3F">
      <w:r w:rsidRPr="00204D2E">
        <w:t xml:space="preserve">As bipartisan legislation, MACRA of 2015 requires CMS to implement the Quality Payment Program, an incentive program </w:t>
      </w:r>
      <w:r w:rsidR="00E25ED8" w:rsidRPr="00204D2E">
        <w:t>in which</w:t>
      </w:r>
      <w:r w:rsidRPr="00204D2E">
        <w:t xml:space="preserve"> clinicians participate in</w:t>
      </w:r>
      <w:r w:rsidR="007E3E35" w:rsidRPr="00204D2E">
        <w:t xml:space="preserve"> one of</w:t>
      </w:r>
      <w:r w:rsidR="002F2A1E">
        <w:t xml:space="preserve"> two ways: t</w:t>
      </w:r>
      <w:r w:rsidRPr="00204D2E">
        <w:t>he Merit-based Incentive Payment System</w:t>
      </w:r>
      <w:r w:rsidR="008F6977">
        <w:t xml:space="preserve"> (</w:t>
      </w:r>
      <w:r w:rsidRPr="00204D2E">
        <w:t>MIPS) or Advanced Alternative Payment Models</w:t>
      </w:r>
      <w:r w:rsidR="008F6977">
        <w:t xml:space="preserve"> (</w:t>
      </w:r>
      <w:r w:rsidRPr="00204D2E">
        <w:t>APMs). MIPS-eligible clinicians are subject to a performance-based payment adjustment. The maximum MIPS penalty increases to 9% of Medicare part B payments beginning in the performance year of 2020</w:t>
      </w:r>
      <w:r w:rsidR="00855341">
        <w:fldChar w:fldCharType="begin"/>
      </w:r>
      <w:r w:rsidR="00831AF1">
        <w:instrText xml:space="preserve"> ADDIN ZOTERO_ITEM CSL_CITATION {"citationID":"5Qg6eIHi","properties":{"formattedCitation":"(Saignite, 2019)","plainCitation":"(Saignite, 2019)","dontUpdate":true,"noteIndex":0},"citationItems":[{"id":66,"uris":["http://zotero.org/users/5440094/items/YRI9B7L7"],"uri":["http://zotero.org/users/5440094/items/YRI9B7L7"],"itemData":{"id":66,"type":"report","title":"10 FAQs About the Merit-based Incentive Payment System (MIPS)","publisher":"Saignite","URL":"https://www.saignite.com/industry-expertise/quality-payment-program/mips-education/10-faqs-about-mips/","issued":{"date-parts":[["2019"]]}}}],"schema":"https://github.com/citation-style-language/schema/raw/master/csl-citation.json"} </w:instrText>
      </w:r>
      <w:r w:rsidR="00855341">
        <w:fldChar w:fldCharType="separate"/>
      </w:r>
      <w:r w:rsidR="008F6977">
        <w:rPr>
          <w:noProof/>
        </w:rPr>
        <w:t xml:space="preserve"> (</w:t>
      </w:r>
      <w:r w:rsidR="00855341">
        <w:rPr>
          <w:noProof/>
        </w:rPr>
        <w:t>Saignite, 2019)</w:t>
      </w:r>
      <w:r w:rsidR="00855341">
        <w:fldChar w:fldCharType="end"/>
      </w:r>
      <w:r w:rsidR="009C5F65">
        <w:t>.</w:t>
      </w:r>
      <w:r w:rsidRPr="00204D2E">
        <w:t xml:space="preserve"> Clinicians who participate in an Advanced APM may receive a 5</w:t>
      </w:r>
      <w:r w:rsidR="00D61EB7" w:rsidRPr="00204D2E">
        <w:t xml:space="preserve">% </w:t>
      </w:r>
      <w:r w:rsidRPr="00204D2E">
        <w:t>bonus and APM-specific rewards incentive payment</w:t>
      </w:r>
      <w:r w:rsidR="0066589A">
        <w:t>s</w:t>
      </w:r>
      <w:r w:rsidRPr="00204D2E">
        <w:t xml:space="preserve"> for sufficiently participating in an innovative payment model. </w:t>
      </w:r>
    </w:p>
    <w:p w14:paraId="277CC19B" w14:textId="7EC298AA" w:rsidR="00E74C3F" w:rsidRPr="00204D2E" w:rsidRDefault="00E74C3F" w:rsidP="00E74C3F">
      <w:pPr>
        <w:pStyle w:val="Heading3"/>
      </w:pPr>
      <w:bookmarkStart w:id="7" w:name="_Toc16590191"/>
      <w:r w:rsidRPr="00204D2E">
        <w:lastRenderedPageBreak/>
        <w:t xml:space="preserve">Shift </w:t>
      </w:r>
      <w:r w:rsidR="0080430D" w:rsidRPr="00204D2E">
        <w:t>in Private Insurers</w:t>
      </w:r>
      <w:bookmarkEnd w:id="7"/>
    </w:p>
    <w:p w14:paraId="781C260E" w14:textId="30D4A93C" w:rsidR="00E74C3F" w:rsidRPr="00204D2E" w:rsidRDefault="0066589A" w:rsidP="00E74C3F">
      <w:r>
        <w:t>F</w:t>
      </w:r>
      <w:r w:rsidR="00E74C3F" w:rsidRPr="00204D2E">
        <w:t xml:space="preserve">undamental changes in the day-to-day operations of physicians and organizations </w:t>
      </w:r>
      <w:r>
        <w:t xml:space="preserve">are </w:t>
      </w:r>
      <w:r w:rsidR="00E74C3F" w:rsidRPr="00204D2E">
        <w:t xml:space="preserve">appealing only if financial incentives </w:t>
      </w:r>
      <w:r>
        <w:t>are</w:t>
      </w:r>
      <w:r w:rsidR="00E74C3F" w:rsidRPr="00204D2E">
        <w:t xml:space="preserve"> large enough and, in turn, financial incentives from payers would be large enough only if a critical mass of insurers in public and private sectors switched to value-based payment models along with CMS</w:t>
      </w:r>
      <w:bookmarkStart w:id="8" w:name="_Ref15551596"/>
      <w:r w:rsidR="00061B25">
        <w:fldChar w:fldCharType="begin"/>
      </w:r>
      <w:r w:rsidR="00831AF1">
        <w:instrText xml:space="preserve"> ADDIN ZOTERO_ITEM CSL_CITATION {"citationID":"kAdHQGJd","properties":{"formattedCitation":"(Rajkumar, Conway, &amp; Tavenner, 2014)","plainCitation":"(Rajkumar, Conway, &amp; Tavenner, 2014)","dontUpdate":true,"noteIndex":0},"citationItems":[{"id":49,"uris":["http://zotero.org/users/5440094/items/A369RDT7"],"uri":["http://zotero.org/users/5440094/items/A369RDT7"],"itemData":{"id":49,"type":"article-journal","title":"CMS—engaging multiple payers in payment reform","container-title":"Jama","page":"1967–1968","volume":"311","issue":"19","author":[{"family":"Rajkumar","given":"Rahul"},{"family":"Conway","given":"Patrick H"},{"family":"Tavenner","given":"Marilyn"}],"issued":{"date-parts":[["2014"]]}}}],"schema":"https://github.com/citation-style-language/schema/raw/master/csl-citation.json"} </w:instrText>
      </w:r>
      <w:r w:rsidR="00061B25">
        <w:fldChar w:fldCharType="separate"/>
      </w:r>
      <w:r w:rsidR="008F6977">
        <w:rPr>
          <w:noProof/>
        </w:rPr>
        <w:t xml:space="preserve"> (</w:t>
      </w:r>
      <w:r w:rsidR="00855341">
        <w:rPr>
          <w:noProof/>
        </w:rPr>
        <w:t>Rajkumar, Conway, &amp; Tavenner, 2014)</w:t>
      </w:r>
      <w:r w:rsidR="00061B25">
        <w:fldChar w:fldCharType="end"/>
      </w:r>
      <w:bookmarkEnd w:id="8"/>
      <w:r w:rsidR="009C5F65">
        <w:t>.</w:t>
      </w:r>
      <w:r w:rsidR="00E74C3F" w:rsidRPr="00204D2E">
        <w:t xml:space="preserve"> </w:t>
      </w:r>
    </w:p>
    <w:p w14:paraId="6AECE39D" w14:textId="23B1D8B7" w:rsidR="00E74C3F" w:rsidRPr="00204D2E" w:rsidRDefault="00E74C3F" w:rsidP="00E74C3F">
      <w:r w:rsidRPr="00204D2E">
        <w:t xml:space="preserve">Historically, if a new payment model developed by CMS is </w:t>
      </w:r>
      <w:r w:rsidR="00846B5C">
        <w:t>demonstrated</w:t>
      </w:r>
      <w:r w:rsidRPr="00204D2E">
        <w:t xml:space="preserve"> to improve quality and lower costs, other payers </w:t>
      </w:r>
      <w:r w:rsidR="0059301A">
        <w:t>are</w:t>
      </w:r>
      <w:r w:rsidR="009C5F65">
        <w:t xml:space="preserve"> likely to follow</w:t>
      </w:r>
      <w:r w:rsidR="00854960">
        <w:t xml:space="preserve"> </w:t>
      </w:r>
      <w:r w:rsidR="00854960">
        <w:fldChar w:fldCharType="begin"/>
      </w:r>
      <w:r w:rsidR="00854960">
        <w:instrText xml:space="preserve"> ADDIN ZOTERO_ITEM CSL_CITATION {"citationID":"wG0Q42yy","properties":{"formattedCitation":"(Rajkumar et al., 2014)","plainCitation":"(Rajkumar et al., 2014)","noteIndex":0},"citationItems":[{"id":49,"uris":["http://zotero.org/users/5440094/items/A369RDT7"],"uri":["http://zotero.org/users/5440094/items/A369RDT7"],"itemData":{"id":49,"type":"article-journal","title":"CMS—engaging multiple payers in payment reform","container-title":"Jama","page":"1967–1968","volume":"311","issue":"19","author":[{"family":"Rajkumar","given":"Rahul"},{"family":"Conway","given":"Patrick H"},{"family":"Tavenner","given":"Marilyn"}],"issued":{"date-parts":[["2014"]]}}}],"schema":"https://github.com/citation-style-language/schema/raw/master/csl-citation.json"} </w:instrText>
      </w:r>
      <w:r w:rsidR="00854960">
        <w:fldChar w:fldCharType="separate"/>
      </w:r>
      <w:r w:rsidR="00854960">
        <w:rPr>
          <w:noProof/>
        </w:rPr>
        <w:t>(Rajkumar et al., 2014)</w:t>
      </w:r>
      <w:r w:rsidR="00854960">
        <w:fldChar w:fldCharType="end"/>
      </w:r>
      <w:r w:rsidR="009C5F65">
        <w:t>.</w:t>
      </w:r>
      <w:r w:rsidRPr="00204D2E">
        <w:t xml:space="preserve"> Observing that CMS successfully decreased costs by implementing value-based models, many commercial payers have started to follow CMS’s lead and developed their own value-based programs. </w:t>
      </w:r>
    </w:p>
    <w:p w14:paraId="16DFE10A" w14:textId="43EC6175" w:rsidR="001E3B89" w:rsidRPr="00204D2E" w:rsidRDefault="00BC56B6" w:rsidP="001E3B89">
      <w:pPr>
        <w:pStyle w:val="Heading2"/>
        <w:rPr>
          <w:lang w:eastAsia="zh-CN"/>
        </w:rPr>
      </w:pPr>
      <w:bookmarkStart w:id="9" w:name="_Toc16590192"/>
      <w:r w:rsidRPr="00204D2E">
        <w:rPr>
          <w:lang w:eastAsia="zh-CN"/>
        </w:rPr>
        <w:t xml:space="preserve">The </w:t>
      </w:r>
      <w:r w:rsidR="0080430D" w:rsidRPr="00204D2E">
        <w:rPr>
          <w:lang w:eastAsia="zh-CN"/>
        </w:rPr>
        <w:t>Resource-Based Relative Value Scale</w:t>
      </w:r>
      <w:r w:rsidR="008F6977">
        <w:rPr>
          <w:lang w:eastAsia="zh-CN"/>
        </w:rPr>
        <w:t xml:space="preserve"> (</w:t>
      </w:r>
      <w:r w:rsidRPr="00204D2E">
        <w:rPr>
          <w:lang w:eastAsia="zh-CN"/>
        </w:rPr>
        <w:t>RBRVS)</w:t>
      </w:r>
      <w:bookmarkEnd w:id="9"/>
    </w:p>
    <w:p w14:paraId="21656539" w14:textId="7D717637" w:rsidR="008B618F" w:rsidRPr="00204D2E" w:rsidRDefault="00BC56B6" w:rsidP="00FB5A22">
      <w:r w:rsidRPr="00204D2E">
        <w:t>The resource-based relative value scale</w:t>
      </w:r>
      <w:r w:rsidR="008F6977">
        <w:t xml:space="preserve"> (</w:t>
      </w:r>
      <w:r w:rsidRPr="00204D2E">
        <w:t xml:space="preserve">RBRVS) is </w:t>
      </w:r>
      <w:r w:rsidR="00670054" w:rsidRPr="00204D2E">
        <w:t>a</w:t>
      </w:r>
      <w:r w:rsidRPr="00204D2E">
        <w:t xml:space="preserve"> system </w:t>
      </w:r>
      <w:r w:rsidR="00670054" w:rsidRPr="00204D2E">
        <w:t>in which</w:t>
      </w:r>
      <w:r w:rsidR="000B6B2F" w:rsidRPr="00204D2E">
        <w:t xml:space="preserve"> payments </w:t>
      </w:r>
      <w:r w:rsidR="006B1D87">
        <w:t>for</w:t>
      </w:r>
      <w:r w:rsidR="00473F39" w:rsidRPr="00204D2E">
        <w:t xml:space="preserve"> </w:t>
      </w:r>
      <w:r w:rsidR="0059301A">
        <w:t xml:space="preserve">physician </w:t>
      </w:r>
      <w:r w:rsidR="00473F39" w:rsidRPr="00204D2E">
        <w:t xml:space="preserve">services </w:t>
      </w:r>
      <w:r w:rsidR="000B6B2F" w:rsidRPr="00204D2E">
        <w:t xml:space="preserve">are determined by the resource costs needed to provide them. </w:t>
      </w:r>
      <w:r w:rsidR="00E35266" w:rsidRPr="00204D2E">
        <w:t>CMS</w:t>
      </w:r>
      <w:r w:rsidR="008B618F" w:rsidRPr="00204D2E">
        <w:t xml:space="preserve"> </w:t>
      </w:r>
      <w:r w:rsidR="00E35266" w:rsidRPr="00204D2E">
        <w:t xml:space="preserve">established a standardized physician payment schedule based on RBRVS in 1992. </w:t>
      </w:r>
      <w:r w:rsidR="00FB5A22">
        <w:t xml:space="preserve">CMS </w:t>
      </w:r>
      <w:r w:rsidR="00222A36">
        <w:t>assigns a value to each CPT/HCPSC code, and this value is called relative value unit (RVU).</w:t>
      </w:r>
      <w:r w:rsidR="00FB5A22">
        <w:t xml:space="preserve"> </w:t>
      </w:r>
      <w:r w:rsidR="008B618F" w:rsidRPr="00204D2E">
        <w:t>T</w:t>
      </w:r>
      <w:r w:rsidR="001E3B89" w:rsidRPr="00204D2E">
        <w:t xml:space="preserve">he use of </w:t>
      </w:r>
      <w:r w:rsidR="0059301A">
        <w:t xml:space="preserve">the </w:t>
      </w:r>
      <w:r w:rsidR="001E3B89" w:rsidRPr="00204D2E">
        <w:t>RVU</w:t>
      </w:r>
      <w:r w:rsidR="008B618F" w:rsidRPr="00204D2E">
        <w:t xml:space="preserve"> </w:t>
      </w:r>
      <w:r w:rsidR="001E3B89" w:rsidRPr="00204D2E">
        <w:t xml:space="preserve">system makes it possible to compare the combination of skill, workload, complexity and risks </w:t>
      </w:r>
      <w:r w:rsidR="0001130C">
        <w:t>across</w:t>
      </w:r>
      <w:r w:rsidR="001E3B89" w:rsidRPr="00204D2E">
        <w:t xml:space="preserve"> different medical services and care providers. It standardizes the billing method and allows the establishment of industry benchmarks. </w:t>
      </w:r>
    </w:p>
    <w:p w14:paraId="01A11172" w14:textId="41144BDA" w:rsidR="001E3B89" w:rsidRPr="00204D2E" w:rsidRDefault="001E3B89" w:rsidP="001E3B89">
      <w:r w:rsidRPr="00204D2E">
        <w:t xml:space="preserve">The system is widely used by CMS, insurance companies, medical groups and other care providers and organizations. According to the Medical Group Management Association’s Physician Compensation and Productivity Report, more than one-third of physician practices in the U.S. are using a compensation plan based on some </w:t>
      </w:r>
      <w:r w:rsidRPr="00204D2E">
        <w:lastRenderedPageBreak/>
        <w:t>type of wRVU structure, and more than 60% of physicians are paid based on some type of wRVU metrics</w:t>
      </w:r>
      <w:r w:rsidR="00855341">
        <w:fldChar w:fldCharType="begin"/>
      </w:r>
      <w:r w:rsidR="00831AF1">
        <w:instrText xml:space="preserve"> ADDIN ZOTERO_ITEM CSL_CITATION {"citationID":"T2y8tCTN","properties":{"formattedCitation":"(Berg, 2012, January 17)","plainCitation":"(Berg, 2012, January 17)","dontUpdate":true,"noteIndex":0},"citationItems":[{"id":64,"uris":["http://zotero.org/users/5440094/items/YJ6AJWDL"],"uri":["http://zotero.org/users/5440094/items/YJ6AJWDL"],"itemData":{"id":64,"type":"report","title":"When Is a wRVU Not a wRVU? Getting Paid Fully for Your Productivity.","publisher":"Epstein Becker &amp; Green","URL":"https://www.healthemploymentandlabor.com/2012/01/17/when-is-a-wrvu-not-a-wrvu-getting-paid-fully-for-your-productivity/","author":[{"family":"Berg","given":"Robert N."}],"issued":{"date-parts":[["2012",1,17]]}}}],"schema":"https://github.com/citation-style-language/schema/raw/master/csl-citation.json"} </w:instrText>
      </w:r>
      <w:r w:rsidR="00855341">
        <w:fldChar w:fldCharType="separate"/>
      </w:r>
      <w:r w:rsidR="008F6977">
        <w:rPr>
          <w:noProof/>
        </w:rPr>
        <w:t xml:space="preserve"> (</w:t>
      </w:r>
      <w:r w:rsidR="00855341">
        <w:rPr>
          <w:noProof/>
        </w:rPr>
        <w:t>Berg, 2012, January 17)</w:t>
      </w:r>
      <w:r w:rsidR="00855341">
        <w:fldChar w:fldCharType="end"/>
      </w:r>
      <w:r w:rsidR="009C5F65">
        <w:t>.</w:t>
      </w:r>
      <w:r w:rsidRPr="00204D2E">
        <w:t xml:space="preserve"> </w:t>
      </w:r>
    </w:p>
    <w:p w14:paraId="6345620A" w14:textId="6E541E01" w:rsidR="009A21AC" w:rsidRPr="00204D2E" w:rsidRDefault="009A21AC" w:rsidP="009A21AC">
      <w:pPr>
        <w:pStyle w:val="Heading2"/>
      </w:pPr>
      <w:bookmarkStart w:id="10" w:name="_Toc16590193"/>
      <w:r w:rsidRPr="00204D2E">
        <w:t xml:space="preserve">Quality </w:t>
      </w:r>
      <w:r w:rsidR="00D534AA" w:rsidRPr="00204D2E">
        <w:t>Measures</w:t>
      </w:r>
      <w:bookmarkEnd w:id="10"/>
      <w:r w:rsidRPr="00204D2E">
        <w:t xml:space="preserve"> </w:t>
      </w:r>
    </w:p>
    <w:p w14:paraId="77CEF6B1" w14:textId="77777777" w:rsidR="009A21AC" w:rsidRPr="00204D2E" w:rsidRDefault="009A21AC" w:rsidP="009A21AC">
      <w:pPr>
        <w:pStyle w:val="Heading3"/>
      </w:pPr>
      <w:bookmarkStart w:id="11" w:name="_Toc16590194"/>
      <w:r w:rsidRPr="00204D2E">
        <w:t>HCAHPS Survey and CG CAHPS Survey</w:t>
      </w:r>
      <w:bookmarkEnd w:id="11"/>
    </w:p>
    <w:p w14:paraId="59DAD511" w14:textId="2180FC2A" w:rsidR="009A21AC" w:rsidRPr="00204D2E" w:rsidRDefault="009A21AC" w:rsidP="009A21AC">
      <w:r w:rsidRPr="00204D2E">
        <w:t>Consumer Assessment of Healthcare Providers and Systems</w:t>
      </w:r>
      <w:r w:rsidR="008F6977">
        <w:t xml:space="preserve"> (</w:t>
      </w:r>
      <w:r w:rsidRPr="00204D2E">
        <w:t>CAHPS) is a series of surveys to assess patient experience in a specific health care setting. As probably the most important CAHPS survey, HCAHPS</w:t>
      </w:r>
      <w:r w:rsidR="008F6977">
        <w:t xml:space="preserve"> (</w:t>
      </w:r>
      <w:r w:rsidRPr="00204D2E">
        <w:t xml:space="preserve">the Hospital Consumer Assessment of Healthcare Providers and Systems) is required by CMS for all hospitals in the U.S. </w:t>
      </w:r>
      <w:r w:rsidR="0001130C">
        <w:t>On</w:t>
      </w:r>
      <w:r w:rsidRPr="00204D2E">
        <w:t xml:space="preserve"> the survey, patients provide feedback on their experience in a specific area, such as communicat</w:t>
      </w:r>
      <w:r w:rsidR="009F1119">
        <w:t>ion with doctors, and the score</w:t>
      </w:r>
      <w:r w:rsidR="0001130C">
        <w:t>s</w:t>
      </w:r>
      <w:r w:rsidRPr="00204D2E">
        <w:t xml:space="preserve"> </w:t>
      </w:r>
      <w:r w:rsidR="0001130C">
        <w:rPr>
          <w:lang w:eastAsia="zh-CN"/>
        </w:rPr>
        <w:t>are</w:t>
      </w:r>
      <w:r w:rsidR="009F1119">
        <w:rPr>
          <w:lang w:eastAsia="zh-CN"/>
        </w:rPr>
        <w:t xml:space="preserve"> </w:t>
      </w:r>
      <w:r w:rsidRPr="00204D2E">
        <w:t xml:space="preserve">publicly reported so </w:t>
      </w:r>
      <w:r w:rsidR="0001130C">
        <w:t>they directly impact</w:t>
      </w:r>
      <w:r w:rsidRPr="00204D2E">
        <w:t xml:space="preserve"> the healthcare organization’s reputation. Moreover, the score is one factor that determines reimbursement from the government. </w:t>
      </w:r>
    </w:p>
    <w:p w14:paraId="3B2CD540" w14:textId="04D12661" w:rsidR="009A21AC" w:rsidRPr="00204D2E" w:rsidRDefault="009A21AC" w:rsidP="009A21AC">
      <w:r w:rsidRPr="00204D2E">
        <w:t>CG CAHPS</w:t>
      </w:r>
      <w:r w:rsidR="008F6977">
        <w:t xml:space="preserve"> (</w:t>
      </w:r>
      <w:r w:rsidRPr="00204D2E">
        <w:t xml:space="preserve">the Clinician and Group Consumer Assessment of Healthcare Providers and Systems) is another part of the CAHPS survey family. Some refer </w:t>
      </w:r>
      <w:r w:rsidR="0059301A">
        <w:t xml:space="preserve">to </w:t>
      </w:r>
      <w:r w:rsidRPr="00204D2E">
        <w:t xml:space="preserve">CG CAHPS as a “sister” to HCAHPS because it is also a standardized survey used to </w:t>
      </w:r>
      <w:r w:rsidR="0001130C">
        <w:t xml:space="preserve">collect </w:t>
      </w:r>
      <w:r w:rsidRPr="00204D2E">
        <w:t xml:space="preserve"> patients’ perceptions of care from healthcare providers. The difference is that CG CAHPS </w:t>
      </w:r>
      <w:r w:rsidR="007321C4">
        <w:t>is</w:t>
      </w:r>
      <w:r w:rsidRPr="00204D2E">
        <w:t xml:space="preserve"> specific to medical office settings rather than hospitals. </w:t>
      </w:r>
    </w:p>
    <w:p w14:paraId="41FDDD8E" w14:textId="77777777" w:rsidR="009A21AC" w:rsidRPr="00204D2E" w:rsidRDefault="009A21AC" w:rsidP="009A21AC">
      <w:pPr>
        <w:pStyle w:val="Heading3"/>
      </w:pPr>
      <w:bookmarkStart w:id="12" w:name="_Toc16590195"/>
      <w:r w:rsidRPr="00204D2E">
        <w:t>Never Events</w:t>
      </w:r>
      <w:bookmarkEnd w:id="12"/>
    </w:p>
    <w:p w14:paraId="43295A3E" w14:textId="69D585FC" w:rsidR="009A21AC" w:rsidRPr="00204D2E" w:rsidRDefault="009A21AC" w:rsidP="009A21AC">
      <w:r w:rsidRPr="00204D2E">
        <w:t>“Never Event</w:t>
      </w:r>
      <w:r w:rsidR="00D93BB1">
        <w:t>s</w:t>
      </w:r>
      <w:r w:rsidRPr="00204D2E">
        <w:t xml:space="preserve">” </w:t>
      </w:r>
      <w:r w:rsidR="009A0616">
        <w:t>are</w:t>
      </w:r>
      <w:r w:rsidRPr="00204D2E">
        <w:t xml:space="preserve"> adverse events that are “unambiguous</w:t>
      </w:r>
      <w:r w:rsidR="008F6977">
        <w:t xml:space="preserve"> (</w:t>
      </w:r>
      <w:r w:rsidRPr="00204D2E">
        <w:t>clearly identifiable and measurable), serious</w:t>
      </w:r>
      <w:r w:rsidR="008F6977">
        <w:t xml:space="preserve"> (</w:t>
      </w:r>
      <w:r w:rsidRPr="00204D2E">
        <w:t>resulting in death or significant disab</w:t>
      </w:r>
      <w:r w:rsidR="0059301A">
        <w:t>ility), and usually preventable</w:t>
      </w:r>
      <w:r w:rsidRPr="00204D2E">
        <w:t>”</w:t>
      </w:r>
      <w:r w:rsidR="00855341">
        <w:fldChar w:fldCharType="begin"/>
      </w:r>
      <w:r w:rsidR="00831AF1">
        <w:instrText xml:space="preserve"> ADDIN ZOTERO_ITEM CSL_CITATION {"citationID":"rcPm3pCf","properties":{"formattedCitation":"(Agency for Healthcare Research and Quality, 2019, January)","plainCitation":"(Agency for Healthcare Research and Quality, 2019, January)","dontUpdate":true,"noteIndex":0},"citationItems":[{"id":67,"uris":["http://zotero.org/users/5440094/items/3V57MJCB"],"uri":["http://zotero.org/users/5440094/items/3V57MJCB"],"itemData":{"id":67,"type":"report","title":"Never Events","publisher":"Agency for Healthcare Research and Quality","URL":"Retrieved from https://psnet.ahrq.gov/primers/primer/3/never-events","issued":{"date-parts":[["2019",1]]}}}],"schema":"https://github.com/citation-style-language/schema/raw/master/csl-citation.json"} </w:instrText>
      </w:r>
      <w:r w:rsidR="00855341">
        <w:fldChar w:fldCharType="separate"/>
      </w:r>
      <w:r w:rsidR="008F6977">
        <w:rPr>
          <w:noProof/>
        </w:rPr>
        <w:t xml:space="preserve"> (</w:t>
      </w:r>
      <w:r w:rsidR="00855341">
        <w:rPr>
          <w:noProof/>
        </w:rPr>
        <w:t>Agency for Healthcare Research and Quality, 2019, January</w:t>
      </w:r>
      <w:r w:rsidR="006228E7">
        <w:rPr>
          <w:noProof/>
        </w:rPr>
        <w:t>, para. 1</w:t>
      </w:r>
      <w:r w:rsidR="00855341">
        <w:rPr>
          <w:noProof/>
        </w:rPr>
        <w:t>)</w:t>
      </w:r>
      <w:r w:rsidR="00855341">
        <w:fldChar w:fldCharType="end"/>
      </w:r>
      <w:r w:rsidR="0059301A">
        <w:t>.</w:t>
      </w:r>
      <w:r w:rsidRPr="00204D2E">
        <w:t xml:space="preserve"> An example of such </w:t>
      </w:r>
      <w:r w:rsidR="0001130C">
        <w:t xml:space="preserve">an </w:t>
      </w:r>
      <w:r w:rsidRPr="00204D2E">
        <w:t xml:space="preserve">event is wrong-site surgery. </w:t>
      </w:r>
    </w:p>
    <w:p w14:paraId="2477C535" w14:textId="0C5FDE73" w:rsidR="009A21AC" w:rsidRPr="00204D2E" w:rsidRDefault="009A21AC" w:rsidP="009A21AC">
      <w:r w:rsidRPr="00204D2E">
        <w:lastRenderedPageBreak/>
        <w:t xml:space="preserve">On September 1, 2008, Medicare </w:t>
      </w:r>
      <w:r w:rsidR="00FC6848">
        <w:t xml:space="preserve">ended its </w:t>
      </w:r>
      <w:r w:rsidRPr="00204D2E">
        <w:t>long-standing presumption in its payment rule that taxpayers and patients should bear the average costs consequences when complications occurred since hospitals tried their best to prevent such events from happening. CMS disallowed incremental payments associated with eight secondary conditions that it</w:t>
      </w:r>
      <w:r w:rsidR="00D93BB1">
        <w:t xml:space="preserve"> deemed “reasonably preventable.</w:t>
      </w:r>
      <w:r w:rsidRPr="00204D2E">
        <w:t xml:space="preserve">” For the fiscal year 2009, nine additional complications were </w:t>
      </w:r>
      <w:r w:rsidR="002F4425">
        <w:t xml:space="preserve">put on </w:t>
      </w:r>
      <w:r w:rsidRPr="00204D2E">
        <w:t xml:space="preserve">the list. </w:t>
      </w:r>
    </w:p>
    <w:p w14:paraId="21D53D13" w14:textId="6962BEEB" w:rsidR="009A21AC" w:rsidRPr="00204D2E" w:rsidRDefault="009A21AC" w:rsidP="009A21AC">
      <w:r w:rsidRPr="00204D2E">
        <w:t xml:space="preserve">Although the policy was expected to result in less than 0.01% of Medicare payments nationally, some hospital leaders opposed the inclusion of some complications that were not completely preventable by hospitals and noted that the policy did not directly reduce payments to physicians, even when they were </w:t>
      </w:r>
      <w:r w:rsidR="003D75DA">
        <w:t>primarily responsible</w:t>
      </w:r>
      <w:r w:rsidR="008F66EE">
        <w:fldChar w:fldCharType="begin"/>
      </w:r>
      <w:r w:rsidR="00831AF1">
        <w:instrText xml:space="preserve"> ADDIN ZOTERO_ITEM CSL_CITATION {"citationID":"ZjkHAGGH","properties":{"formattedCitation":"(Milstein, 2009)","plainCitation":"(Milstein, 2009)","dontUpdate":true,"noteIndex":0},"citationItems":[{"id":50,"uris":["http://zotero.org/users/5440094/items/HP2GBBS2"],"uri":["http://zotero.org/users/5440094/items/HP2GBBS2"],"itemData":{"id":50,"type":"article-journal","title":"Ending extra payment for “never events”—stronger incentives for patients' safety","container-title":"New England Journal of Medicine","page":"2388–2390","volume":"360","issue":"23","author":[{"family":"Milstein","given":"Arnold"}],"issued":{"date-parts":[["2009"]]}}}],"schema":"https://github.com/citation-style-language/schema/raw/master/csl-citation.json"} </w:instrText>
      </w:r>
      <w:r w:rsidR="008F66EE">
        <w:fldChar w:fldCharType="separate"/>
      </w:r>
      <w:r w:rsidR="008F6977">
        <w:rPr>
          <w:noProof/>
        </w:rPr>
        <w:t xml:space="preserve"> (</w:t>
      </w:r>
      <w:r w:rsidR="00855341">
        <w:rPr>
          <w:noProof/>
        </w:rPr>
        <w:t>Milstein, 2009)</w:t>
      </w:r>
      <w:r w:rsidR="008F66EE">
        <w:fldChar w:fldCharType="end"/>
      </w:r>
      <w:r w:rsidRPr="00204D2E">
        <w:t xml:space="preserve">. </w:t>
      </w:r>
    </w:p>
    <w:p w14:paraId="47AE37D7" w14:textId="77777777" w:rsidR="001E3B89" w:rsidRPr="00204D2E" w:rsidRDefault="001E3B89" w:rsidP="001E3B89">
      <w:pPr>
        <w:rPr>
          <w:lang w:eastAsia="zh-CN"/>
        </w:rPr>
      </w:pPr>
    </w:p>
    <w:p w14:paraId="67A4AF80" w14:textId="5E5C41E5" w:rsidR="006D0322" w:rsidRPr="00204D2E" w:rsidRDefault="006D0322" w:rsidP="006D0322">
      <w:pPr>
        <w:pStyle w:val="Heading1"/>
        <w:rPr>
          <w:lang w:eastAsia="zh-CN"/>
        </w:rPr>
      </w:pPr>
      <w:bookmarkStart w:id="13" w:name="_Toc16590196"/>
      <w:r w:rsidRPr="00204D2E">
        <w:rPr>
          <w:lang w:eastAsia="zh-CN"/>
        </w:rPr>
        <w:lastRenderedPageBreak/>
        <w:t xml:space="preserve">Literature </w:t>
      </w:r>
      <w:r w:rsidR="0080430D" w:rsidRPr="00204D2E">
        <w:rPr>
          <w:lang w:eastAsia="zh-CN"/>
        </w:rPr>
        <w:t>Review</w:t>
      </w:r>
      <w:bookmarkEnd w:id="13"/>
      <w:r w:rsidR="0080430D" w:rsidRPr="00204D2E">
        <w:rPr>
          <w:lang w:eastAsia="zh-CN"/>
        </w:rPr>
        <w:t xml:space="preserve"> </w:t>
      </w:r>
    </w:p>
    <w:p w14:paraId="76897B4E" w14:textId="200FFD52" w:rsidR="009025AE" w:rsidRPr="00204D2E" w:rsidRDefault="009025AE" w:rsidP="009025AE">
      <w:pPr>
        <w:pStyle w:val="Heading2"/>
      </w:pPr>
      <w:bookmarkStart w:id="14" w:name="_Toc16590197"/>
      <w:r w:rsidRPr="00204D2E">
        <w:t xml:space="preserve">Physician </w:t>
      </w:r>
      <w:r w:rsidR="0080430D" w:rsidRPr="00204D2E">
        <w:t>Compensation Model</w:t>
      </w:r>
      <w:bookmarkEnd w:id="14"/>
    </w:p>
    <w:p w14:paraId="55DA016B" w14:textId="4441CED9" w:rsidR="009025AE" w:rsidRPr="00204D2E" w:rsidRDefault="009025AE" w:rsidP="009025AE">
      <w:r w:rsidRPr="00204D2E">
        <w:t xml:space="preserve">Four physician compensation models are commonly used by health care organizations: base salary plus </w:t>
      </w:r>
      <w:r w:rsidR="00473F39" w:rsidRPr="00204D2E">
        <w:t>incentive</w:t>
      </w:r>
      <w:r w:rsidRPr="00204D2E">
        <w:t>, equal shares, productivity-based compensation, and productivity plus capitation</w:t>
      </w:r>
      <w:r w:rsidR="00855341">
        <w:fldChar w:fldCharType="begin"/>
      </w:r>
      <w:r w:rsidR="00831AF1">
        <w:instrText xml:space="preserve"> ADDIN ZOTERO_ITEM CSL_CITATION {"citationID":"evpdGw2f","properties":{"formattedCitation":"(American Academy of Pediatrics, 2016)","plainCitation":"(American Academy of Pediatrics, 2016)","dontUpdate":true,"noteIndex":0},"citationItems":[{"id":68,"uris":["http://zotero.org/users/5440094/items/GZZMARY7"],"uri":["http://zotero.org/users/5440094/items/GZZMARY7"],"itemData":{"id":68,"type":"report","title":"Physician Compensation Models","publisher":"American Academy of Pediatrics","URL":"https://www.aap.org/en-us/professional-resources/practice-transformation/managing-your-career/Pages/Physician-Compensation-Models.aspx","issued":{"date-parts":[["2016"]]}}}],"schema":"https://github.com/citation-style-language/schema/raw/master/csl-citation.json"} </w:instrText>
      </w:r>
      <w:r w:rsidR="00855341">
        <w:fldChar w:fldCharType="separate"/>
      </w:r>
      <w:r w:rsidR="008F6977">
        <w:rPr>
          <w:noProof/>
        </w:rPr>
        <w:t xml:space="preserve"> (</w:t>
      </w:r>
      <w:r w:rsidR="00855341">
        <w:rPr>
          <w:noProof/>
        </w:rPr>
        <w:t>American Academy of Pediatrics, 2016)</w:t>
      </w:r>
      <w:r w:rsidR="00855341">
        <w:fldChar w:fldCharType="end"/>
      </w:r>
      <w:r w:rsidR="009C5F65">
        <w:t>.</w:t>
      </w:r>
    </w:p>
    <w:p w14:paraId="2775434F" w14:textId="52A61D8D" w:rsidR="009025AE" w:rsidRPr="00204D2E" w:rsidRDefault="005553EF" w:rsidP="009025AE">
      <w:pPr>
        <w:pStyle w:val="Heading3"/>
      </w:pPr>
      <w:bookmarkStart w:id="15" w:name="_Toc16590198"/>
      <w:r w:rsidRPr="00204D2E">
        <w:t xml:space="preserve">Base </w:t>
      </w:r>
      <w:r w:rsidR="0080430D" w:rsidRPr="00204D2E">
        <w:t>Salary Plus Incentive</w:t>
      </w:r>
      <w:bookmarkEnd w:id="15"/>
      <w:r w:rsidR="0080430D" w:rsidRPr="00204D2E">
        <w:t xml:space="preserve"> </w:t>
      </w:r>
    </w:p>
    <w:p w14:paraId="58A3F495" w14:textId="778BF329" w:rsidR="009025AE" w:rsidRPr="00204D2E" w:rsidRDefault="00324A48" w:rsidP="009025AE">
      <w:r w:rsidRPr="00204D2E">
        <w:t xml:space="preserve">The </w:t>
      </w:r>
      <w:r w:rsidR="00D93BB1">
        <w:t xml:space="preserve">base salary plus incentive </w:t>
      </w:r>
      <w:r w:rsidRPr="00204D2E">
        <w:t>model can be in the form of base</w:t>
      </w:r>
      <w:r w:rsidR="005553EF" w:rsidRPr="00204D2E">
        <w:t xml:space="preserve"> salary/minimum-income guarantee or salary plus bonus/incentive</w:t>
      </w:r>
      <w:r w:rsidRPr="00204D2E">
        <w:t xml:space="preserve">. This </w:t>
      </w:r>
      <w:r w:rsidR="005553EF" w:rsidRPr="00204D2E">
        <w:t xml:space="preserve">model </w:t>
      </w:r>
      <w:r w:rsidR="009025AE" w:rsidRPr="00204D2E">
        <w:t xml:space="preserve">is widely used in large </w:t>
      </w:r>
      <w:r w:rsidR="000F02E9" w:rsidRPr="00204D2E">
        <w:t>h</w:t>
      </w:r>
      <w:r w:rsidR="009025AE" w:rsidRPr="00204D2E">
        <w:t xml:space="preserve">ealth </w:t>
      </w:r>
      <w:r w:rsidR="000F02E9" w:rsidRPr="00204D2E">
        <w:t>m</w:t>
      </w:r>
      <w:r w:rsidR="009025AE" w:rsidRPr="00204D2E">
        <w:t xml:space="preserve">aintenance </w:t>
      </w:r>
      <w:r w:rsidR="000F02E9" w:rsidRPr="00204D2E">
        <w:t>o</w:t>
      </w:r>
      <w:r w:rsidR="009025AE" w:rsidRPr="00204D2E">
        <w:t>rganizations</w:t>
      </w:r>
      <w:r w:rsidR="008F6977">
        <w:t xml:space="preserve"> (</w:t>
      </w:r>
      <w:r w:rsidR="009025AE" w:rsidRPr="00204D2E">
        <w:t xml:space="preserve">HMOs), academic settings, and large corporate- </w:t>
      </w:r>
      <w:r w:rsidR="0059301A">
        <w:t>and</w:t>
      </w:r>
      <w:r w:rsidR="009025AE" w:rsidRPr="00204D2E">
        <w:t xml:space="preserve"> physician-owned practices. As a certain amount of salary is guaranteed, an advantage of such </w:t>
      </w:r>
      <w:r w:rsidR="00170DB3" w:rsidRPr="00204D2E">
        <w:t xml:space="preserve">a </w:t>
      </w:r>
      <w:r w:rsidR="009025AE" w:rsidRPr="00204D2E">
        <w:t>model is that it offers the highest</w:t>
      </w:r>
      <w:r w:rsidR="001469E1" w:rsidRPr="00204D2E">
        <w:t xml:space="preserve"> </w:t>
      </w:r>
      <w:r w:rsidR="009025AE" w:rsidRPr="00204D2E">
        <w:t xml:space="preserve">level of security to physicians, especially those who are young or new to an organization and need time to </w:t>
      </w:r>
      <w:r w:rsidR="006923D0" w:rsidRPr="00204D2E">
        <w:t xml:space="preserve">grow </w:t>
      </w:r>
      <w:r w:rsidR="00C738CE" w:rsidRPr="00204D2E">
        <w:t>a patient base</w:t>
      </w:r>
      <w:r w:rsidR="009025AE" w:rsidRPr="00204D2E">
        <w:t>.</w:t>
      </w:r>
      <w:r w:rsidR="00BD55DC" w:rsidRPr="00204D2E">
        <w:t xml:space="preserve"> </w:t>
      </w:r>
      <w:r w:rsidR="004B5C15" w:rsidRPr="00204D2E">
        <w:t>On the other hand,</w:t>
      </w:r>
      <w:r w:rsidR="009025AE" w:rsidRPr="00204D2E">
        <w:t xml:space="preserve"> such </w:t>
      </w:r>
      <w:r w:rsidR="004B5C15" w:rsidRPr="00204D2E">
        <w:t xml:space="preserve">a </w:t>
      </w:r>
      <w:r w:rsidR="009025AE" w:rsidRPr="00204D2E">
        <w:t xml:space="preserve">model may ultimately discourage entrepreneurship or support minimum-effort work standards. </w:t>
      </w:r>
    </w:p>
    <w:p w14:paraId="24EACB87" w14:textId="10A7CEB2" w:rsidR="009025AE" w:rsidRPr="00204D2E" w:rsidRDefault="0080430D" w:rsidP="009025AE">
      <w:pPr>
        <w:pStyle w:val="Heading3"/>
      </w:pPr>
      <w:bookmarkStart w:id="16" w:name="_Toc16590199"/>
      <w:r w:rsidRPr="00204D2E">
        <w:t>Equal Shares</w:t>
      </w:r>
      <w:bookmarkEnd w:id="16"/>
    </w:p>
    <w:p w14:paraId="5E8EB3E3" w14:textId="70AEDD7F" w:rsidR="009025AE" w:rsidRPr="00204D2E" w:rsidRDefault="009025AE" w:rsidP="009025AE">
      <w:r w:rsidRPr="00204D2E">
        <w:t>Th</w:t>
      </w:r>
      <w:r w:rsidR="00324A48" w:rsidRPr="00204D2E">
        <w:t xml:space="preserve">e equality/equal shares </w:t>
      </w:r>
      <w:r w:rsidRPr="00204D2E">
        <w:t>model is purely based on economics</w:t>
      </w:r>
      <w:r w:rsidR="004C6B91" w:rsidRPr="00204D2E">
        <w:t xml:space="preserve">. </w:t>
      </w:r>
      <w:r w:rsidR="00813BC2">
        <w:t>P</w:t>
      </w:r>
      <w:r w:rsidRPr="00204D2E">
        <w:t>rofits are equally distributed among the group’s physicians</w:t>
      </w:r>
      <w:r w:rsidR="006A3198" w:rsidRPr="00204D2E">
        <w:t>.</w:t>
      </w:r>
      <w:r w:rsidRPr="00204D2E">
        <w:t xml:space="preserve"> As physicians’ income is directly related to the group’s profits, this model also works well in preventing</w:t>
      </w:r>
      <w:r w:rsidR="00965C6C" w:rsidRPr="00204D2E">
        <w:t xml:space="preserve"> waste and</w:t>
      </w:r>
      <w:r w:rsidRPr="00204D2E">
        <w:t xml:space="preserve"> over-</w:t>
      </w:r>
      <w:r w:rsidR="00965C6C" w:rsidRPr="00204D2E">
        <w:t>provision</w:t>
      </w:r>
      <w:r w:rsidRPr="00204D2E">
        <w:t xml:space="preserve"> </w:t>
      </w:r>
      <w:r w:rsidR="00965C6C" w:rsidRPr="00204D2E">
        <w:t xml:space="preserve">of services </w:t>
      </w:r>
      <w:r w:rsidRPr="00204D2E">
        <w:t xml:space="preserve">and aligning physicians </w:t>
      </w:r>
      <w:r w:rsidR="00986659" w:rsidRPr="00204D2E">
        <w:t>with</w:t>
      </w:r>
      <w:r w:rsidRPr="00204D2E">
        <w:t xml:space="preserve"> the financial goals of the group. </w:t>
      </w:r>
    </w:p>
    <w:p w14:paraId="2397EDFF" w14:textId="1F66FF8D" w:rsidR="009025AE" w:rsidRPr="00204D2E" w:rsidRDefault="009025AE" w:rsidP="009025AE">
      <w:r w:rsidRPr="00204D2E">
        <w:lastRenderedPageBreak/>
        <w:t xml:space="preserve">The model assumes that everyone is equally skilled, productive, and motivated to work </w:t>
      </w:r>
      <w:r w:rsidR="008E092C" w:rsidRPr="00204D2E">
        <w:t>for</w:t>
      </w:r>
      <w:r w:rsidRPr="00204D2E">
        <w:t xml:space="preserve"> the best interest of the group. Therefore, a downside is that this model provides no incentive to work harder and thus physicians with lower productivity can take financial advantage of those with high productivity.</w:t>
      </w:r>
      <w:r w:rsidR="008F6977">
        <w:t xml:space="preserve"> </w:t>
      </w:r>
    </w:p>
    <w:p w14:paraId="16922402" w14:textId="46929DC2" w:rsidR="009025AE" w:rsidRPr="00204D2E" w:rsidRDefault="009025AE" w:rsidP="009025AE">
      <w:pPr>
        <w:pStyle w:val="Heading3"/>
      </w:pPr>
      <w:bookmarkStart w:id="17" w:name="_Toc16590200"/>
      <w:r w:rsidRPr="00204D2E">
        <w:t>Production</w:t>
      </w:r>
      <w:r w:rsidR="0080430D" w:rsidRPr="00204D2E">
        <w:t>-Based Compensation</w:t>
      </w:r>
      <w:bookmarkEnd w:id="17"/>
    </w:p>
    <w:p w14:paraId="7F7C286E" w14:textId="1CF0F010" w:rsidR="009025AE" w:rsidRPr="00204D2E" w:rsidRDefault="009025AE" w:rsidP="009025AE">
      <w:r w:rsidRPr="00204D2E">
        <w:t>Under th</w:t>
      </w:r>
      <w:r w:rsidR="00324A48" w:rsidRPr="00204D2E">
        <w:t>e production- or productivity-based compensation</w:t>
      </w:r>
      <w:r w:rsidRPr="00204D2E">
        <w:t xml:space="preserve"> model, physicians are compensated based on billings or collections, or the RBRVS units assigned to procedures or patient visits. The overhead costs are allocated among the physicians. This model motivates and rewards extra effort</w:t>
      </w:r>
      <w:r w:rsidR="000B2898" w:rsidRPr="00204D2E">
        <w:t>s</w:t>
      </w:r>
      <w:r w:rsidRPr="00204D2E">
        <w:t xml:space="preserve"> by individual physician</w:t>
      </w:r>
      <w:r w:rsidR="00D93BB1">
        <w:t>s</w:t>
      </w:r>
      <w:r w:rsidRPr="00204D2E">
        <w:t>. In the mean</w:t>
      </w:r>
      <w:r w:rsidR="00046D54" w:rsidRPr="00204D2E">
        <w:t>time</w:t>
      </w:r>
      <w:r w:rsidRPr="00204D2E">
        <w:t xml:space="preserve">, however, it creates a highly competitive environment that may </w:t>
      </w:r>
      <w:r w:rsidR="00260E71" w:rsidRPr="00204D2E">
        <w:t xml:space="preserve">lead to physician </w:t>
      </w:r>
      <w:r w:rsidR="00540F8E">
        <w:t>burnout</w:t>
      </w:r>
      <w:r w:rsidR="00260E71" w:rsidRPr="00204D2E">
        <w:t xml:space="preserve"> and may </w:t>
      </w:r>
      <w:r w:rsidRPr="00204D2E">
        <w:t xml:space="preserve">hamper new </w:t>
      </w:r>
      <w:r w:rsidR="00E44DE5">
        <w:t>doctors</w:t>
      </w:r>
      <w:r w:rsidRPr="00204D2E">
        <w:t xml:space="preserve"> from joining. In addition, overhead expenses can be difficult to manage administratively and politically. </w:t>
      </w:r>
    </w:p>
    <w:p w14:paraId="5927FDA5" w14:textId="5E63F5FE" w:rsidR="009025AE" w:rsidRPr="00204D2E" w:rsidRDefault="005D0F5E" w:rsidP="009025AE">
      <w:pPr>
        <w:pStyle w:val="Heading3"/>
      </w:pPr>
      <w:bookmarkStart w:id="18" w:name="_Toc16590201"/>
      <w:r w:rsidRPr="00204D2E">
        <w:t>P</w:t>
      </w:r>
      <w:r w:rsidR="009025AE" w:rsidRPr="00204D2E">
        <w:t xml:space="preserve">roductivity </w:t>
      </w:r>
      <w:r w:rsidR="0080430D" w:rsidRPr="00204D2E">
        <w:t>Plus Capitation</w:t>
      </w:r>
      <w:bookmarkEnd w:id="18"/>
      <w:r w:rsidR="0080430D" w:rsidRPr="00204D2E">
        <w:t xml:space="preserve"> </w:t>
      </w:r>
    </w:p>
    <w:p w14:paraId="44406C59" w14:textId="16FA5160" w:rsidR="009025AE" w:rsidRPr="00204D2E" w:rsidRDefault="00E623DB" w:rsidP="006408AA">
      <w:r w:rsidRPr="00204D2E">
        <w:t xml:space="preserve">Under </w:t>
      </w:r>
      <w:r w:rsidR="00445B0A" w:rsidRPr="00204D2E">
        <w:t>the</w:t>
      </w:r>
      <w:r w:rsidRPr="00204D2E">
        <w:t xml:space="preserve"> capitation or productivity plus capitation model, </w:t>
      </w:r>
      <w:r w:rsidR="00A92C5A" w:rsidRPr="00204D2E">
        <w:t>capitalized income</w:t>
      </w:r>
      <w:r w:rsidR="00060E7D" w:rsidRPr="00204D2E">
        <w:t xml:space="preserve"> of the physician group, which includes the prepaid health care premiums and payments from health plans,</w:t>
      </w:r>
      <w:r w:rsidR="009025AE" w:rsidRPr="00204D2E">
        <w:t xml:space="preserve"> </w:t>
      </w:r>
      <w:r w:rsidR="00060E7D" w:rsidRPr="00204D2E">
        <w:t>is</w:t>
      </w:r>
      <w:r w:rsidR="009025AE" w:rsidRPr="00204D2E">
        <w:t xml:space="preserve"> distributed among physicians in a nearly equal manner or based on some type of formula. The reimbursement scheme – capitation – discourages the physician group from over-</w:t>
      </w:r>
      <w:r w:rsidR="002D6841" w:rsidRPr="00204D2E">
        <w:t xml:space="preserve">provision of </w:t>
      </w:r>
      <w:r w:rsidR="004214E7" w:rsidRPr="00204D2E">
        <w:t>services</w:t>
      </w:r>
      <w:r w:rsidR="009025AE" w:rsidRPr="00204D2E">
        <w:t>, and a compensation structure of capitation motivates physicians to work effectively and efficiently. Depending on marketplace factors and the group’s negotiating power, a physician group’s capitalized income may wax or wane, and so does a physician’s compensation.</w:t>
      </w:r>
    </w:p>
    <w:p w14:paraId="452A4D6B" w14:textId="408A0381" w:rsidR="006C6372" w:rsidRPr="00204D2E" w:rsidRDefault="00D55C0E" w:rsidP="006C6372">
      <w:pPr>
        <w:pStyle w:val="Heading2"/>
        <w:rPr>
          <w:lang w:eastAsia="zh-CN"/>
        </w:rPr>
      </w:pPr>
      <w:bookmarkStart w:id="19" w:name="_Toc16590202"/>
      <w:r w:rsidRPr="00204D2E">
        <w:rPr>
          <w:lang w:eastAsia="zh-CN"/>
        </w:rPr>
        <w:lastRenderedPageBreak/>
        <w:t xml:space="preserve">What </w:t>
      </w:r>
      <w:r w:rsidR="0080430D" w:rsidRPr="00204D2E">
        <w:rPr>
          <w:lang w:eastAsia="zh-CN"/>
        </w:rPr>
        <w:t xml:space="preserve">Is </w:t>
      </w:r>
      <w:r w:rsidR="00E44DE5">
        <w:rPr>
          <w:lang w:eastAsia="zh-CN"/>
        </w:rPr>
        <w:t>a Good Compensation Model or a</w:t>
      </w:r>
      <w:r w:rsidR="004205CD">
        <w:rPr>
          <w:lang w:eastAsia="zh-CN"/>
        </w:rPr>
        <w:t>n</w:t>
      </w:r>
      <w:r w:rsidR="0080430D" w:rsidRPr="00204D2E">
        <w:rPr>
          <w:lang w:eastAsia="zh-CN"/>
        </w:rPr>
        <w:t xml:space="preserve"> Incentive Plan?</w:t>
      </w:r>
      <w:bookmarkEnd w:id="19"/>
    </w:p>
    <w:p w14:paraId="0DA326AC" w14:textId="56F48AA3" w:rsidR="006C6372" w:rsidRPr="00204D2E" w:rsidRDefault="006C6372" w:rsidP="003D6AE1">
      <w:r w:rsidRPr="00204D2E">
        <w:t xml:space="preserve">A compensation framework </w:t>
      </w:r>
      <w:r w:rsidR="00813BC2">
        <w:t xml:space="preserve">that works well </w:t>
      </w:r>
      <w:r w:rsidRPr="00204D2E">
        <w:t>provides a tangible and aligned structure for a win</w:t>
      </w:r>
      <w:r w:rsidR="00AF08C5" w:rsidRPr="00204D2E">
        <w:t>n</w:t>
      </w:r>
      <w:r w:rsidRPr="00204D2E">
        <w:t>ing patient-provider-system-payer strategy</w:t>
      </w:r>
      <w:bookmarkStart w:id="20" w:name="_Ref15396859"/>
      <w:r w:rsidR="00855341">
        <w:fldChar w:fldCharType="begin"/>
      </w:r>
      <w:r w:rsidR="00831AF1">
        <w:instrText xml:space="preserve"> ADDIN ZOTERO_ITEM CSL_CITATION {"citationID":"bIKW1UNA","properties":{"formattedCitation":"(Gee, 2015)","plainCitation":"(Gee, 2015)","dontUpdate":true,"noteIndex":0},"citationItems":[{"id":69,"uris":["http://zotero.org/users/5440094/items/JA43PH8Y"],"uri":["http://zotero.org/users/5440094/items/JA43PH8Y"],"itemData":{"id":69,"type":"report","title":"Rethinking Physician Compensation","publisher":"Huron","URL":"https://www.huronconsultinggroup.com/resources/healthcare/rethinking-physician-compensation","author":[{"family":"Gee","given":"Kritiya"}],"issued":{"date-parts":[["2015"]]}}}],"schema":"https://github.com/citation-style-language/schema/raw/master/csl-citation.json"} </w:instrText>
      </w:r>
      <w:r w:rsidR="00855341">
        <w:fldChar w:fldCharType="separate"/>
      </w:r>
      <w:r w:rsidR="008F6977">
        <w:rPr>
          <w:noProof/>
        </w:rPr>
        <w:t xml:space="preserve"> (</w:t>
      </w:r>
      <w:r w:rsidR="00855341">
        <w:rPr>
          <w:noProof/>
        </w:rPr>
        <w:t>Gee, 2015)</w:t>
      </w:r>
      <w:r w:rsidR="00855341">
        <w:fldChar w:fldCharType="end"/>
      </w:r>
      <w:bookmarkEnd w:id="20"/>
      <w:r w:rsidR="009C5F65">
        <w:t>.</w:t>
      </w:r>
      <w:r w:rsidRPr="00204D2E">
        <w:t xml:space="preserve"> It gives specific direction </w:t>
      </w:r>
      <w:r w:rsidR="00DA54A8" w:rsidRPr="00204D2E">
        <w:t>about</w:t>
      </w:r>
      <w:r w:rsidRPr="00204D2E">
        <w:t xml:space="preserve"> what performance the organization desires and effectively focus</w:t>
      </w:r>
      <w:r w:rsidR="008036F6" w:rsidRPr="00204D2E">
        <w:t>es</w:t>
      </w:r>
      <w:r w:rsidRPr="00204D2E">
        <w:t xml:space="preserve"> physicians on priorities of the organization. It also eases the issue of physician </w:t>
      </w:r>
      <w:r w:rsidR="00540F8E">
        <w:t>burnout</w:t>
      </w:r>
      <w:r w:rsidRPr="00204D2E">
        <w:t xml:space="preserve"> by offering financial security and relieving financial stress. </w:t>
      </w:r>
      <w:r w:rsidR="003D6AE1" w:rsidRPr="00204D2E">
        <w:t xml:space="preserve">Ideally, the compensation model </w:t>
      </w:r>
      <w:r w:rsidR="005238AE">
        <w:t xml:space="preserve">has unified and </w:t>
      </w:r>
      <w:r w:rsidR="003D6AE1" w:rsidRPr="00204D2E">
        <w:t>common principles across the hospital system, and is flexible enough to allow departments to have their specific metrics, variables and incentives. It</w:t>
      </w:r>
      <w:r w:rsidR="005238AE">
        <w:t xml:space="preserve"> should</w:t>
      </w:r>
      <w:r w:rsidR="00813BC2">
        <w:t xml:space="preserve"> apply</w:t>
      </w:r>
      <w:r w:rsidR="003D6AE1" w:rsidRPr="00204D2E">
        <w:t xml:space="preserve"> to all providers but with special</w:t>
      </w:r>
      <w:r w:rsidR="009C5F65">
        <w:t>ty or group-specific components</w:t>
      </w:r>
      <w:r w:rsidR="00457A60">
        <w:t xml:space="preserve"> </w:t>
      </w:r>
      <w:r w:rsidR="00457A60">
        <w:fldChar w:fldCharType="begin"/>
      </w:r>
      <w:r w:rsidR="00457A60">
        <w:instrText xml:space="preserve"> ADDIN ZOTERO_ITEM CSL_CITATION {"citationID":"lO3bDgfr","properties":{"formattedCitation":"(Gee, 2015)","plainCitation":"(Gee, 2015)","noteIndex":0},"citationItems":[{"id":69,"uris":["http://zotero.org/users/5440094/items/JA43PH8Y"],"uri":["http://zotero.org/users/5440094/items/JA43PH8Y"],"itemData":{"id":69,"type":"report","title":"Rethinking Physician Compensation","publisher":"Huron","URL":"https://www.huronconsultinggroup.com/resources/healthcare/rethinking-physician-compensation","author":[{"family":"Gee","given":"Kritiya"}],"issued":{"date-parts":[["2015"]]}}}],"schema":"https://github.com/citation-style-language/schema/raw/master/csl-citation.json"} </w:instrText>
      </w:r>
      <w:r w:rsidR="00457A60">
        <w:fldChar w:fldCharType="separate"/>
      </w:r>
      <w:r w:rsidR="00457A60">
        <w:rPr>
          <w:noProof/>
        </w:rPr>
        <w:t>(Gee, 2015)</w:t>
      </w:r>
      <w:r w:rsidR="00457A60">
        <w:fldChar w:fldCharType="end"/>
      </w:r>
      <w:r w:rsidR="009C5F65">
        <w:t>.</w:t>
      </w:r>
      <w:r w:rsidR="003D6AE1" w:rsidRPr="00204D2E">
        <w:t xml:space="preserve"> </w:t>
      </w:r>
    </w:p>
    <w:p w14:paraId="6D480D55" w14:textId="084850B7" w:rsidR="00D55C0E" w:rsidRPr="00204D2E" w:rsidRDefault="001D6F39" w:rsidP="00E10AF9">
      <w:pPr>
        <w:ind w:left="1" w:firstLine="719"/>
      </w:pPr>
      <w:r>
        <w:t xml:space="preserve">An </w:t>
      </w:r>
      <w:r w:rsidR="006C6372" w:rsidRPr="00204D2E">
        <w:t xml:space="preserve">incentive plan should </w:t>
      </w:r>
      <w:r w:rsidR="005F73ED" w:rsidRPr="00204D2E">
        <w:t xml:space="preserve">be </w:t>
      </w:r>
      <w:r w:rsidR="00D534AA" w:rsidRPr="00204D2E">
        <w:t>sustainable</w:t>
      </w:r>
      <w:r w:rsidR="005F73ED" w:rsidRPr="00204D2E">
        <w:t xml:space="preserve"> and simple, align with the missions of the </w:t>
      </w:r>
      <w:r w:rsidR="00D534AA" w:rsidRPr="00204D2E">
        <w:t>organization</w:t>
      </w:r>
      <w:r w:rsidR="006C6372" w:rsidRPr="00204D2E">
        <w:t>,</w:t>
      </w:r>
      <w:r w:rsidR="005F73ED" w:rsidRPr="00204D2E">
        <w:t xml:space="preserve"> have good indicators of what matters, and set challenging but realizable goals.</w:t>
      </w:r>
      <w:r w:rsidR="006C6372" w:rsidRPr="00204D2E">
        <w:t xml:space="preserve"> </w:t>
      </w:r>
      <w:bookmarkStart w:id="21" w:name="_Hlk11000727"/>
      <w:r w:rsidR="006C6372" w:rsidRPr="00204D2E">
        <w:t xml:space="preserve">When developing an incentive model, it is important to involve physicians in </w:t>
      </w:r>
      <w:r w:rsidR="00E40164" w:rsidRPr="00204D2E">
        <w:t>the</w:t>
      </w:r>
      <w:r w:rsidR="006C6372" w:rsidRPr="00204D2E">
        <w:t xml:space="preserve"> early stage</w:t>
      </w:r>
      <w:bookmarkEnd w:id="21"/>
      <w:r w:rsidR="00E40164" w:rsidRPr="00204D2E">
        <w:t>s</w:t>
      </w:r>
      <w:r w:rsidR="006C6372" w:rsidRPr="00204D2E">
        <w:t xml:space="preserve"> and ensure </w:t>
      </w:r>
      <w:r w:rsidR="009C5F65">
        <w:t>adherence to guiding principles</w:t>
      </w:r>
      <w:r w:rsidR="001A5524">
        <w:t xml:space="preserve"> </w:t>
      </w:r>
      <w:r w:rsidR="001A5524">
        <w:fldChar w:fldCharType="begin"/>
      </w:r>
      <w:r w:rsidR="001A5524">
        <w:instrText xml:space="preserve"> ADDIN ZOTERO_ITEM CSL_CITATION {"citationID":"YDWrUqw6","properties":{"formattedCitation":"(Dolan, Nesto, Ellender, &amp; Lucchesi, 2017)","plainCitation":"(Dolan, Nesto, Ellender, &amp; Lucchesi, 2017)","noteIndex":0},"citationItems":[{"id":71,"uris":["http://zotero.org/users/5440094/items/HRRCRFF7"],"uri":["http://zotero.org/users/5440094/items/HRRCRFF7"],"itemData":{"id":71,"type":"article-journal","title":"Results, knowledge, and attitudes regarding an incentive compensation plan in a hospital-based, academic, employed physician multispecialty group","container-title":"Journal of Healthcare Management","page":"120–133","volume":"62","issue":"2","author":[{"family":"Dolan","given":"Robert W"},{"family":"Nesto","given":"Richard"},{"family":"Ellender","given":"Stacey"},{"family":"Lucchesi","given":"Christopher"}],"issued":{"date-parts":[["2017"]]}}}],"schema":"https://github.com/citation-style-language/schema/raw/master/csl-citation.json"} </w:instrText>
      </w:r>
      <w:r w:rsidR="001A5524">
        <w:fldChar w:fldCharType="separate"/>
      </w:r>
      <w:r w:rsidR="001A5524">
        <w:rPr>
          <w:noProof/>
        </w:rPr>
        <w:t>(Dolan, Nesto, Ellender, &amp; Lucchesi, 2017)</w:t>
      </w:r>
      <w:r w:rsidR="001A5524">
        <w:fldChar w:fldCharType="end"/>
      </w:r>
      <w:r w:rsidR="009C5F65">
        <w:t>.</w:t>
      </w:r>
    </w:p>
    <w:p w14:paraId="7F351DCF" w14:textId="6D6D6B11" w:rsidR="003865D9" w:rsidRPr="00204D2E" w:rsidRDefault="00900CAA" w:rsidP="003865D9">
      <w:pPr>
        <w:pStyle w:val="Heading2"/>
      </w:pPr>
      <w:bookmarkStart w:id="22" w:name="_Toc16590203"/>
      <w:r>
        <w:t>D</w:t>
      </w:r>
      <w:r w:rsidR="0079516C">
        <w:t>ecrease the risk</w:t>
      </w:r>
      <w:r w:rsidR="004E7ADD" w:rsidRPr="00204D2E">
        <w:t xml:space="preserve"> of P</w:t>
      </w:r>
      <w:r w:rsidR="003865D9" w:rsidRPr="00204D2E">
        <w:t>hysician Burnout</w:t>
      </w:r>
      <w:bookmarkEnd w:id="22"/>
      <w:r w:rsidR="003865D9" w:rsidRPr="00204D2E">
        <w:t xml:space="preserve"> </w:t>
      </w:r>
    </w:p>
    <w:p w14:paraId="094A0E64" w14:textId="03D17BBD" w:rsidR="007F6E11" w:rsidRPr="00204D2E" w:rsidRDefault="003865D9" w:rsidP="00E10AF9">
      <w:r w:rsidRPr="00204D2E">
        <w:t xml:space="preserve">Although the problem of physician burnout has widely be recognized, </w:t>
      </w:r>
      <w:r w:rsidR="004E7ADD" w:rsidRPr="00204D2E">
        <w:t xml:space="preserve">as discussed in </w:t>
      </w:r>
      <w:r w:rsidR="004E7ADD" w:rsidRPr="00204D2E">
        <w:rPr>
          <w:i/>
        </w:rPr>
        <w:t>3.1</w:t>
      </w:r>
      <w:r w:rsidR="004E7ADD" w:rsidRPr="00204D2E">
        <w:t xml:space="preserve">, </w:t>
      </w:r>
      <w:r w:rsidRPr="00204D2E">
        <w:t xml:space="preserve">there </w:t>
      </w:r>
      <w:r w:rsidR="001D6F39">
        <w:t>is no exact</w:t>
      </w:r>
      <w:r w:rsidRPr="00204D2E">
        <w:t xml:space="preserve"> solution to address the problem. A systematic review and </w:t>
      </w:r>
      <w:r w:rsidR="00D534AA" w:rsidRPr="00204D2E">
        <w:t>meta-analysis</w:t>
      </w:r>
      <w:r w:rsidRPr="00204D2E">
        <w:t xml:space="preserve"> in 2016 found that both individual-focused and structural or organizational strategies can re</w:t>
      </w:r>
      <w:r w:rsidR="00FB5299">
        <w:t>duce physician burnout</w:t>
      </w:r>
      <w:r w:rsidR="006D1742">
        <w:t xml:space="preserve"> </w:t>
      </w:r>
      <w:r w:rsidR="00166F6D">
        <w:fldChar w:fldCharType="begin"/>
      </w:r>
      <w:r w:rsidR="0021724D">
        <w:instrText xml:space="preserve"> ADDIN ZOTERO_ITEM CSL_CITATION {"citationID":"DP88u9s9","properties":{"formattedCitation":"(West, Dyrbye, Erwin, &amp; Shanafelt, 2016)","plainCitation":"(West, Dyrbye, Erwin, &amp; Shanafelt, 2016)","noteIndex":0},"citationItems":[{"id":51,"uris":["http://zotero.org/users/5440094/items/BTC4TD3T"],"uri":["http://zotero.org/users/5440094/items/BTC4TD3T"],"itemData":{"id":51,"type":"article-journal","title":"Interventions to prevent and reduce physician burnout: a systematic review and meta-analysis","container-title":"The Lancet","page":"2272–2281","volume":"388","issue":"10057","author":[{"family":"West","given":"Colin P"},{"family":"Dyrbye","given":"Liselotte N"},{"family":"Erwin","given":"Patricia J"},{"family":"Shanafelt","given":"Tait D"}],"issued":{"date-parts":[["2016"]]}}}],"schema":"https://github.com/citation-style-language/schema/raw/master/csl-citation.json"} </w:instrText>
      </w:r>
      <w:r w:rsidR="00166F6D">
        <w:fldChar w:fldCharType="separate"/>
      </w:r>
      <w:r w:rsidR="0021724D">
        <w:rPr>
          <w:noProof/>
        </w:rPr>
        <w:t>(West, Dyrbye, Erwin, &amp; Shanafelt, 2016)</w:t>
      </w:r>
      <w:r w:rsidR="00166F6D">
        <w:fldChar w:fldCharType="end"/>
      </w:r>
      <w:r w:rsidR="00FB5299">
        <w:t xml:space="preserve">. </w:t>
      </w:r>
    </w:p>
    <w:p w14:paraId="256C0728" w14:textId="5D47F4BC" w:rsidR="003865D9" w:rsidRPr="00204D2E" w:rsidRDefault="003865D9" w:rsidP="00E10AF9">
      <w:r w:rsidRPr="00204D2E">
        <w:t xml:space="preserve">The Mayo Clinic summarized </w:t>
      </w:r>
      <w:r w:rsidR="003C2E00" w:rsidRPr="00204D2E">
        <w:t>nine</w:t>
      </w:r>
      <w:r w:rsidRPr="00204D2E">
        <w:t xml:space="preserve"> organizational strategies to promote physician well-being, including acknowledging and accessing the problem of physician burnout, harnessing the power of leadership, developing and implementing targeted interventions, cultivating community </w:t>
      </w:r>
      <w:r w:rsidR="001D6F39">
        <w:t>in the work place</w:t>
      </w:r>
      <w:r w:rsidRPr="00204D2E">
        <w:t xml:space="preserve">, using rewards and incentives </w:t>
      </w:r>
      <w:r w:rsidRPr="00204D2E">
        <w:lastRenderedPageBreak/>
        <w:t>wisely, aligning values and strengthening culture, promoting flexibility and work-life integration, providing resources to promote resilience and self-care, and facilitating and</w:t>
      </w:r>
      <w:r w:rsidR="00FB5299">
        <w:t xml:space="preserve"> funding organizational science</w:t>
      </w:r>
      <w:r w:rsidR="0021724D">
        <w:t xml:space="preserve"> </w:t>
      </w:r>
      <w:r w:rsidR="0021724D">
        <w:fldChar w:fldCharType="begin"/>
      </w:r>
      <w:r w:rsidR="00A02B4A">
        <w:instrText xml:space="preserve"> ADDIN ZOTERO_ITEM CSL_CITATION {"citationID":"w7br8WiN","properties":{"formattedCitation":"(Shanafelt &amp; Noseworthy, 2017)","plainCitation":"(Shanafelt &amp; Noseworthy, 2017)","noteIndex":0},"citationItems":[{"id":52,"uris":["http://zotero.org/users/5440094/items/6GP9IDRE"],"uri":["http://zotero.org/users/5440094/items/6GP9IDRE"],"itemData":{"id":52,"type":"paper-conference","title":"Executive leadership and physician well-being: nine organizational strategies to promote engagement and reduce burnout","container-title":"Mayo Clinic Proceedings","publisher":"Elsevier","page":"129–146","volume":"92","author":[{"family":"Shanafelt","given":"Tait D"},{"family":"Noseworthy","given":"John H"}],"issued":{"date-parts":[["2017"]]}}}],"schema":"https://github.com/citation-style-language/schema/raw/master/csl-citation.json"} </w:instrText>
      </w:r>
      <w:r w:rsidR="0021724D">
        <w:fldChar w:fldCharType="separate"/>
      </w:r>
      <w:r w:rsidR="00A02B4A">
        <w:rPr>
          <w:noProof/>
        </w:rPr>
        <w:t>(Shanafelt &amp; Noseworthy, 2017)</w:t>
      </w:r>
      <w:r w:rsidR="0021724D">
        <w:fldChar w:fldCharType="end"/>
      </w:r>
      <w:r w:rsidR="00FB5299">
        <w:t xml:space="preserve">. </w:t>
      </w:r>
      <w:r w:rsidR="0021724D" w:rsidRPr="00204D2E">
        <w:t xml:space="preserve"> </w:t>
      </w:r>
    </w:p>
    <w:p w14:paraId="55194C52" w14:textId="01AC9A6E" w:rsidR="00521987" w:rsidRPr="00204D2E" w:rsidRDefault="00746395" w:rsidP="00E10AF9">
      <w:r w:rsidRPr="00204D2E">
        <w:t xml:space="preserve">Evidence suggests that productivity-based compensation increases the risk of physician </w:t>
      </w:r>
      <w:r w:rsidR="00540F8E">
        <w:t>burnout</w:t>
      </w:r>
      <w:bookmarkStart w:id="23" w:name="_Ref15384817"/>
      <w:r w:rsidR="00A64791">
        <w:fldChar w:fldCharType="begin"/>
      </w:r>
      <w:r w:rsidR="00831AF1">
        <w:instrText xml:space="preserve"> ADDIN ZOTERO_ITEM CSL_CITATION {"citationID":"OH0JnuZm","properties":{"formattedCitation":"(Shanafelt &amp; Noseworthy, 2017)","plainCitation":"(Shanafelt &amp; Noseworthy, 2017)","dontUpdate":true,"noteIndex":0},"citationItems":[{"id":52,"uris":["http://zotero.org/users/5440094/items/6GP9IDRE"],"uri":["http://zotero.org/users/5440094/items/6GP9IDRE"],"itemData":{"id":52,"type":"paper-conference","title":"Executive leadership and physician well-being: nine organizational strategies to promote engagement and reduce burnout","container-title":"Mayo Clinic Proceedings","publisher":"Elsevier","page":"129–146","volume":"92","author":[{"family":"Shanafelt","given":"Tait D"},{"family":"Noseworthy","given":"John H"}],"issued":{"date-parts":[["2017"]]}}}],"schema":"https://github.com/citation-style-language/schema/raw/master/csl-citation.json"} </w:instrText>
      </w:r>
      <w:r w:rsidR="00A64791">
        <w:fldChar w:fldCharType="separate"/>
      </w:r>
      <w:r w:rsidR="008F6977">
        <w:rPr>
          <w:noProof/>
        </w:rPr>
        <w:t xml:space="preserve"> (</w:t>
      </w:r>
      <w:r w:rsidR="00855341">
        <w:rPr>
          <w:noProof/>
        </w:rPr>
        <w:t>Shanafelt &amp; Noseworthy, 2017)</w:t>
      </w:r>
      <w:r w:rsidR="00A64791">
        <w:fldChar w:fldCharType="end"/>
      </w:r>
      <w:bookmarkEnd w:id="23"/>
      <w:r w:rsidR="00FB5299">
        <w:t>.</w:t>
      </w:r>
      <w:r w:rsidRPr="00204D2E">
        <w:t xml:space="preserve"> A study suggests that spending at least 20% of time</w:t>
      </w:r>
      <w:r w:rsidR="008F6977">
        <w:t xml:space="preserve"> (</w:t>
      </w:r>
      <w:r w:rsidRPr="00204D2E">
        <w:t xml:space="preserve">approximately </w:t>
      </w:r>
      <w:r w:rsidR="00B40952">
        <w:t>one</w:t>
      </w:r>
      <w:r w:rsidRPr="00204D2E">
        <w:t xml:space="preserve"> day/week) on the dimension of work a physician finds most meaningful can greatly decrease the risk of </w:t>
      </w:r>
      <w:r w:rsidR="00540F8E">
        <w:t>burnout</w:t>
      </w:r>
      <w:bookmarkStart w:id="24" w:name="_Ref15337677"/>
      <w:r w:rsidR="00C06C8D">
        <w:fldChar w:fldCharType="begin"/>
      </w:r>
      <w:r w:rsidR="00831AF1">
        <w:instrText xml:space="preserve"> ADDIN ZOTERO_ITEM CSL_CITATION {"citationID":"1pZxsLMO","properties":{"formattedCitation":"(Shanafelt et al., 2009)","plainCitation":"(Shanafelt et al., 2009)","dontUpdate":true,"noteIndex":0},"citationItems":[{"id":53,"uris":["http://zotero.org/users/5440094/items/XGGCGUUJ"],"uri":["http://zotero.org/users/5440094/items/XGGCGUUJ"],"itemData":{"id":53,"type":"article-journal","title":"Career fit and burnout among academic faculty","container-title":"Archives of Internal Medicine","page":"990–995","volume":"169","issue":"10","author":[{"family":"Shanafelt","given":"Tait D"},{"family":"West","given":"Colin P"},{"family":"Sloan","given":"Jeff A"},{"family":"Novotny","given":"Paul J"},{"family":"Poland","given":"Greg A"},{"family":"Menaker","given":"Ron"},{"family":"Rummans","given":"Teresa A"},{"family":"Dyrbye","given":"Lotte N"}],"issued":{"date-parts":[["2009"]]}}}],"schema":"https://github.com/citation-style-language/schema/raw/master/csl-citation.json"} </w:instrText>
      </w:r>
      <w:r w:rsidR="00C06C8D">
        <w:fldChar w:fldCharType="separate"/>
      </w:r>
      <w:r w:rsidR="008F6977">
        <w:rPr>
          <w:noProof/>
        </w:rPr>
        <w:t xml:space="preserve"> (</w:t>
      </w:r>
      <w:r w:rsidR="00855341">
        <w:rPr>
          <w:noProof/>
        </w:rPr>
        <w:t>Shanafelt et al., 2009)</w:t>
      </w:r>
      <w:r w:rsidR="00C06C8D">
        <w:fldChar w:fldCharType="end"/>
      </w:r>
      <w:bookmarkEnd w:id="24"/>
      <w:r w:rsidR="00FB5299">
        <w:t>.</w:t>
      </w:r>
    </w:p>
    <w:p w14:paraId="44449D85" w14:textId="66C47301" w:rsidR="00535DA1" w:rsidRPr="00204D2E" w:rsidRDefault="00535DA1" w:rsidP="006D0322">
      <w:pPr>
        <w:pStyle w:val="Heading1"/>
        <w:rPr>
          <w:lang w:eastAsia="zh-CN"/>
        </w:rPr>
      </w:pPr>
      <w:bookmarkStart w:id="25" w:name="_Toc16590204"/>
      <w:r w:rsidRPr="00204D2E">
        <w:rPr>
          <w:lang w:eastAsia="zh-CN"/>
        </w:rPr>
        <w:t xml:space="preserve">The </w:t>
      </w:r>
      <w:r w:rsidR="0080430D" w:rsidRPr="00204D2E">
        <w:rPr>
          <w:lang w:eastAsia="zh-CN"/>
        </w:rPr>
        <w:t xml:space="preserve">Case: </w:t>
      </w:r>
      <w:r w:rsidR="00255E70">
        <w:rPr>
          <w:lang w:eastAsia="zh-CN"/>
        </w:rPr>
        <w:t>t</w:t>
      </w:r>
      <w:r w:rsidR="00B71729" w:rsidRPr="00204D2E">
        <w:rPr>
          <w:lang w:eastAsia="zh-CN"/>
        </w:rPr>
        <w:t xml:space="preserve">he </w:t>
      </w:r>
      <w:r w:rsidR="0080430D" w:rsidRPr="00204D2E">
        <w:rPr>
          <w:lang w:eastAsia="zh-CN"/>
        </w:rPr>
        <w:t xml:space="preserve">Incentive Plan of </w:t>
      </w:r>
      <w:r w:rsidR="00D534AA" w:rsidRPr="00204D2E">
        <w:rPr>
          <w:lang w:eastAsia="zh-CN"/>
        </w:rPr>
        <w:t>a</w:t>
      </w:r>
      <w:r w:rsidR="0080430D" w:rsidRPr="00204D2E">
        <w:rPr>
          <w:lang w:eastAsia="zh-CN"/>
        </w:rPr>
        <w:t xml:space="preserve"> </w:t>
      </w:r>
      <w:r w:rsidRPr="00204D2E">
        <w:rPr>
          <w:lang w:eastAsia="zh-CN"/>
        </w:rPr>
        <w:t xml:space="preserve">Department </w:t>
      </w:r>
      <w:r w:rsidR="0080430D" w:rsidRPr="00204D2E">
        <w:rPr>
          <w:lang w:eastAsia="zh-CN"/>
        </w:rPr>
        <w:t xml:space="preserve">at </w:t>
      </w:r>
      <w:r w:rsidRPr="00204D2E">
        <w:rPr>
          <w:lang w:eastAsia="zh-CN"/>
        </w:rPr>
        <w:t>UPMC</w:t>
      </w:r>
      <w:bookmarkEnd w:id="25"/>
      <w:r w:rsidRPr="00204D2E">
        <w:rPr>
          <w:lang w:eastAsia="zh-CN"/>
        </w:rPr>
        <w:t xml:space="preserve"> </w:t>
      </w:r>
    </w:p>
    <w:p w14:paraId="1CE841A5" w14:textId="0A472139" w:rsidR="00B71729" w:rsidRPr="00204D2E" w:rsidRDefault="00813BC2" w:rsidP="00B71729">
      <w:r>
        <w:t xml:space="preserve">The </w:t>
      </w:r>
      <w:r w:rsidR="00B71729" w:rsidRPr="00204D2E">
        <w:t>University of Pittsburgh Medical Center</w:t>
      </w:r>
      <w:r w:rsidR="008F6977">
        <w:t xml:space="preserve"> (</w:t>
      </w:r>
      <w:r w:rsidR="00B71729" w:rsidRPr="00204D2E">
        <w:t xml:space="preserve">UPMC) is a prestigious medical center and the largest employer in Western Pennsylvania. </w:t>
      </w:r>
      <w:r w:rsidR="00121C71" w:rsidRPr="00204D2E">
        <w:t>The biggest physician group under UPMC is the University of Pittsburgh Physicians</w:t>
      </w:r>
      <w:r w:rsidR="008F6977">
        <w:t xml:space="preserve"> (</w:t>
      </w:r>
      <w:r w:rsidR="00121C71" w:rsidRPr="00204D2E">
        <w:t xml:space="preserve">UPP). UPP </w:t>
      </w:r>
      <w:r w:rsidR="00B71729" w:rsidRPr="00204D2E">
        <w:t xml:space="preserve">allows a </w:t>
      </w:r>
      <w:r w:rsidR="004A23F4" w:rsidRPr="00204D2E">
        <w:t>d</w:t>
      </w:r>
      <w:r w:rsidR="00B71729" w:rsidRPr="00204D2E">
        <w:t xml:space="preserve">epartment </w:t>
      </w:r>
      <w:r w:rsidR="004A23F4" w:rsidRPr="00204D2E">
        <w:t xml:space="preserve">to </w:t>
      </w:r>
      <w:r w:rsidR="0044653D">
        <w:t>fund its incentive p</w:t>
      </w:r>
      <w:r w:rsidR="00B71729" w:rsidRPr="00204D2E">
        <w:t xml:space="preserve">ool </w:t>
      </w:r>
      <w:r>
        <w:t>in</w:t>
      </w:r>
      <w:r w:rsidR="0044653D">
        <w:t xml:space="preserve"> </w:t>
      </w:r>
      <w:r w:rsidR="00B71729" w:rsidRPr="00204D2E">
        <w:t>four categories</w:t>
      </w:r>
      <w:r w:rsidR="004A23F4" w:rsidRPr="00204D2E">
        <w:t xml:space="preserve"> –</w:t>
      </w:r>
      <w:r w:rsidR="00B71729" w:rsidRPr="00204D2E">
        <w:t xml:space="preserve"> Clinical, Operational, Chair Distinction Recognition</w:t>
      </w:r>
      <w:r w:rsidR="008F6977">
        <w:t xml:space="preserve"> (</w:t>
      </w:r>
      <w:r w:rsidR="00B71729" w:rsidRPr="00204D2E">
        <w:t>optional), and Mission Critical</w:t>
      </w:r>
      <w:r w:rsidR="008F6977">
        <w:t xml:space="preserve"> (</w:t>
      </w:r>
      <w:r w:rsidR="00B71729" w:rsidRPr="00204D2E">
        <w:t>optional)</w:t>
      </w:r>
      <w:r w:rsidR="004A23F4" w:rsidRPr="00204D2E">
        <w:t xml:space="preserve"> – and </w:t>
      </w:r>
      <w:r w:rsidR="00B71729" w:rsidRPr="00204D2E">
        <w:t>requires</w:t>
      </w:r>
      <w:r w:rsidR="00146BBA" w:rsidRPr="00204D2E">
        <w:t xml:space="preserve"> </w:t>
      </w:r>
      <w:r w:rsidR="00B71729" w:rsidRPr="00204D2E">
        <w:t>department</w:t>
      </w:r>
      <w:r w:rsidR="00146BBA" w:rsidRPr="00204D2E">
        <w:t>s</w:t>
      </w:r>
      <w:r w:rsidR="00B71729" w:rsidRPr="00204D2E">
        <w:t xml:space="preserve"> to </w:t>
      </w:r>
      <w:r w:rsidR="00BC68A9" w:rsidRPr="00204D2E">
        <w:t>allot</w:t>
      </w:r>
      <w:r w:rsidR="00B71729" w:rsidRPr="00204D2E">
        <w:t xml:space="preserve"> 25% of the incentive pool to </w:t>
      </w:r>
      <w:r>
        <w:t xml:space="preserve">the </w:t>
      </w:r>
      <w:r w:rsidR="00B71729" w:rsidRPr="00204D2E">
        <w:t>Operation</w:t>
      </w:r>
      <w:r w:rsidR="003B14A4">
        <w:t>al Incentive</w:t>
      </w:r>
      <w:r w:rsidR="00B71729" w:rsidRPr="00204D2E">
        <w:t xml:space="preserve"> and 10% to </w:t>
      </w:r>
      <w:r>
        <w:t xml:space="preserve">the </w:t>
      </w:r>
      <w:r w:rsidR="00B71729" w:rsidRPr="00204D2E">
        <w:t>Chair Distinction Recognition</w:t>
      </w:r>
      <w:r w:rsidR="003B14A4">
        <w:t xml:space="preserve"> Incentive</w:t>
      </w:r>
      <w:r w:rsidR="00B71729" w:rsidRPr="00204D2E">
        <w:t xml:space="preserve"> if </w:t>
      </w:r>
      <w:r w:rsidR="003439D7" w:rsidRPr="00204D2E">
        <w:t>a department choose</w:t>
      </w:r>
      <w:r w:rsidR="001F7E5F" w:rsidRPr="00204D2E">
        <w:t>s</w:t>
      </w:r>
      <w:r w:rsidR="003439D7" w:rsidRPr="00204D2E">
        <w:t xml:space="preserve"> to </w:t>
      </w:r>
      <w:r w:rsidR="007C59DC" w:rsidRPr="00204D2E">
        <w:t>fund</w:t>
      </w:r>
      <w:r w:rsidR="003439D7" w:rsidRPr="00204D2E">
        <w:t xml:space="preserve"> </w:t>
      </w:r>
      <w:r w:rsidR="00BC1317">
        <w:t>it</w:t>
      </w:r>
      <w:r w:rsidR="00B71729" w:rsidRPr="00204D2E">
        <w:t>.</w:t>
      </w:r>
    </w:p>
    <w:p w14:paraId="2FF8CF3F" w14:textId="442C16C0" w:rsidR="00312387" w:rsidRPr="00204D2E" w:rsidRDefault="00762D52" w:rsidP="00DC15A7">
      <w:r w:rsidRPr="00204D2E">
        <w:t>This essay uses as an example the clinical incentive plan</w:t>
      </w:r>
      <w:r w:rsidR="008F6977">
        <w:t xml:space="preserve"> (</w:t>
      </w:r>
      <w:r w:rsidRPr="00204D2E">
        <w:t>the Plan) of a medical specialty department</w:t>
      </w:r>
      <w:r w:rsidR="008F6977">
        <w:t xml:space="preserve"> (</w:t>
      </w:r>
      <w:r w:rsidRPr="00204D2E">
        <w:t>the Department) under UPP at UPMC in Fiscal Year 2018</w:t>
      </w:r>
      <w:r w:rsidR="008F6977">
        <w:t xml:space="preserve"> (</w:t>
      </w:r>
      <w:r w:rsidRPr="00204D2E">
        <w:t>FY 18)</w:t>
      </w:r>
      <w:r w:rsidR="00790182" w:rsidRPr="00204D2E">
        <w:t xml:space="preserve">. </w:t>
      </w:r>
      <w:r w:rsidR="00DC15A7" w:rsidRPr="00204D2E">
        <w:t xml:space="preserve">The purpose of the Plan is to motivate physicians to </w:t>
      </w:r>
      <w:r w:rsidR="0044653D">
        <w:t>do the following:</w:t>
      </w:r>
    </w:p>
    <w:p w14:paraId="6B9F7996" w14:textId="249262C2" w:rsidR="00312387" w:rsidRPr="00204D2E" w:rsidRDefault="00312387" w:rsidP="00312387">
      <w:pPr>
        <w:pStyle w:val="ListParagraph"/>
        <w:numPr>
          <w:ilvl w:val="0"/>
          <w:numId w:val="15"/>
        </w:numPr>
      </w:pPr>
      <w:r w:rsidRPr="00204D2E">
        <w:t xml:space="preserve"> P</w:t>
      </w:r>
      <w:r w:rsidR="00DC15A7" w:rsidRPr="00204D2E">
        <w:t xml:space="preserve">rovide care that complies with the Department’s short- and long-term strategies in order to achieve the overall mission and objectives of the Department. </w:t>
      </w:r>
    </w:p>
    <w:p w14:paraId="3F694146" w14:textId="32182FF7" w:rsidR="00312387" w:rsidRPr="00204D2E" w:rsidRDefault="00312387" w:rsidP="00312387">
      <w:pPr>
        <w:pStyle w:val="ListParagraph"/>
        <w:numPr>
          <w:ilvl w:val="0"/>
          <w:numId w:val="15"/>
        </w:numPr>
      </w:pPr>
      <w:r w:rsidRPr="00204D2E">
        <w:t xml:space="preserve"> S</w:t>
      </w:r>
      <w:r w:rsidR="00DC15A7" w:rsidRPr="00204D2E">
        <w:t>upport the Department’s mission and strategic and financial objectives by aligning financial incentives with individual, divisional, departmental and hospital performance measures.</w:t>
      </w:r>
    </w:p>
    <w:p w14:paraId="285E20DB" w14:textId="4F2C9AB0" w:rsidR="00DC15A7" w:rsidRPr="00204D2E" w:rsidRDefault="00312387" w:rsidP="00312387">
      <w:pPr>
        <w:pStyle w:val="ListParagraph"/>
        <w:numPr>
          <w:ilvl w:val="0"/>
          <w:numId w:val="15"/>
        </w:numPr>
      </w:pPr>
      <w:r w:rsidRPr="00204D2E">
        <w:t xml:space="preserve"> I</w:t>
      </w:r>
      <w:r w:rsidR="00DC15A7" w:rsidRPr="00204D2E">
        <w:t>mprove the Department’s clinical productivity, quality of care, patient satisfaction and educational activities, as well as attract, retain, motivate and professionally develop high-quality care providers and leaders in the health care market in which the Department provides services.</w:t>
      </w:r>
    </w:p>
    <w:p w14:paraId="50F73C2F" w14:textId="6A71A1DC" w:rsidR="003C3EC3" w:rsidRPr="00204D2E" w:rsidRDefault="003C3EC3" w:rsidP="003C3EC3">
      <w:r w:rsidRPr="00204D2E">
        <w:t xml:space="preserve">To be eligible for the Plan, physicians must remain continuously employed by the Department on a full-time or part-time basis, as explicitly specified in his/her Employment Agreement, through the end of the Fiscal Period, which </w:t>
      </w:r>
      <w:r w:rsidR="0044653D">
        <w:t xml:space="preserve">for this essay </w:t>
      </w:r>
      <w:r w:rsidRPr="00204D2E">
        <w:t>is the annual period of 7/1/2017 through 6/30/2018. In addition, physicians must meet</w:t>
      </w:r>
      <w:r w:rsidR="00C25C07" w:rsidRPr="00204D2E">
        <w:t xml:space="preserve"> the</w:t>
      </w:r>
      <w:r w:rsidRPr="00204D2E">
        <w:t xml:space="preserve"> UPP criteria</w:t>
      </w:r>
      <w:r w:rsidR="00C25C07" w:rsidRPr="00204D2E">
        <w:t xml:space="preserve"> for participating in an incentive plan, </w:t>
      </w:r>
      <w:r w:rsidR="00FE1A6B" w:rsidRPr="00204D2E">
        <w:t>which</w:t>
      </w:r>
      <w:r w:rsidR="00740683" w:rsidRPr="00204D2E">
        <w:t xml:space="preserve"> includes</w:t>
      </w:r>
      <w:r w:rsidR="00C25C07" w:rsidRPr="00204D2E">
        <w:t xml:space="preserve"> </w:t>
      </w:r>
      <w:r w:rsidR="00D534AA" w:rsidRPr="00204D2E">
        <w:t>maintaining</w:t>
      </w:r>
      <w:r w:rsidR="006933AD" w:rsidRPr="00204D2E">
        <w:t xml:space="preserve"> a current unrestricted medical </w:t>
      </w:r>
      <w:r w:rsidR="00D534AA" w:rsidRPr="00204D2E">
        <w:lastRenderedPageBreak/>
        <w:t>license</w:t>
      </w:r>
      <w:r w:rsidR="00D53463" w:rsidRPr="00204D2E">
        <w:t>,</w:t>
      </w:r>
      <w:r w:rsidR="006933AD" w:rsidRPr="00204D2E">
        <w:t xml:space="preserve"> a current Drug Enforcement Agency</w:t>
      </w:r>
      <w:r w:rsidR="008F6977">
        <w:t xml:space="preserve"> (</w:t>
      </w:r>
      <w:r w:rsidR="006933AD" w:rsidRPr="00204D2E">
        <w:t>DEA) certificate</w:t>
      </w:r>
      <w:r w:rsidR="00D53463" w:rsidRPr="00204D2E">
        <w:t xml:space="preserve"> and active Medicare </w:t>
      </w:r>
      <w:r w:rsidR="00D534AA" w:rsidRPr="00204D2E">
        <w:t>participating</w:t>
      </w:r>
      <w:r w:rsidR="00D53463" w:rsidRPr="00204D2E">
        <w:t xml:space="preserve"> provider status</w:t>
      </w:r>
      <w:r w:rsidR="006933AD" w:rsidRPr="00204D2E">
        <w:t>, as applicable or required by the Department Chair</w:t>
      </w:r>
      <w:r w:rsidR="007653A1" w:rsidRPr="00204D2E">
        <w:t xml:space="preserve">, </w:t>
      </w:r>
      <w:r w:rsidR="00926698">
        <w:t>as well as</w:t>
      </w:r>
      <w:r w:rsidR="006933AD" w:rsidRPr="00204D2E">
        <w:t xml:space="preserve"> maintaining active Medicare participating provider status </w:t>
      </w:r>
      <w:r w:rsidR="00C33A49">
        <w:t>and</w:t>
      </w:r>
      <w:r w:rsidR="00740683" w:rsidRPr="00204D2E">
        <w:t xml:space="preserve"> </w:t>
      </w:r>
      <w:r w:rsidR="006933AD" w:rsidRPr="00204D2E">
        <w:t>not receiving a written notice of breach of the Employment Agreement during the fiscal year</w:t>
      </w:r>
      <w:r w:rsidR="00FE1A6B" w:rsidRPr="00204D2E">
        <w:t xml:space="preserve">. </w:t>
      </w:r>
    </w:p>
    <w:p w14:paraId="20A69B3A" w14:textId="1E554B8C" w:rsidR="001E3B89" w:rsidRPr="00204D2E" w:rsidRDefault="003C3EC3" w:rsidP="00DF2917">
      <w:r w:rsidRPr="00204D2E">
        <w:tab/>
      </w:r>
      <w:r w:rsidR="00813BC2">
        <w:t>P</w:t>
      </w:r>
      <w:r w:rsidRPr="00204D2E">
        <w:t xml:space="preserve">hysicians who are hired during the Fiscal Period are immediately eligible for participating </w:t>
      </w:r>
      <w:r w:rsidR="00F76EA7" w:rsidRPr="00204D2E">
        <w:t xml:space="preserve">in </w:t>
      </w:r>
      <w:r w:rsidRPr="00204D2E">
        <w:t xml:space="preserve">the Plan on a pro-rata basis, unless otherwise specified in </w:t>
      </w:r>
      <w:r w:rsidR="00C33A49">
        <w:t>the</w:t>
      </w:r>
      <w:r w:rsidRPr="00204D2E">
        <w:t xml:space="preserve"> Employment Agreement. Participation in the current plan or previous plans by an eligible physician does not guarantee his/her participation in subsequent fiscal year plans. </w:t>
      </w:r>
    </w:p>
    <w:p w14:paraId="238BE394" w14:textId="21FA7009" w:rsidR="00B629B1" w:rsidRPr="00204D2E" w:rsidRDefault="00DF2917" w:rsidP="002849DE">
      <w:pPr>
        <w:rPr>
          <w:lang w:eastAsia="zh-CN"/>
        </w:rPr>
      </w:pPr>
      <w:r w:rsidRPr="00204D2E">
        <w:t xml:space="preserve">The Incentive Pool is determined as follows. </w:t>
      </w:r>
      <w:r w:rsidR="0024570A" w:rsidRPr="00204D2E">
        <w:t>Every physician has a wRVU target</w:t>
      </w:r>
      <w:r w:rsidR="008F6977">
        <w:t xml:space="preserve"> (</w:t>
      </w:r>
      <w:r w:rsidRPr="00204D2E">
        <w:t>i.e.</w:t>
      </w:r>
      <w:r w:rsidR="0024570A" w:rsidRPr="00204D2E">
        <w:t xml:space="preserve"> t</w:t>
      </w:r>
      <w:r w:rsidR="005B3BE1" w:rsidRPr="00204D2E">
        <w:t>he Minimum Mandatory wRVU Requirement</w:t>
      </w:r>
      <w:r w:rsidRPr="00204D2E">
        <w:t xml:space="preserve">) </w:t>
      </w:r>
      <w:r w:rsidR="0024570A" w:rsidRPr="00204D2E">
        <w:t xml:space="preserve">set </w:t>
      </w:r>
      <w:r w:rsidR="005B3BE1" w:rsidRPr="00204D2E">
        <w:t xml:space="preserve">forth in </w:t>
      </w:r>
      <w:r w:rsidR="0024570A" w:rsidRPr="00204D2E">
        <w:t xml:space="preserve">his/her </w:t>
      </w:r>
      <w:r w:rsidR="005B3BE1" w:rsidRPr="00204D2E">
        <w:t>Employment Agreement</w:t>
      </w:r>
      <w:r w:rsidR="0024570A" w:rsidRPr="00204D2E">
        <w:t xml:space="preserve">. </w:t>
      </w:r>
      <w:r w:rsidR="00B629B1" w:rsidRPr="00204D2E">
        <w:t xml:space="preserve">The amount </w:t>
      </w:r>
      <w:r w:rsidR="0024570A" w:rsidRPr="00204D2E">
        <w:t xml:space="preserve">of the incentive pool </w:t>
      </w:r>
      <w:r w:rsidR="00B629B1" w:rsidRPr="00204D2E">
        <w:t xml:space="preserve">is determined by the </w:t>
      </w:r>
      <w:r w:rsidR="00A27133" w:rsidRPr="00204D2E">
        <w:t xml:space="preserve">product of the Department’s average net patient revenue times the </w:t>
      </w:r>
      <w:r w:rsidR="00B629B1" w:rsidRPr="00204D2E">
        <w:t>total wRVU</w:t>
      </w:r>
      <w:r w:rsidR="00E80B99" w:rsidRPr="00204D2E">
        <w:t xml:space="preserve"> performed</w:t>
      </w:r>
      <w:r w:rsidR="00344DD3" w:rsidRPr="00204D2E">
        <w:t xml:space="preserve"> in</w:t>
      </w:r>
      <w:r w:rsidR="00B629B1" w:rsidRPr="00204D2E">
        <w:t xml:space="preserve"> excess </w:t>
      </w:r>
      <w:r w:rsidR="00344DD3" w:rsidRPr="00204D2E">
        <w:t xml:space="preserve">of </w:t>
      </w:r>
      <w:r w:rsidR="00B629B1" w:rsidRPr="00204D2E">
        <w:t>individual wRVU target</w:t>
      </w:r>
      <w:r w:rsidR="0024570A" w:rsidRPr="00204D2E">
        <w:t>s</w:t>
      </w:r>
      <w:r w:rsidR="005F67DF" w:rsidRPr="00204D2E">
        <w:rPr>
          <w:lang w:eastAsia="zh-CN"/>
        </w:rPr>
        <w:t xml:space="preserve">. </w:t>
      </w:r>
      <w:r w:rsidR="006E6A23">
        <w:t>Based on the financial performance of the Department, t</w:t>
      </w:r>
      <w:r w:rsidRPr="00204D2E">
        <w:t xml:space="preserve">he annual operational budget </w:t>
      </w:r>
      <w:r w:rsidR="004C4A50">
        <w:t>contributes</w:t>
      </w:r>
      <w:r w:rsidRPr="00204D2E">
        <w:t xml:space="preserve"> funding to Incentive Expense.</w:t>
      </w:r>
      <w:r w:rsidR="002849DE" w:rsidRPr="00204D2E">
        <w:t xml:space="preserve"> The Incentive Pool cannot exceed the Incentive Expense allocated. </w:t>
      </w:r>
    </w:p>
    <w:p w14:paraId="4F6263D7" w14:textId="5956D050" w:rsidR="00B629B1" w:rsidRPr="00204D2E" w:rsidRDefault="00B629B1" w:rsidP="00B629B1">
      <w:r w:rsidRPr="00204D2E">
        <w:tab/>
        <w:t xml:space="preserve">All performance and productivity targets and formulas for the targets in the Plan </w:t>
      </w:r>
      <w:r w:rsidR="0057393A">
        <w:t xml:space="preserve">are </w:t>
      </w:r>
      <w:r w:rsidRPr="00204D2E">
        <w:t>set at the beginning of each fiscal year in sufficient detail</w:t>
      </w:r>
      <w:r w:rsidR="000B7CF5">
        <w:t xml:space="preserve"> so that </w:t>
      </w:r>
      <w:r w:rsidR="000B7CF5" w:rsidRPr="00204D2E">
        <w:t xml:space="preserve">they can be objectively </w:t>
      </w:r>
      <w:r w:rsidR="007522E1">
        <w:t>verified</w:t>
      </w:r>
      <w:r w:rsidRPr="00204D2E">
        <w:t>. Prior to the start of each fiscal year, the Department Chair determine</w:t>
      </w:r>
      <w:r w:rsidR="0057393A">
        <w:t>s</w:t>
      </w:r>
      <w:r w:rsidRPr="00204D2E">
        <w:t xml:space="preserve"> who </w:t>
      </w:r>
      <w:r w:rsidR="0057393A">
        <w:t xml:space="preserve">is </w:t>
      </w:r>
      <w:r w:rsidRPr="00204D2E">
        <w:t>eligible to particip</w:t>
      </w:r>
      <w:r w:rsidR="007522E1">
        <w:t>ate in the Plan and notifies</w:t>
      </w:r>
      <w:r w:rsidRPr="00204D2E">
        <w:t xml:space="preserve"> them in writing of the specific target objective upon which their </w:t>
      </w:r>
      <w:r w:rsidR="00B753C9">
        <w:t>incentive payment will be based</w:t>
      </w:r>
      <w:r w:rsidRPr="00204D2E">
        <w:t xml:space="preserve">. </w:t>
      </w:r>
    </w:p>
    <w:p w14:paraId="7DA3F225" w14:textId="728265ED" w:rsidR="00B629B1" w:rsidRPr="00204D2E" w:rsidRDefault="00B629B1" w:rsidP="00D57A52">
      <w:r w:rsidRPr="00204D2E">
        <w:t xml:space="preserve">Under no circumstances </w:t>
      </w:r>
      <w:r w:rsidR="000D61A2" w:rsidRPr="00204D2E">
        <w:t>can</w:t>
      </w:r>
      <w:r w:rsidRPr="00204D2E">
        <w:t xml:space="preserve"> performance targets be based on the </w:t>
      </w:r>
      <w:r w:rsidR="00D57A52" w:rsidRPr="00204D2E">
        <w:t xml:space="preserve">value or </w:t>
      </w:r>
      <w:r w:rsidRPr="00204D2E">
        <w:t xml:space="preserve">volume of referrals or other business generated but not personally performed by the eligible physician. For a medical service to be counted </w:t>
      </w:r>
      <w:r w:rsidR="00185FA8" w:rsidRPr="00204D2E">
        <w:t>forward</w:t>
      </w:r>
      <w:r w:rsidRPr="00204D2E">
        <w:t xml:space="preserve"> the calculation of </w:t>
      </w:r>
      <w:r w:rsidR="007522E1">
        <w:t xml:space="preserve">a </w:t>
      </w:r>
      <w:r w:rsidRPr="00204D2E">
        <w:t>productivity bonus, the service must be medical</w:t>
      </w:r>
      <w:r w:rsidR="00A07DB8" w:rsidRPr="00204D2E">
        <w:t>ly</w:t>
      </w:r>
      <w:r w:rsidRPr="00204D2E">
        <w:t xml:space="preserve"> necessary, properly documented, and consistent with any utilization review, case management, best practices and guidelines that UPP adopts. </w:t>
      </w:r>
    </w:p>
    <w:p w14:paraId="597F92B0" w14:textId="77777777" w:rsidR="00B629B1" w:rsidRPr="00204D2E" w:rsidRDefault="00B629B1" w:rsidP="00B629B1">
      <w:pPr>
        <w:pStyle w:val="Heading2"/>
      </w:pPr>
      <w:bookmarkStart w:id="26" w:name="_Toc14812649"/>
      <w:bookmarkStart w:id="27" w:name="_Toc16590205"/>
      <w:r w:rsidRPr="00204D2E">
        <w:lastRenderedPageBreak/>
        <w:t>Measures</w:t>
      </w:r>
      <w:bookmarkEnd w:id="26"/>
      <w:bookmarkEnd w:id="27"/>
      <w:r w:rsidRPr="00204D2E">
        <w:t xml:space="preserve"> </w:t>
      </w:r>
    </w:p>
    <w:p w14:paraId="2D807335" w14:textId="60CFE159" w:rsidR="00B629B1" w:rsidRPr="00204D2E" w:rsidRDefault="00B629B1" w:rsidP="00B629B1">
      <w:pPr>
        <w:pStyle w:val="Heading3"/>
      </w:pPr>
      <w:bookmarkStart w:id="28" w:name="_Toc14812650"/>
      <w:bookmarkStart w:id="29" w:name="_Toc16590206"/>
      <w:r w:rsidRPr="00204D2E">
        <w:t xml:space="preserve">Operational </w:t>
      </w:r>
      <w:r w:rsidR="0080430D" w:rsidRPr="00204D2E">
        <w:t>Measures</w:t>
      </w:r>
      <w:bookmarkEnd w:id="28"/>
      <w:bookmarkEnd w:id="29"/>
      <w:r w:rsidR="0080430D" w:rsidRPr="00204D2E">
        <w:t xml:space="preserve"> </w:t>
      </w:r>
    </w:p>
    <w:p w14:paraId="60E0D2A7" w14:textId="56D37097" w:rsidR="00B629B1" w:rsidRPr="00204D2E" w:rsidRDefault="00B629B1" w:rsidP="008217EC">
      <w:r w:rsidRPr="00204D2E">
        <w:t xml:space="preserve">Only a physician who has met the </w:t>
      </w:r>
      <w:r w:rsidR="008F0DA6" w:rsidRPr="00204D2E">
        <w:t>wRVU targets</w:t>
      </w:r>
      <w:r w:rsidRPr="00204D2E">
        <w:t xml:space="preserve"> </w:t>
      </w:r>
      <w:r w:rsidR="002220D0">
        <w:t>is</w:t>
      </w:r>
      <w:r w:rsidRPr="00204D2E">
        <w:t xml:space="preserve"> eligible to earn </w:t>
      </w:r>
      <w:r w:rsidR="002A5EBC" w:rsidRPr="00204D2E">
        <w:t xml:space="preserve">the </w:t>
      </w:r>
      <w:r w:rsidRPr="00204D2E">
        <w:t xml:space="preserve">Operational Incentive. In case of the occurrence of one or more Never Events for which a physician is found solely responsible, his/her eligibility will be reduced no less than 50% of the potential operational incentive payment for each Never Event for which he/she has sole responsibility during the Fiscal Period. The clinical members of the UPP Executive Committee determine if a physician is solely responsible for the occurrence of a Never Event on an individualized peer-review process. </w:t>
      </w:r>
    </w:p>
    <w:p w14:paraId="2BFE2F4E" w14:textId="0712B834" w:rsidR="00B629B1" w:rsidRPr="00204D2E" w:rsidRDefault="00B629B1" w:rsidP="00B629B1">
      <w:r w:rsidRPr="00204D2E">
        <w:t xml:space="preserve">Every operational performance target is based on reports or data from reliable third parties, such as </w:t>
      </w:r>
      <w:r w:rsidR="00E03FA5" w:rsidRPr="00204D2E">
        <w:t>Epic</w:t>
      </w:r>
      <w:r w:rsidR="002220D0">
        <w:t xml:space="preserve">, </w:t>
      </w:r>
      <w:r w:rsidR="008B5A5D" w:rsidRPr="00204D2E">
        <w:t xml:space="preserve">the electronic health records system </w:t>
      </w:r>
      <w:r w:rsidR="007522E1">
        <w:t>used by</w:t>
      </w:r>
      <w:r w:rsidR="008B5A5D" w:rsidRPr="00204D2E">
        <w:t xml:space="preserve"> the Department</w:t>
      </w:r>
      <w:r w:rsidR="002220D0">
        <w:t xml:space="preserve">, </w:t>
      </w:r>
      <w:r w:rsidRPr="00204D2E">
        <w:t xml:space="preserve">and the Corporate Compliance Department, in order to make sure that the measures </w:t>
      </w:r>
      <w:r w:rsidR="007522E1">
        <w:t>can be objectively verified</w:t>
      </w:r>
      <w:r w:rsidRPr="00204D2E">
        <w:t xml:space="preserve">. If through no fault of an eligible physician insufficient data exist to compare the physician’s performance against the benchmark, the operational incentive associated with that </w:t>
      </w:r>
      <w:r w:rsidR="006328B4" w:rsidRPr="00204D2E">
        <w:t>m</w:t>
      </w:r>
      <w:r w:rsidRPr="00204D2E">
        <w:t xml:space="preserve">easure will be deemed to have been earned. </w:t>
      </w:r>
    </w:p>
    <w:p w14:paraId="5169869F" w14:textId="6CDE3CDB" w:rsidR="00B629B1" w:rsidRDefault="00B629B1" w:rsidP="00B629B1">
      <w:r w:rsidRPr="00204D2E">
        <w:t xml:space="preserve">The operational measures include four </w:t>
      </w:r>
      <w:r w:rsidR="00B92727" w:rsidRPr="00204D2E">
        <w:t>areas</w:t>
      </w:r>
      <w:r w:rsidR="00BA3191" w:rsidRPr="00204D2E">
        <w:t>, each</w:t>
      </w:r>
      <w:r w:rsidRPr="00204D2E">
        <w:t xml:space="preserve"> of equal weight of the total Operational Pool. If a Measure has subparts, each subpart is of equal weight within that Measure. </w:t>
      </w:r>
      <w:r w:rsidR="00F07C6C" w:rsidRPr="00204D2E">
        <w:t xml:space="preserve">The weight of each Operational Measure in the Operational Pool is shown in </w:t>
      </w:r>
      <w:r w:rsidR="00F07C6C" w:rsidRPr="00204D2E">
        <w:rPr>
          <w:i/>
        </w:rPr>
        <w:t>Table 1</w:t>
      </w:r>
      <w:r w:rsidR="00F07C6C" w:rsidRPr="00204D2E">
        <w:t xml:space="preserve">. </w:t>
      </w:r>
      <w:r w:rsidRPr="00204D2E">
        <w:t xml:space="preserve">Physicians are eligible to earn the share of a Measure, or subpart of a Measure, individually and do not need to meet other measures, or subpart of a Measure to do so, unless meeting all subparts is expressly set forth as a condition </w:t>
      </w:r>
      <w:r w:rsidR="008461ED" w:rsidRPr="00204D2E">
        <w:t>of</w:t>
      </w:r>
      <w:r w:rsidRPr="00204D2E">
        <w:t xml:space="preserve"> earning that respective Measure. </w:t>
      </w:r>
    </w:p>
    <w:p w14:paraId="05F8FE77" w14:textId="77777777" w:rsidR="004074FD" w:rsidRPr="00204D2E" w:rsidRDefault="004074FD" w:rsidP="004074FD">
      <w:pPr>
        <w:spacing w:line="240" w:lineRule="auto"/>
      </w:pPr>
    </w:p>
    <w:p w14:paraId="603B0EAB" w14:textId="48B7E3E7" w:rsidR="004074FD" w:rsidRPr="004074FD" w:rsidRDefault="004074FD" w:rsidP="004074FD">
      <w:pPr>
        <w:pStyle w:val="Caption"/>
      </w:pPr>
      <w:bookmarkStart w:id="30" w:name="_Toc16590068"/>
      <w:r>
        <w:t xml:space="preserve">Table </w:t>
      </w:r>
      <w:r>
        <w:fldChar w:fldCharType="begin"/>
      </w:r>
      <w:r>
        <w:instrText xml:space="preserve"> SEQ Table \* ARABIC </w:instrText>
      </w:r>
      <w:r>
        <w:fldChar w:fldCharType="separate"/>
      </w:r>
      <w:r w:rsidR="00E10AF9">
        <w:t>1</w:t>
      </w:r>
      <w:r>
        <w:fldChar w:fldCharType="end"/>
      </w:r>
      <w:r>
        <w:t xml:space="preserve"> Weight of </w:t>
      </w:r>
      <w:r w:rsidR="00826ACD">
        <w:t>E</w:t>
      </w:r>
      <w:r>
        <w:t>ach Operational Measure in the Operational Pool</w:t>
      </w:r>
      <w:bookmarkEnd w:id="30"/>
    </w:p>
    <w:tbl>
      <w:tblPr>
        <w:tblStyle w:val="TableGrid"/>
        <w:tblpPr w:leftFromText="180" w:rightFromText="180" w:vertAnchor="text" w:tblpXSpec="center" w:tblpY="45"/>
        <w:tblW w:w="0" w:type="auto"/>
        <w:tblLook w:val="04A0" w:firstRow="1" w:lastRow="0" w:firstColumn="1" w:lastColumn="0" w:noHBand="0" w:noVBand="1"/>
      </w:tblPr>
      <w:tblGrid>
        <w:gridCol w:w="1896"/>
        <w:gridCol w:w="3859"/>
        <w:gridCol w:w="2219"/>
        <w:gridCol w:w="1376"/>
      </w:tblGrid>
      <w:tr w:rsidR="00D52A2E" w:rsidRPr="00204D2E" w14:paraId="3BD30326" w14:textId="77777777" w:rsidTr="000B0F06">
        <w:tc>
          <w:tcPr>
            <w:tcW w:w="1896" w:type="dxa"/>
          </w:tcPr>
          <w:p w14:paraId="3793AD1E" w14:textId="77777777" w:rsidR="00B629B1" w:rsidRPr="00204D2E" w:rsidRDefault="00B629B1" w:rsidP="000B0F06">
            <w:pPr>
              <w:spacing w:line="240" w:lineRule="auto"/>
              <w:ind w:firstLine="0"/>
              <w:jc w:val="center"/>
              <w:rPr>
                <w:b/>
              </w:rPr>
            </w:pPr>
            <w:r w:rsidRPr="00204D2E">
              <w:rPr>
                <w:b/>
              </w:rPr>
              <w:t>Operational Measure Name</w:t>
            </w:r>
          </w:p>
        </w:tc>
        <w:tc>
          <w:tcPr>
            <w:tcW w:w="3859" w:type="dxa"/>
          </w:tcPr>
          <w:p w14:paraId="37652872" w14:textId="77777777" w:rsidR="00B629B1" w:rsidRPr="00204D2E" w:rsidRDefault="00B629B1" w:rsidP="000B0F06">
            <w:pPr>
              <w:spacing w:line="240" w:lineRule="auto"/>
              <w:ind w:firstLine="0"/>
              <w:jc w:val="center"/>
              <w:rPr>
                <w:b/>
              </w:rPr>
            </w:pPr>
            <w:r w:rsidRPr="00204D2E">
              <w:rPr>
                <w:b/>
              </w:rPr>
              <w:t>Operational Measure Detail</w:t>
            </w:r>
          </w:p>
        </w:tc>
        <w:tc>
          <w:tcPr>
            <w:tcW w:w="2219" w:type="dxa"/>
          </w:tcPr>
          <w:p w14:paraId="3ECD815E" w14:textId="77777777" w:rsidR="00B629B1" w:rsidRPr="00204D2E" w:rsidRDefault="00B629B1" w:rsidP="000B0F06">
            <w:pPr>
              <w:spacing w:line="240" w:lineRule="auto"/>
              <w:ind w:firstLine="0"/>
              <w:jc w:val="center"/>
              <w:rPr>
                <w:b/>
              </w:rPr>
            </w:pPr>
            <w:r w:rsidRPr="00204D2E">
              <w:rPr>
                <w:b/>
              </w:rPr>
              <w:t>Weight in the Total Operational Pool</w:t>
            </w:r>
          </w:p>
        </w:tc>
        <w:tc>
          <w:tcPr>
            <w:tcW w:w="1376" w:type="dxa"/>
          </w:tcPr>
          <w:p w14:paraId="6CE8D8D3" w14:textId="623E0A90" w:rsidR="00B629B1" w:rsidRPr="00204D2E" w:rsidRDefault="00B629B1" w:rsidP="000B0F06">
            <w:pPr>
              <w:spacing w:line="240" w:lineRule="auto"/>
              <w:ind w:firstLine="0"/>
              <w:jc w:val="center"/>
              <w:rPr>
                <w:b/>
              </w:rPr>
            </w:pPr>
            <w:r w:rsidRPr="00204D2E">
              <w:rPr>
                <w:b/>
              </w:rPr>
              <w:t>Sub-Total</w:t>
            </w:r>
          </w:p>
        </w:tc>
      </w:tr>
      <w:tr w:rsidR="00D52A2E" w:rsidRPr="00204D2E" w14:paraId="075C355C" w14:textId="77777777" w:rsidTr="000B0F06">
        <w:tc>
          <w:tcPr>
            <w:tcW w:w="1896" w:type="dxa"/>
            <w:vMerge w:val="restart"/>
          </w:tcPr>
          <w:p w14:paraId="292CA33F" w14:textId="77777777" w:rsidR="00B629B1" w:rsidRPr="00204D2E" w:rsidRDefault="00B629B1" w:rsidP="000B0F06">
            <w:pPr>
              <w:spacing w:line="240" w:lineRule="auto"/>
              <w:ind w:firstLine="0"/>
              <w:jc w:val="left"/>
            </w:pPr>
            <w:r w:rsidRPr="00204D2E">
              <w:t xml:space="preserve">Documentation </w:t>
            </w:r>
          </w:p>
        </w:tc>
        <w:tc>
          <w:tcPr>
            <w:tcW w:w="3859" w:type="dxa"/>
          </w:tcPr>
          <w:p w14:paraId="307F6494" w14:textId="77777777" w:rsidR="00B629B1" w:rsidRPr="00204D2E" w:rsidRDefault="00B629B1" w:rsidP="000B0F06">
            <w:pPr>
              <w:spacing w:line="240" w:lineRule="auto"/>
              <w:ind w:firstLine="0"/>
              <w:jc w:val="left"/>
            </w:pPr>
            <w:r w:rsidRPr="00204D2E">
              <w:t>Closure of Epic Encounters</w:t>
            </w:r>
          </w:p>
        </w:tc>
        <w:tc>
          <w:tcPr>
            <w:tcW w:w="2219" w:type="dxa"/>
          </w:tcPr>
          <w:p w14:paraId="2242608D" w14:textId="77777777" w:rsidR="00B629B1" w:rsidRPr="00204D2E" w:rsidRDefault="00B629B1" w:rsidP="000B0F06">
            <w:pPr>
              <w:spacing w:line="240" w:lineRule="auto"/>
              <w:ind w:firstLine="0"/>
              <w:jc w:val="center"/>
            </w:pPr>
            <w:r w:rsidRPr="00204D2E">
              <w:t>8.33%</w:t>
            </w:r>
          </w:p>
        </w:tc>
        <w:tc>
          <w:tcPr>
            <w:tcW w:w="1376" w:type="dxa"/>
            <w:vMerge w:val="restart"/>
          </w:tcPr>
          <w:p w14:paraId="677ED271" w14:textId="77777777" w:rsidR="00B629B1" w:rsidRPr="00204D2E" w:rsidRDefault="00B629B1" w:rsidP="000B0F06">
            <w:pPr>
              <w:spacing w:line="240" w:lineRule="auto"/>
              <w:ind w:firstLine="0"/>
              <w:jc w:val="center"/>
            </w:pPr>
            <w:r w:rsidRPr="00204D2E">
              <w:t>25%</w:t>
            </w:r>
          </w:p>
        </w:tc>
      </w:tr>
      <w:tr w:rsidR="00D52A2E" w:rsidRPr="00204D2E" w14:paraId="0C7784F1" w14:textId="77777777" w:rsidTr="000B0F06">
        <w:tc>
          <w:tcPr>
            <w:tcW w:w="1896" w:type="dxa"/>
            <w:vMerge/>
          </w:tcPr>
          <w:p w14:paraId="7777CB02" w14:textId="77777777" w:rsidR="00B629B1" w:rsidRPr="00204D2E" w:rsidRDefault="00B629B1" w:rsidP="000B0F06">
            <w:pPr>
              <w:spacing w:line="240" w:lineRule="auto"/>
              <w:ind w:firstLine="0"/>
              <w:jc w:val="left"/>
            </w:pPr>
          </w:p>
        </w:tc>
        <w:tc>
          <w:tcPr>
            <w:tcW w:w="3859" w:type="dxa"/>
          </w:tcPr>
          <w:p w14:paraId="49B3FB98" w14:textId="77777777" w:rsidR="00B629B1" w:rsidRPr="00204D2E" w:rsidRDefault="00B629B1" w:rsidP="000B0F06">
            <w:pPr>
              <w:spacing w:line="240" w:lineRule="auto"/>
              <w:ind w:firstLine="0"/>
              <w:jc w:val="left"/>
            </w:pPr>
            <w:r w:rsidRPr="00204D2E">
              <w:t xml:space="preserve">Completion of Surgical Dictation </w:t>
            </w:r>
          </w:p>
        </w:tc>
        <w:tc>
          <w:tcPr>
            <w:tcW w:w="2219" w:type="dxa"/>
          </w:tcPr>
          <w:p w14:paraId="18C7D767" w14:textId="77777777" w:rsidR="00B629B1" w:rsidRPr="00204D2E" w:rsidRDefault="00B629B1" w:rsidP="000B0F06">
            <w:pPr>
              <w:spacing w:line="240" w:lineRule="auto"/>
              <w:ind w:firstLine="0"/>
              <w:jc w:val="center"/>
            </w:pPr>
            <w:r w:rsidRPr="00204D2E">
              <w:t>8.33%</w:t>
            </w:r>
          </w:p>
        </w:tc>
        <w:tc>
          <w:tcPr>
            <w:tcW w:w="1376" w:type="dxa"/>
            <w:vMerge/>
          </w:tcPr>
          <w:p w14:paraId="459F5472" w14:textId="77777777" w:rsidR="00B629B1" w:rsidRPr="00204D2E" w:rsidRDefault="00B629B1" w:rsidP="000B0F06">
            <w:pPr>
              <w:spacing w:line="240" w:lineRule="auto"/>
              <w:ind w:firstLine="0"/>
              <w:jc w:val="center"/>
            </w:pPr>
          </w:p>
        </w:tc>
      </w:tr>
      <w:tr w:rsidR="00D52A2E" w:rsidRPr="00204D2E" w14:paraId="3609122D" w14:textId="77777777" w:rsidTr="000B0F06">
        <w:tc>
          <w:tcPr>
            <w:tcW w:w="1896" w:type="dxa"/>
            <w:vMerge/>
          </w:tcPr>
          <w:p w14:paraId="6033B7C3" w14:textId="77777777" w:rsidR="00B629B1" w:rsidRPr="00204D2E" w:rsidRDefault="00B629B1" w:rsidP="000B0F06">
            <w:pPr>
              <w:spacing w:line="240" w:lineRule="auto"/>
              <w:ind w:firstLine="0"/>
              <w:jc w:val="left"/>
            </w:pPr>
          </w:p>
        </w:tc>
        <w:tc>
          <w:tcPr>
            <w:tcW w:w="3859" w:type="dxa"/>
          </w:tcPr>
          <w:p w14:paraId="3B1DA61B" w14:textId="77777777" w:rsidR="00B629B1" w:rsidRPr="00204D2E" w:rsidRDefault="00B629B1" w:rsidP="000B0F06">
            <w:pPr>
              <w:spacing w:line="240" w:lineRule="auto"/>
              <w:ind w:firstLine="0"/>
              <w:jc w:val="left"/>
            </w:pPr>
            <w:r w:rsidRPr="00204D2E">
              <w:t xml:space="preserve">Credentialing </w:t>
            </w:r>
          </w:p>
        </w:tc>
        <w:tc>
          <w:tcPr>
            <w:tcW w:w="2219" w:type="dxa"/>
          </w:tcPr>
          <w:p w14:paraId="7B7A33B8" w14:textId="77777777" w:rsidR="00B629B1" w:rsidRPr="00204D2E" w:rsidRDefault="00B629B1" w:rsidP="000B0F06">
            <w:pPr>
              <w:spacing w:line="240" w:lineRule="auto"/>
              <w:ind w:firstLine="0"/>
              <w:jc w:val="center"/>
            </w:pPr>
            <w:r w:rsidRPr="00204D2E">
              <w:t>8.33%</w:t>
            </w:r>
          </w:p>
        </w:tc>
        <w:tc>
          <w:tcPr>
            <w:tcW w:w="1376" w:type="dxa"/>
            <w:vMerge/>
          </w:tcPr>
          <w:p w14:paraId="1A1F18DA" w14:textId="77777777" w:rsidR="00B629B1" w:rsidRPr="00204D2E" w:rsidRDefault="00B629B1" w:rsidP="000B0F06">
            <w:pPr>
              <w:spacing w:line="240" w:lineRule="auto"/>
              <w:ind w:firstLine="0"/>
              <w:jc w:val="center"/>
            </w:pPr>
          </w:p>
        </w:tc>
      </w:tr>
      <w:tr w:rsidR="00D52A2E" w:rsidRPr="00204D2E" w14:paraId="53A3D5A5" w14:textId="77777777" w:rsidTr="000B0F06">
        <w:tc>
          <w:tcPr>
            <w:tcW w:w="1896" w:type="dxa"/>
            <w:vMerge w:val="restart"/>
          </w:tcPr>
          <w:p w14:paraId="150B1DEB" w14:textId="77777777" w:rsidR="00B629B1" w:rsidRPr="00204D2E" w:rsidRDefault="00B629B1" w:rsidP="000B0F06">
            <w:pPr>
              <w:spacing w:line="240" w:lineRule="auto"/>
              <w:ind w:firstLine="0"/>
              <w:jc w:val="left"/>
            </w:pPr>
            <w:r w:rsidRPr="00204D2E">
              <w:t xml:space="preserve">Physician Communication </w:t>
            </w:r>
          </w:p>
        </w:tc>
        <w:tc>
          <w:tcPr>
            <w:tcW w:w="3859" w:type="dxa"/>
          </w:tcPr>
          <w:p w14:paraId="77F240CA" w14:textId="59C77206" w:rsidR="00B629B1" w:rsidRPr="00204D2E" w:rsidRDefault="00B629B1" w:rsidP="000B0F06">
            <w:pPr>
              <w:spacing w:line="240" w:lineRule="auto"/>
              <w:ind w:firstLine="0"/>
              <w:jc w:val="left"/>
            </w:pPr>
            <w:r w:rsidRPr="00204D2E">
              <w:t>HCAHPS</w:t>
            </w:r>
            <w:r w:rsidR="008F6977">
              <w:t xml:space="preserve"> (</w:t>
            </w:r>
            <w:r w:rsidRPr="00204D2E">
              <w:t xml:space="preserve">Communication with Doctor Domain) </w:t>
            </w:r>
          </w:p>
        </w:tc>
        <w:tc>
          <w:tcPr>
            <w:tcW w:w="2219" w:type="dxa"/>
          </w:tcPr>
          <w:p w14:paraId="23AC8AFB" w14:textId="77777777" w:rsidR="00B629B1" w:rsidRPr="00204D2E" w:rsidRDefault="00B629B1" w:rsidP="000B0F06">
            <w:pPr>
              <w:spacing w:line="240" w:lineRule="auto"/>
              <w:ind w:firstLine="0"/>
              <w:jc w:val="center"/>
            </w:pPr>
            <w:r w:rsidRPr="00204D2E">
              <w:t>12.5%</w:t>
            </w:r>
          </w:p>
        </w:tc>
        <w:tc>
          <w:tcPr>
            <w:tcW w:w="1376" w:type="dxa"/>
            <w:vMerge w:val="restart"/>
          </w:tcPr>
          <w:p w14:paraId="2D5C93EE" w14:textId="77777777" w:rsidR="00B629B1" w:rsidRPr="00204D2E" w:rsidRDefault="00B629B1" w:rsidP="000B0F06">
            <w:pPr>
              <w:spacing w:line="240" w:lineRule="auto"/>
              <w:ind w:firstLine="0"/>
              <w:jc w:val="center"/>
            </w:pPr>
            <w:r w:rsidRPr="00204D2E">
              <w:t>25%</w:t>
            </w:r>
          </w:p>
        </w:tc>
      </w:tr>
      <w:tr w:rsidR="00D52A2E" w:rsidRPr="00204D2E" w14:paraId="2E97A621" w14:textId="77777777" w:rsidTr="000B0F06">
        <w:tc>
          <w:tcPr>
            <w:tcW w:w="1896" w:type="dxa"/>
            <w:vMerge/>
          </w:tcPr>
          <w:p w14:paraId="4F480005" w14:textId="77777777" w:rsidR="00B629B1" w:rsidRPr="00204D2E" w:rsidRDefault="00B629B1" w:rsidP="000B0F06">
            <w:pPr>
              <w:spacing w:line="240" w:lineRule="auto"/>
              <w:ind w:firstLine="0"/>
              <w:jc w:val="left"/>
            </w:pPr>
          </w:p>
        </w:tc>
        <w:tc>
          <w:tcPr>
            <w:tcW w:w="3859" w:type="dxa"/>
          </w:tcPr>
          <w:p w14:paraId="5B857181" w14:textId="688DCD87" w:rsidR="00B629B1" w:rsidRPr="00204D2E" w:rsidRDefault="00B629B1" w:rsidP="000B0F06">
            <w:pPr>
              <w:spacing w:line="240" w:lineRule="auto"/>
              <w:ind w:firstLine="0"/>
              <w:jc w:val="left"/>
            </w:pPr>
            <w:r w:rsidRPr="00204D2E">
              <w:t>CG CAHPS</w:t>
            </w:r>
            <w:r w:rsidR="008F6977">
              <w:t xml:space="preserve"> (</w:t>
            </w:r>
            <w:r w:rsidRPr="00204D2E">
              <w:t>Rate Provider Domain, Recommend Provider, and Provider Communication Domain)</w:t>
            </w:r>
          </w:p>
        </w:tc>
        <w:tc>
          <w:tcPr>
            <w:tcW w:w="2219" w:type="dxa"/>
          </w:tcPr>
          <w:p w14:paraId="296041EC" w14:textId="77777777" w:rsidR="00B629B1" w:rsidRPr="00204D2E" w:rsidRDefault="00B629B1" w:rsidP="000B0F06">
            <w:pPr>
              <w:spacing w:line="240" w:lineRule="auto"/>
              <w:ind w:firstLine="0"/>
              <w:jc w:val="center"/>
            </w:pPr>
            <w:r w:rsidRPr="00204D2E">
              <w:t>12.5%</w:t>
            </w:r>
          </w:p>
        </w:tc>
        <w:tc>
          <w:tcPr>
            <w:tcW w:w="1376" w:type="dxa"/>
            <w:vMerge/>
          </w:tcPr>
          <w:p w14:paraId="6CCDCF53" w14:textId="77777777" w:rsidR="00B629B1" w:rsidRPr="00204D2E" w:rsidRDefault="00B629B1" w:rsidP="000B0F06">
            <w:pPr>
              <w:spacing w:line="240" w:lineRule="auto"/>
              <w:ind w:firstLine="0"/>
              <w:jc w:val="center"/>
            </w:pPr>
          </w:p>
        </w:tc>
      </w:tr>
      <w:tr w:rsidR="00D52A2E" w:rsidRPr="00204D2E" w14:paraId="75598FA8" w14:textId="77777777" w:rsidTr="000B0F06">
        <w:tc>
          <w:tcPr>
            <w:tcW w:w="1896" w:type="dxa"/>
            <w:vMerge w:val="restart"/>
          </w:tcPr>
          <w:p w14:paraId="0ACD06F3" w14:textId="77777777" w:rsidR="00B629B1" w:rsidRPr="00204D2E" w:rsidRDefault="00B629B1" w:rsidP="000B0F06">
            <w:pPr>
              <w:spacing w:line="240" w:lineRule="auto"/>
              <w:ind w:firstLine="0"/>
              <w:jc w:val="left"/>
            </w:pPr>
            <w:r w:rsidRPr="00204D2E">
              <w:t>Education</w:t>
            </w:r>
          </w:p>
        </w:tc>
        <w:tc>
          <w:tcPr>
            <w:tcW w:w="3859" w:type="dxa"/>
          </w:tcPr>
          <w:p w14:paraId="76904C46" w14:textId="77777777" w:rsidR="00B629B1" w:rsidRPr="00204D2E" w:rsidRDefault="00B629B1" w:rsidP="000B0F06">
            <w:pPr>
              <w:spacing w:line="240" w:lineRule="auto"/>
              <w:ind w:firstLine="0"/>
              <w:jc w:val="left"/>
            </w:pPr>
            <w:r w:rsidRPr="00204D2E">
              <w:t>Annual Compliance Training</w:t>
            </w:r>
          </w:p>
        </w:tc>
        <w:tc>
          <w:tcPr>
            <w:tcW w:w="2219" w:type="dxa"/>
          </w:tcPr>
          <w:p w14:paraId="18CB1BE2" w14:textId="77777777" w:rsidR="00B629B1" w:rsidRPr="00204D2E" w:rsidRDefault="00B629B1" w:rsidP="000B0F06">
            <w:pPr>
              <w:spacing w:line="240" w:lineRule="auto"/>
              <w:ind w:firstLine="0"/>
              <w:jc w:val="center"/>
            </w:pPr>
            <w:r w:rsidRPr="00204D2E">
              <w:t>12.5%</w:t>
            </w:r>
          </w:p>
        </w:tc>
        <w:tc>
          <w:tcPr>
            <w:tcW w:w="1376" w:type="dxa"/>
            <w:vMerge w:val="restart"/>
          </w:tcPr>
          <w:p w14:paraId="42F969B8" w14:textId="77777777" w:rsidR="00B629B1" w:rsidRPr="00204D2E" w:rsidRDefault="00B629B1" w:rsidP="000B0F06">
            <w:pPr>
              <w:spacing w:line="240" w:lineRule="auto"/>
              <w:ind w:firstLine="0"/>
              <w:jc w:val="center"/>
            </w:pPr>
            <w:r w:rsidRPr="00204D2E">
              <w:t>25%</w:t>
            </w:r>
          </w:p>
        </w:tc>
      </w:tr>
      <w:tr w:rsidR="00D52A2E" w:rsidRPr="00204D2E" w14:paraId="1CB999BF" w14:textId="77777777" w:rsidTr="000B0F06">
        <w:tc>
          <w:tcPr>
            <w:tcW w:w="1896" w:type="dxa"/>
            <w:vMerge/>
          </w:tcPr>
          <w:p w14:paraId="07E91BBE" w14:textId="77777777" w:rsidR="00B629B1" w:rsidRPr="00204D2E" w:rsidRDefault="00B629B1" w:rsidP="000B0F06">
            <w:pPr>
              <w:spacing w:line="240" w:lineRule="auto"/>
              <w:ind w:firstLine="0"/>
              <w:jc w:val="left"/>
            </w:pPr>
          </w:p>
        </w:tc>
        <w:tc>
          <w:tcPr>
            <w:tcW w:w="3859" w:type="dxa"/>
          </w:tcPr>
          <w:p w14:paraId="14D9F74E" w14:textId="77777777" w:rsidR="00B629B1" w:rsidRPr="00204D2E" w:rsidRDefault="00B629B1" w:rsidP="000B0F06">
            <w:pPr>
              <w:spacing w:line="240" w:lineRule="auto"/>
              <w:ind w:firstLine="0"/>
              <w:jc w:val="left"/>
            </w:pPr>
            <w:r w:rsidRPr="00204D2E">
              <w:t>Annual training modules in U-Learn</w:t>
            </w:r>
          </w:p>
        </w:tc>
        <w:tc>
          <w:tcPr>
            <w:tcW w:w="2219" w:type="dxa"/>
          </w:tcPr>
          <w:p w14:paraId="08F1366B" w14:textId="77777777" w:rsidR="00B629B1" w:rsidRPr="00204D2E" w:rsidRDefault="00B629B1" w:rsidP="000B0F06">
            <w:pPr>
              <w:spacing w:line="240" w:lineRule="auto"/>
              <w:ind w:firstLine="0"/>
              <w:jc w:val="center"/>
            </w:pPr>
            <w:r w:rsidRPr="00204D2E">
              <w:t>12.5%</w:t>
            </w:r>
          </w:p>
        </w:tc>
        <w:tc>
          <w:tcPr>
            <w:tcW w:w="1376" w:type="dxa"/>
            <w:vMerge/>
          </w:tcPr>
          <w:p w14:paraId="28C15A80" w14:textId="77777777" w:rsidR="00B629B1" w:rsidRPr="00204D2E" w:rsidRDefault="00B629B1" w:rsidP="000B0F06">
            <w:pPr>
              <w:spacing w:line="240" w:lineRule="auto"/>
              <w:ind w:firstLine="0"/>
              <w:jc w:val="center"/>
            </w:pPr>
          </w:p>
        </w:tc>
      </w:tr>
      <w:tr w:rsidR="00D52A2E" w:rsidRPr="00204D2E" w14:paraId="1283AB40" w14:textId="77777777" w:rsidTr="000B0F06">
        <w:tc>
          <w:tcPr>
            <w:tcW w:w="1896" w:type="dxa"/>
          </w:tcPr>
          <w:p w14:paraId="174C0589" w14:textId="77777777" w:rsidR="00B629B1" w:rsidRPr="00204D2E" w:rsidRDefault="00B629B1" w:rsidP="000B0F06">
            <w:pPr>
              <w:spacing w:line="240" w:lineRule="auto"/>
              <w:ind w:firstLine="0"/>
              <w:jc w:val="left"/>
            </w:pPr>
            <w:r w:rsidRPr="00204D2E">
              <w:t>Legal/Regulatory</w:t>
            </w:r>
          </w:p>
        </w:tc>
        <w:tc>
          <w:tcPr>
            <w:tcW w:w="3859" w:type="dxa"/>
          </w:tcPr>
          <w:p w14:paraId="5A7D27BE" w14:textId="77777777" w:rsidR="00B629B1" w:rsidRPr="00204D2E" w:rsidRDefault="00B629B1" w:rsidP="000B0F06">
            <w:pPr>
              <w:spacing w:line="240" w:lineRule="auto"/>
              <w:ind w:firstLine="0"/>
              <w:jc w:val="left"/>
            </w:pPr>
            <w:r w:rsidRPr="00204D2E">
              <w:t>Completion of UPMC Conflict of Interest</w:t>
            </w:r>
          </w:p>
        </w:tc>
        <w:tc>
          <w:tcPr>
            <w:tcW w:w="2219" w:type="dxa"/>
          </w:tcPr>
          <w:p w14:paraId="0E6A8F19" w14:textId="77777777" w:rsidR="00B629B1" w:rsidRPr="00204D2E" w:rsidRDefault="00B629B1" w:rsidP="000B0F06">
            <w:pPr>
              <w:spacing w:line="240" w:lineRule="auto"/>
              <w:ind w:firstLine="0"/>
              <w:jc w:val="center"/>
            </w:pPr>
            <w:r w:rsidRPr="00204D2E">
              <w:t>25%</w:t>
            </w:r>
          </w:p>
        </w:tc>
        <w:tc>
          <w:tcPr>
            <w:tcW w:w="1376" w:type="dxa"/>
          </w:tcPr>
          <w:p w14:paraId="29007B37" w14:textId="77777777" w:rsidR="00B629B1" w:rsidRPr="00204D2E" w:rsidRDefault="00B629B1" w:rsidP="000B0F06">
            <w:pPr>
              <w:spacing w:line="240" w:lineRule="auto"/>
              <w:ind w:firstLine="0"/>
              <w:jc w:val="center"/>
            </w:pPr>
            <w:r w:rsidRPr="00204D2E">
              <w:t>25%</w:t>
            </w:r>
          </w:p>
        </w:tc>
      </w:tr>
    </w:tbl>
    <w:p w14:paraId="604D678D" w14:textId="6A360E32" w:rsidR="00B629B1" w:rsidRPr="000B0F06" w:rsidRDefault="00B629B1" w:rsidP="000B0F06">
      <w:pPr>
        <w:pStyle w:val="Heading4"/>
      </w:pPr>
      <w:bookmarkStart w:id="31" w:name="_Toc14812651"/>
      <w:bookmarkStart w:id="32" w:name="_Toc16590207"/>
      <w:r w:rsidRPr="000B0F06">
        <w:t>Documentation</w:t>
      </w:r>
      <w:bookmarkEnd w:id="31"/>
      <w:r w:rsidR="00C852D4" w:rsidRPr="000B0F06">
        <w:t xml:space="preserve">, </w:t>
      </w:r>
      <w:bookmarkStart w:id="33" w:name="_Toc14812653"/>
      <w:r w:rsidR="00C852D4" w:rsidRPr="000B0F06">
        <w:rPr>
          <w:rFonts w:hint="eastAsia"/>
        </w:rPr>
        <w:t>Education</w:t>
      </w:r>
      <w:bookmarkEnd w:id="33"/>
      <w:r w:rsidR="00930AF3" w:rsidRPr="000B0F06">
        <w:t xml:space="preserve">, </w:t>
      </w:r>
      <w:r w:rsidR="00C852D4" w:rsidRPr="000B0F06">
        <w:t>and Legal/Regulatory Measure</w:t>
      </w:r>
      <w:r w:rsidR="00930AF3" w:rsidRPr="000B0F06">
        <w:t>s</w:t>
      </w:r>
      <w:bookmarkEnd w:id="32"/>
    </w:p>
    <w:p w14:paraId="148A79FF" w14:textId="7BC2E647" w:rsidR="00B629B1" w:rsidRPr="00204D2E" w:rsidRDefault="00B629B1" w:rsidP="00B629B1">
      <w:r w:rsidRPr="00204D2E">
        <w:t xml:space="preserve">To receive full operational incentive payment for documentation, an eligible physician must 1) close at least 95% of Epic Encounters within </w:t>
      </w:r>
      <w:r w:rsidR="00060F33" w:rsidRPr="00204D2E">
        <w:t>seven</w:t>
      </w:r>
      <w:r w:rsidRPr="00204D2E">
        <w:t xml:space="preserve"> calendar days of the Date of Service, 2) finalize at least 95% of Surgical Dictation for billing within </w:t>
      </w:r>
      <w:r w:rsidR="005C0081" w:rsidRPr="00204D2E">
        <w:t>three</w:t>
      </w:r>
      <w:r w:rsidRPr="00204D2E">
        <w:t xml:space="preserve"> calendar days of the Date of Service, and 3) submit full, complete and accurate credentialing forms, information and signatures on or before the deadlines established by UPP Credentialing for all required initial and subsequent payer enrollment. </w:t>
      </w:r>
    </w:p>
    <w:p w14:paraId="2084C1BA" w14:textId="17BF9293" w:rsidR="00C852D4" w:rsidRPr="00204D2E" w:rsidRDefault="00C852D4" w:rsidP="00C852D4">
      <w:r w:rsidRPr="00204D2E">
        <w:t>To receive full operational incentive payment for education, physicians must complete the following two subparts within two weeks of published grace period: 1) completion of the Annual Compliance Training, and 2) completion of the annual training modules in U-Learn. The completion status is determined according to the reports issued by the UPMC Health Services Division</w:t>
      </w:r>
      <w:r w:rsidR="008F6977">
        <w:t xml:space="preserve"> (</w:t>
      </w:r>
      <w:r w:rsidRPr="00204D2E">
        <w:t xml:space="preserve">HSD) Human Resources or Compliance Department, </w:t>
      </w:r>
      <w:r w:rsidR="007522E1">
        <w:t>the</w:t>
      </w:r>
      <w:r w:rsidRPr="00204D2E">
        <w:t xml:space="preserve"> centralized department responsible for human resources and related affairs and thus independent </w:t>
      </w:r>
      <w:r w:rsidR="007522E1">
        <w:t>from</w:t>
      </w:r>
      <w:r w:rsidRPr="00204D2E">
        <w:t xml:space="preserve"> the Department. </w:t>
      </w:r>
    </w:p>
    <w:p w14:paraId="7F093D61" w14:textId="0015F211" w:rsidR="00C852D4" w:rsidRPr="00204D2E" w:rsidRDefault="00C852D4" w:rsidP="00C852D4">
      <w:r w:rsidRPr="00204D2E">
        <w:t xml:space="preserve">To receive full operational incentive payment for the </w:t>
      </w:r>
      <w:r w:rsidR="00D534AA" w:rsidRPr="00204D2E">
        <w:t>legal</w:t>
      </w:r>
      <w:r w:rsidRPr="00204D2E">
        <w:t xml:space="preserve">/regulatory measure, physicians must complete </w:t>
      </w:r>
      <w:r w:rsidR="003B6E5C">
        <w:t xml:space="preserve">the </w:t>
      </w:r>
      <w:r w:rsidRPr="00204D2E">
        <w:t xml:space="preserve">UPMC Conflict of Interest within two weeks of </w:t>
      </w:r>
      <w:r w:rsidR="00BD0E77">
        <w:t xml:space="preserve">the </w:t>
      </w:r>
      <w:r w:rsidRPr="00204D2E">
        <w:t xml:space="preserve">published grace period. The completion status is </w:t>
      </w:r>
      <w:r w:rsidR="00BD0E77">
        <w:t>determined by</w:t>
      </w:r>
      <w:r w:rsidRPr="00204D2E">
        <w:t xml:space="preserve"> reports issued by the Corporate Compliance Department, which is independent of the Department. </w:t>
      </w:r>
    </w:p>
    <w:p w14:paraId="2EF2865B" w14:textId="3CE9759A" w:rsidR="00B629B1" w:rsidRPr="00204D2E" w:rsidRDefault="00B629B1" w:rsidP="00B629B1">
      <w:pPr>
        <w:pStyle w:val="Heading4"/>
      </w:pPr>
      <w:bookmarkStart w:id="34" w:name="_Toc14812652"/>
      <w:bookmarkStart w:id="35" w:name="_Toc16590208"/>
      <w:r w:rsidRPr="00204D2E">
        <w:lastRenderedPageBreak/>
        <w:t xml:space="preserve">Physician </w:t>
      </w:r>
      <w:r w:rsidR="001318CC" w:rsidRPr="00204D2E">
        <w:t>C</w:t>
      </w:r>
      <w:r w:rsidRPr="00204D2E">
        <w:t>ommunication Measure</w:t>
      </w:r>
      <w:bookmarkEnd w:id="34"/>
      <w:bookmarkEnd w:id="35"/>
    </w:p>
    <w:p w14:paraId="29190FDA" w14:textId="1BABBBAA" w:rsidR="00B629B1" w:rsidRPr="00204D2E" w:rsidRDefault="00B629B1" w:rsidP="00B629B1">
      <w:r w:rsidRPr="00204D2E">
        <w:t xml:space="preserve">To measure physician communication, the Department uses the results of the HCAHPS surveys and the CG CAHPS surveys, which are based on Hospital Press-Ganey-Based Generated Report Card for Individual Physicians, and Outpatient Individual Physician Press-Ganey-Based Generated Report Card, respectively. </w:t>
      </w:r>
    </w:p>
    <w:p w14:paraId="4181D9EA" w14:textId="0A5888D3" w:rsidR="00B629B1" w:rsidRPr="00204D2E" w:rsidRDefault="00B629B1" w:rsidP="00B629B1">
      <w:r w:rsidRPr="00204D2E">
        <w:t xml:space="preserve">For the results of surveys returned for a campus or office to be </w:t>
      </w:r>
      <w:r w:rsidR="006C35E3" w:rsidRPr="00204D2E">
        <w:t>statistically reliable</w:t>
      </w:r>
      <w:r w:rsidRPr="00204D2E">
        <w:t>, the campus or office must have 30 or more returned surveys. If no single campus or office location</w:t>
      </w:r>
      <w:r w:rsidR="00013D1B" w:rsidRPr="00204D2E">
        <w:t xml:space="preserve"> where a physician practices</w:t>
      </w:r>
      <w:r w:rsidRPr="00204D2E">
        <w:t xml:space="preserve"> has 30 or more surveys returned for a Measure, the </w:t>
      </w:r>
      <w:r w:rsidR="00013D1B" w:rsidRPr="00204D2E">
        <w:t xml:space="preserve">physician will be deemed to have earned the </w:t>
      </w:r>
      <w:r w:rsidRPr="00204D2E">
        <w:t>operational incentive associated with that Measur</w:t>
      </w:r>
      <w:r w:rsidR="007D6F84" w:rsidRPr="00204D2E">
        <w:t>e</w:t>
      </w:r>
      <w:r w:rsidRPr="00204D2E">
        <w:t>.</w:t>
      </w:r>
    </w:p>
    <w:p w14:paraId="2D91B6EF" w14:textId="77777777" w:rsidR="00B629B1" w:rsidRPr="00204D2E" w:rsidRDefault="00B629B1" w:rsidP="00B629B1">
      <w:r w:rsidRPr="00204D2E">
        <w:t>Eligible physicians’ performance is measured in all three questions under the Communication with Doctor Domain if HCAHPS measures apply, and</w:t>
      </w:r>
      <w:r w:rsidRPr="00204D2E">
        <w:rPr>
          <w:rFonts w:hint="eastAsia"/>
        </w:rPr>
        <w:t xml:space="preserve"> </w:t>
      </w:r>
      <w:r w:rsidRPr="00204D2E">
        <w:t>in all three domains – Rate Provider Domain, Recommend Provider, and Provider Communication Domain – if CG CAHPS measures apply.</w:t>
      </w:r>
    </w:p>
    <w:p w14:paraId="6D22D308" w14:textId="51CB0B22" w:rsidR="00B629B1" w:rsidRPr="00204D2E" w:rsidRDefault="00B629B1" w:rsidP="00C852D4">
      <w:r w:rsidRPr="00204D2E">
        <w:t>The Department will use the question</w:t>
      </w:r>
      <w:r w:rsidR="008F6977">
        <w:t xml:space="preserve"> (</w:t>
      </w:r>
      <w:r w:rsidRPr="00204D2E">
        <w:t>HCAHPS) or domain</w:t>
      </w:r>
      <w:r w:rsidR="008F6977">
        <w:t xml:space="preserve"> (</w:t>
      </w:r>
      <w:r w:rsidRPr="00204D2E">
        <w:t>CG CAHPS) for which the physician receives the highest score to determine if the measure’s respective benchmark</w:t>
      </w:r>
      <w:r w:rsidR="005B2B25" w:rsidRPr="00204D2E">
        <w:t>s</w:t>
      </w:r>
      <w:r w:rsidRPr="00204D2E">
        <w:t xml:space="preserve"> </w:t>
      </w:r>
      <w:r w:rsidR="005B2B25" w:rsidRPr="00204D2E">
        <w:t xml:space="preserve">are </w:t>
      </w:r>
      <w:r w:rsidRPr="00204D2E">
        <w:t>met. If an eligible physician’s score is higher than the 75</w:t>
      </w:r>
      <w:r w:rsidRPr="00204D2E">
        <w:rPr>
          <w:vertAlign w:val="superscript"/>
        </w:rPr>
        <w:t>th</w:t>
      </w:r>
      <w:r w:rsidRPr="00204D2E">
        <w:t xml:space="preserve"> percentile</w:t>
      </w:r>
      <w:r w:rsidR="00FD0F78" w:rsidRPr="00204D2E">
        <w:t xml:space="preserve"> of the national benchmark</w:t>
      </w:r>
      <w:r w:rsidRPr="00204D2E">
        <w:t>, s/he will receive full incentive payment for the Measure. If the score is between 50</w:t>
      </w:r>
      <w:r w:rsidRPr="00204D2E">
        <w:rPr>
          <w:vertAlign w:val="superscript"/>
        </w:rPr>
        <w:t>th</w:t>
      </w:r>
      <w:r w:rsidRPr="00204D2E">
        <w:t>-75</w:t>
      </w:r>
      <w:r w:rsidRPr="00204D2E">
        <w:rPr>
          <w:vertAlign w:val="superscript"/>
        </w:rPr>
        <w:t>th</w:t>
      </w:r>
      <w:r w:rsidRPr="00204D2E">
        <w:t xml:space="preserve"> percentile or the score is less than 50</w:t>
      </w:r>
      <w:r w:rsidRPr="00204D2E">
        <w:rPr>
          <w:vertAlign w:val="superscript"/>
        </w:rPr>
        <w:t>th</w:t>
      </w:r>
      <w:r w:rsidRPr="00204D2E">
        <w:t xml:space="preserve"> percentile but increases by 3% over FY17, s/he will receive 50% of the incentive. Otherwise, s/he will receive no incentive for the Measure.</w:t>
      </w:r>
      <w:r w:rsidR="008F6977">
        <w:t xml:space="preserve"> </w:t>
      </w:r>
    </w:p>
    <w:p w14:paraId="36DB71C6" w14:textId="77777777" w:rsidR="00B629B1" w:rsidRPr="00204D2E" w:rsidRDefault="00B629B1" w:rsidP="00B629B1">
      <w:pPr>
        <w:pStyle w:val="Heading4"/>
      </w:pPr>
      <w:bookmarkStart w:id="36" w:name="_Toc14812655"/>
      <w:bookmarkStart w:id="37" w:name="_Toc16590209"/>
      <w:r w:rsidRPr="00204D2E">
        <w:t>Distribution of Operational Pool</w:t>
      </w:r>
      <w:bookmarkEnd w:id="36"/>
      <w:bookmarkEnd w:id="37"/>
    </w:p>
    <w:p w14:paraId="1BA880B7" w14:textId="64F4192A" w:rsidR="00B629B1" w:rsidRPr="00204D2E" w:rsidRDefault="00B629B1" w:rsidP="00B629B1">
      <w:r w:rsidRPr="00204D2E">
        <w:t xml:space="preserve">The amount of </w:t>
      </w:r>
      <w:r w:rsidR="00CB2D78" w:rsidRPr="00204D2E">
        <w:t xml:space="preserve">the </w:t>
      </w:r>
      <w:r w:rsidRPr="00204D2E">
        <w:t>operational pool will be divided by the total units of wRVUs in excess of individual targets performed by all eligible physicians during the Fiscal Period to determine the amount of available incentive payment per unit of excess wRVU. The maximum amount of incentive payment a</w:t>
      </w:r>
      <w:r w:rsidR="005B071B" w:rsidRPr="00204D2E">
        <w:t xml:space="preserve"> </w:t>
      </w:r>
      <w:r w:rsidRPr="00204D2E">
        <w:t>physician will earn is equal to that operational incentive payment per wRVU times the physician’s actual wRVU personally</w:t>
      </w:r>
      <w:r w:rsidR="005D65E9" w:rsidRPr="00204D2E">
        <w:t xml:space="preserve"> </w:t>
      </w:r>
      <w:r w:rsidRPr="00204D2E">
        <w:t xml:space="preserve">performed by </w:t>
      </w:r>
      <w:r w:rsidRPr="00204D2E">
        <w:lastRenderedPageBreak/>
        <w:t xml:space="preserve">him/her in excess of his/her wRVU </w:t>
      </w:r>
      <w:r w:rsidR="00196D60" w:rsidRPr="00204D2E">
        <w:t>target,</w:t>
      </w:r>
      <w:r w:rsidRPr="00204D2E">
        <w:t xml:space="preserve"> with the subtotal reduced by the amount of the UPP fringe benefit costs, which equals 12% of the unadjusted product. </w:t>
      </w:r>
    </w:p>
    <w:p w14:paraId="2A5EA068" w14:textId="3E6C0496" w:rsidR="00B629B1" w:rsidRPr="00204D2E" w:rsidRDefault="00B629B1" w:rsidP="00B629B1">
      <w:r w:rsidRPr="00204D2E">
        <w:t>For example, if Dr. X, a physician in the Department who is eligible for the incentive plan, personally</w:t>
      </w:r>
      <w:r w:rsidR="00771DC1" w:rsidRPr="00204D2E">
        <w:t xml:space="preserve"> </w:t>
      </w:r>
      <w:r w:rsidRPr="00204D2E">
        <w:t xml:space="preserve">performed 5,000 wRVUs in FY 18 and his </w:t>
      </w:r>
      <w:r w:rsidR="0025193A" w:rsidRPr="00204D2E">
        <w:t>wRVU target</w:t>
      </w:r>
      <w:r w:rsidRPr="00204D2E">
        <w:t xml:space="preserve"> is 3,600 wRVUs, </w:t>
      </w:r>
      <w:r w:rsidR="00EC26A5" w:rsidRPr="00204D2E">
        <w:t>the</w:t>
      </w:r>
      <w:r w:rsidRPr="00204D2E">
        <w:t xml:space="preserve"> excess wRVU </w:t>
      </w:r>
      <w:r w:rsidR="001F32B2">
        <w:t xml:space="preserve">is </w:t>
      </w:r>
      <w:r w:rsidRPr="00204D2E">
        <w:t>1,400</w:t>
      </w:r>
      <w:r w:rsidR="008F6977">
        <w:t xml:space="preserve"> (</w:t>
      </w:r>
      <w:r w:rsidRPr="00204D2E">
        <w:t>=5,000-3,600). Assuming the calculated amount of operational incentive per excess wRVU in FY18 is $10/wRVU, then the maximum operational incentive payment Dr. X could potentially earn will be $12,320</w:t>
      </w:r>
      <w:r w:rsidR="008F6977">
        <w:t xml:space="preserve"> (</w:t>
      </w:r>
      <w:r w:rsidRPr="00204D2E">
        <w:t>=1,400*10-1,400*10*12%)</w:t>
      </w:r>
      <w:r w:rsidR="001F32B2">
        <w:t xml:space="preserve"> if </w:t>
      </w:r>
      <w:r w:rsidRPr="00204D2E">
        <w:t xml:space="preserve">Dr. X meets all four operational Measures. If he, however, did not close at least 95% of all Epic Encounters as detailed in the Plan, he will be not eligible to earn the incentive associated with this </w:t>
      </w:r>
      <w:r w:rsidR="0025193A" w:rsidRPr="00204D2E">
        <w:t>M</w:t>
      </w:r>
      <w:r w:rsidRPr="00204D2E">
        <w:t xml:space="preserve">easure. </w:t>
      </w:r>
      <w:r w:rsidR="0025193A" w:rsidRPr="00204D2E">
        <w:t>As a result</w:t>
      </w:r>
      <w:r w:rsidRPr="00204D2E">
        <w:t>, he will be entitled to an operational incentive of $11,293.74</w:t>
      </w:r>
      <w:r w:rsidR="008F6977">
        <w:t xml:space="preserve"> (</w:t>
      </w:r>
      <w:r w:rsidRPr="00204D2E">
        <w:t xml:space="preserve">=12,320-12,320*8.33%). </w:t>
      </w:r>
    </w:p>
    <w:p w14:paraId="0B3C8AE7" w14:textId="4B9E8862" w:rsidR="00B629B1" w:rsidRPr="00204D2E" w:rsidRDefault="00B629B1" w:rsidP="00A9739C">
      <w:r w:rsidRPr="00204D2E">
        <w:t xml:space="preserve">If an eligible physician has multiple </w:t>
      </w:r>
      <w:r w:rsidR="00196D60" w:rsidRPr="00204D2E">
        <w:t>wRVU targets</w:t>
      </w:r>
      <w:r w:rsidRPr="00204D2E">
        <w:t xml:space="preserve"> during the Fiscal Period, the wRVU </w:t>
      </w:r>
      <w:r w:rsidR="008B1439" w:rsidRPr="00204D2E">
        <w:t>target</w:t>
      </w:r>
      <w:r w:rsidRPr="00204D2E">
        <w:t xml:space="preserve"> will be calculated based on the weighted wRVU </w:t>
      </w:r>
      <w:r w:rsidR="008B1439" w:rsidRPr="00204D2E">
        <w:t>targets</w:t>
      </w:r>
      <w:r w:rsidRPr="00204D2E">
        <w:t xml:space="preserve"> of all signed </w:t>
      </w:r>
      <w:r w:rsidR="000E0787" w:rsidRPr="00204D2E">
        <w:t>Employment Agreement</w:t>
      </w:r>
      <w:r w:rsidRPr="00204D2E">
        <w:t xml:space="preserve"> for the Fiscal Period. </w:t>
      </w:r>
      <w:r w:rsidR="00A9739C" w:rsidRPr="00204D2E">
        <w:t xml:space="preserve">The Operational Incentive shares not earned by any eligible physician </w:t>
      </w:r>
      <w:r w:rsidR="001F32B2">
        <w:t>that</w:t>
      </w:r>
      <w:r w:rsidR="00A9739C" w:rsidRPr="00204D2E">
        <w:t xml:space="preserve"> remain in the Operational Pool will be retained by the Department for its own purposes.</w:t>
      </w:r>
      <w:r w:rsidR="008F6977">
        <w:t xml:space="preserve"> </w:t>
      </w:r>
    </w:p>
    <w:p w14:paraId="7DB6A499" w14:textId="1E644EC5" w:rsidR="00B629B1" w:rsidRPr="00204D2E" w:rsidRDefault="00B629B1" w:rsidP="00B629B1">
      <w:pPr>
        <w:pStyle w:val="Heading3"/>
      </w:pPr>
      <w:bookmarkStart w:id="38" w:name="_Toc14812656"/>
      <w:bookmarkStart w:id="39" w:name="_Toc16590210"/>
      <w:r w:rsidRPr="00204D2E">
        <w:t>Clinical Measure</w:t>
      </w:r>
      <w:bookmarkEnd w:id="38"/>
      <w:bookmarkEnd w:id="39"/>
    </w:p>
    <w:p w14:paraId="69D017F7" w14:textId="037659CC" w:rsidR="00B629B1" w:rsidRPr="00204D2E" w:rsidRDefault="00B629B1" w:rsidP="00110209">
      <w:r w:rsidRPr="00204D2E">
        <w:t>Physicians who meet all requirements of the Plan are eligible for</w:t>
      </w:r>
      <w:r w:rsidR="00263FCC" w:rsidRPr="00204D2E">
        <w:t xml:space="preserve"> the</w:t>
      </w:r>
      <w:r w:rsidRPr="00204D2E">
        <w:t xml:space="preserve"> Clinical Incentive. The Clinical Pool is derived by the following formula: for each wRVU personally</w:t>
      </w:r>
      <w:r w:rsidR="005761EB" w:rsidRPr="00204D2E">
        <w:t xml:space="preserve"> </w:t>
      </w:r>
      <w:r w:rsidRPr="00204D2E">
        <w:t xml:space="preserve">performed by an eligible physician in excess of his/her wRVU </w:t>
      </w:r>
      <w:r w:rsidR="00A15D33" w:rsidRPr="00204D2E">
        <w:t>target</w:t>
      </w:r>
      <w:r w:rsidRPr="00204D2E">
        <w:t xml:space="preserve"> as defined is his/her individual </w:t>
      </w:r>
      <w:r w:rsidR="000E0787" w:rsidRPr="00204D2E">
        <w:t>Employment Agreement</w:t>
      </w:r>
      <w:r w:rsidRPr="00204D2E">
        <w:t xml:space="preserve">, the Department will fund the Clinical Pool at a certain amount per wRVU. The amount is fixed </w:t>
      </w:r>
      <w:r w:rsidR="008604FF" w:rsidRPr="00204D2E">
        <w:t>for</w:t>
      </w:r>
      <w:r w:rsidRPr="00204D2E">
        <w:t xml:space="preserve"> a Fiscal Year. </w:t>
      </w:r>
      <w:r w:rsidR="00C35FD0" w:rsidRPr="00204D2E">
        <w:t xml:space="preserve">The Clinical Incentive shares not earned by any eligible physician </w:t>
      </w:r>
      <w:r w:rsidR="001F32B2">
        <w:t>that</w:t>
      </w:r>
      <w:r w:rsidR="00C35FD0" w:rsidRPr="00204D2E">
        <w:t xml:space="preserve"> remain in the Operational Pool will be retained by the Department for its own purposes.</w:t>
      </w:r>
    </w:p>
    <w:p w14:paraId="6F345EEE" w14:textId="4C5FF96F" w:rsidR="00B629B1" w:rsidRPr="00204D2E" w:rsidRDefault="00B629B1" w:rsidP="00B629B1">
      <w:r w:rsidRPr="00204D2E">
        <w:lastRenderedPageBreak/>
        <w:t>The amount of Clinical Incentive that an eligible physician will receive is calculated as follows: the product of that amount per wRVU times the number of wRVU personally</w:t>
      </w:r>
      <w:r w:rsidR="00C35FD0" w:rsidRPr="00204D2E">
        <w:t xml:space="preserve"> </w:t>
      </w:r>
      <w:r w:rsidRPr="00204D2E">
        <w:t xml:space="preserve">performed by the physician in excess of his/her wRVU </w:t>
      </w:r>
      <w:r w:rsidR="00A15D33" w:rsidRPr="00204D2E">
        <w:t>target</w:t>
      </w:r>
      <w:r w:rsidR="008F6977">
        <w:t xml:space="preserve"> (</w:t>
      </w:r>
      <w:r w:rsidRPr="00204D2E">
        <w:t xml:space="preserve">as defined in his/her individual </w:t>
      </w:r>
      <w:r w:rsidR="000E0787" w:rsidRPr="00204D2E">
        <w:t xml:space="preserve">Employment Agreement </w:t>
      </w:r>
      <w:r w:rsidRPr="00204D2E">
        <w:t xml:space="preserve">and, if applicable, adjusted at the end of the Fiscal Period by the actual services personally performed by the physician at the </w:t>
      </w:r>
      <w:r w:rsidR="00D534AA" w:rsidRPr="00204D2E">
        <w:t>Veterans</w:t>
      </w:r>
      <w:r w:rsidR="00EB1F90" w:rsidRPr="00204D2E">
        <w:t xml:space="preserve"> Administration</w:t>
      </w:r>
      <w:r w:rsidRPr="00204D2E">
        <w:t xml:space="preserve"> Hospital as tracked by the Department), with the subtotal reduced by the amount of the UPP fringe benefit costs associated with the unadjusted product at the FY 17 rate of 12%. </w:t>
      </w:r>
    </w:p>
    <w:p w14:paraId="472AC87F" w14:textId="499C7138" w:rsidR="00B629B1" w:rsidRPr="00204D2E" w:rsidRDefault="00B629B1" w:rsidP="00B629B1">
      <w:r w:rsidRPr="00204D2E">
        <w:t>A special rule applies when an eligible physician works on an industry-sponsored clinical trial. In addition to wRVU associated with clinical services billed to third-party payers, at year-end, wRVU credits will be given to physicians for whom the Department receives actual funding support</w:t>
      </w:r>
      <w:r w:rsidR="008F6977">
        <w:t xml:space="preserve"> (</w:t>
      </w:r>
      <w:r w:rsidRPr="00204D2E">
        <w:t xml:space="preserve">exclusive of Administrative salary support) for base salary efforts on industry-sponsored clinical trials. Under such circumstances, the physician will receive </w:t>
      </w:r>
      <w:r w:rsidR="00D534AA" w:rsidRPr="00204D2E">
        <w:t>wRVU</w:t>
      </w:r>
      <w:r w:rsidRPr="00204D2E">
        <w:t xml:space="preserve"> credit that is equal to the quotient of the amount of the base salary support the Department receives for the physician divided by the amount of the Department’s average net patient revenue per wRVU. This incentive credit applies only to the Clinical Incentive.</w:t>
      </w:r>
      <w:r w:rsidR="008F6977">
        <w:t xml:space="preserve"> </w:t>
      </w:r>
    </w:p>
    <w:p w14:paraId="4F5A89AD" w14:textId="0540B4E7" w:rsidR="00B629B1" w:rsidRPr="00204D2E" w:rsidRDefault="00B629B1" w:rsidP="00562E06">
      <w:r w:rsidRPr="00204D2E">
        <w:t xml:space="preserve">For example, if eligible physician Dr. X performed 5,000 wRVUs in FY2018 and his </w:t>
      </w:r>
      <w:r w:rsidR="0025193A" w:rsidRPr="00204D2E">
        <w:t>wRVU target</w:t>
      </w:r>
      <w:r w:rsidRPr="00204D2E">
        <w:t xml:space="preserve"> is 3,600 wRVUs, his unadjusted excess wRVUs </w:t>
      </w:r>
      <w:r w:rsidR="0059780D">
        <w:t>is</w:t>
      </w:r>
      <w:r w:rsidRPr="00204D2E">
        <w:t xml:space="preserve"> 1,400</w:t>
      </w:r>
      <w:r w:rsidR="008F6977">
        <w:t xml:space="preserve"> (</w:t>
      </w:r>
      <w:r w:rsidRPr="00204D2E">
        <w:t>=5,000-3,600). Assum</w:t>
      </w:r>
      <w:r w:rsidR="00562E06" w:rsidRPr="00204D2E">
        <w:t>e</w:t>
      </w:r>
      <w:r w:rsidRPr="00204D2E">
        <w:t xml:space="preserve"> the Department’s average net patient revenue is $70/wRVU</w:t>
      </w:r>
      <w:r w:rsidR="00562E06" w:rsidRPr="00204D2E">
        <w:t>. I</w:t>
      </w:r>
      <w:r w:rsidRPr="00204D2E">
        <w:t>f the Department receives $40,000 base salary support for his work on an industry-sponsored clinical trial, the physician will get wRVU credit of 571</w:t>
      </w:r>
      <w:r w:rsidR="008F6977">
        <w:t xml:space="preserve"> (</w:t>
      </w:r>
      <w:r w:rsidRPr="00204D2E">
        <w:t>=40,000/70). Assuming the Department determines to fund the Clinical Pool at $21 per wRVU, the physician will be entitled to a clinical incentive of $</w:t>
      </w:r>
      <w:r w:rsidR="00D44E8A" w:rsidRPr="00204D2E">
        <w:t>36,424</w:t>
      </w:r>
      <w:r w:rsidR="008F6977">
        <w:t xml:space="preserve"> (</w:t>
      </w:r>
      <w:r w:rsidRPr="00204D2E">
        <w:t>=</w:t>
      </w:r>
      <w:r w:rsidR="008F6977">
        <w:t xml:space="preserve"> (</w:t>
      </w:r>
      <w:r w:rsidRPr="00204D2E">
        <w:t>1400+</w:t>
      </w:r>
      <w:r w:rsidR="00D534AA" w:rsidRPr="00204D2E">
        <w:t>571)*</w:t>
      </w:r>
      <w:r w:rsidRPr="00204D2E">
        <w:t>21</w:t>
      </w:r>
      <w:r w:rsidR="00D44E8A" w:rsidRPr="00204D2E">
        <w:t>*</w:t>
      </w:r>
      <w:r w:rsidR="008F6977">
        <w:t xml:space="preserve"> (</w:t>
      </w:r>
      <w:r w:rsidR="00D44E8A" w:rsidRPr="00204D2E">
        <w:t>1-12%)</w:t>
      </w:r>
      <w:r w:rsidRPr="00204D2E">
        <w:t>).</w:t>
      </w:r>
    </w:p>
    <w:p w14:paraId="1634CC9A" w14:textId="7B779B1A" w:rsidR="00B629B1" w:rsidRPr="00204D2E" w:rsidRDefault="00B629B1" w:rsidP="00C35FD0">
      <w:r w:rsidRPr="00204D2E">
        <w:t xml:space="preserve">If an eligible physician has multiple </w:t>
      </w:r>
      <w:r w:rsidR="000E0787" w:rsidRPr="00204D2E">
        <w:t>wRVU targets</w:t>
      </w:r>
      <w:r w:rsidRPr="00204D2E">
        <w:t xml:space="preserve"> during the Fiscal Period, the wRVU </w:t>
      </w:r>
      <w:r w:rsidR="008B1439" w:rsidRPr="00204D2E">
        <w:t>target</w:t>
      </w:r>
      <w:r w:rsidRPr="00204D2E">
        <w:t xml:space="preserve"> will be calculated based on the weighted wRVU </w:t>
      </w:r>
      <w:r w:rsidR="008B1439" w:rsidRPr="00204D2E">
        <w:t>targets</w:t>
      </w:r>
      <w:r w:rsidRPr="00204D2E">
        <w:t xml:space="preserve"> of all signed </w:t>
      </w:r>
      <w:r w:rsidR="002A5EBC" w:rsidRPr="00204D2E">
        <w:t>Employment Agreements</w:t>
      </w:r>
      <w:r w:rsidRPr="00204D2E">
        <w:t xml:space="preserve"> for the Fiscal Period.</w:t>
      </w:r>
      <w:r w:rsidR="008F6977">
        <w:t xml:space="preserve"> </w:t>
      </w:r>
    </w:p>
    <w:p w14:paraId="0299FCAD" w14:textId="7DB31D22" w:rsidR="00B629B1" w:rsidRPr="00204D2E" w:rsidRDefault="00B629B1" w:rsidP="00B629B1">
      <w:pPr>
        <w:pStyle w:val="Heading3"/>
      </w:pPr>
      <w:bookmarkStart w:id="40" w:name="_Toc14812658"/>
      <w:bookmarkStart w:id="41" w:name="_Toc16590211"/>
      <w:r w:rsidRPr="00204D2E">
        <w:lastRenderedPageBreak/>
        <w:t>Chair Distinction Recognition</w:t>
      </w:r>
      <w:bookmarkEnd w:id="40"/>
      <w:r w:rsidR="001D2220">
        <w:t xml:space="preserve"> Measure</w:t>
      </w:r>
      <w:bookmarkEnd w:id="41"/>
    </w:p>
    <w:p w14:paraId="687F2C52" w14:textId="121B27B6" w:rsidR="00B629B1" w:rsidRPr="00204D2E" w:rsidRDefault="00B629B1" w:rsidP="00B629B1">
      <w:r w:rsidRPr="00204D2E">
        <w:t xml:space="preserve">Chair </w:t>
      </w:r>
      <w:r w:rsidR="00D534AA" w:rsidRPr="00204D2E">
        <w:t>distinction</w:t>
      </w:r>
      <w:r w:rsidRPr="00204D2E">
        <w:t xml:space="preserve"> recognition payments are for physicians who </w:t>
      </w:r>
      <w:r w:rsidR="000A7103">
        <w:t>realize</w:t>
      </w:r>
      <w:r w:rsidRPr="00204D2E">
        <w:t xml:space="preserve"> extraordinary results, achievements and/or accomplishments during the Fiscal Period that are outside of the scope of what is being measured in the Plan and are not compensated in any other component of the Plan or the eligible physician’s compensation package, such as faculty meeting attendance and completion of residency review. </w:t>
      </w:r>
    </w:p>
    <w:p w14:paraId="71D43DD3" w14:textId="5C3F0A50" w:rsidR="00B629B1" w:rsidRPr="00204D2E" w:rsidRDefault="00B629B1" w:rsidP="00B629B1">
      <w:r w:rsidRPr="00204D2E">
        <w:t>The Chair Distinction Recognition payment cannot be used to adjust the results of other incentive calculation</w:t>
      </w:r>
      <w:r w:rsidR="00496DD4" w:rsidRPr="00204D2E">
        <w:t>s</w:t>
      </w:r>
      <w:r w:rsidRPr="00204D2E">
        <w:t xml:space="preserve"> under </w:t>
      </w:r>
      <w:r w:rsidR="00214E3D" w:rsidRPr="00204D2E">
        <w:t>the Plan</w:t>
      </w:r>
      <w:r w:rsidRPr="00204D2E">
        <w:t xml:space="preserve">. Under no circumstances </w:t>
      </w:r>
      <w:r w:rsidR="00EB2C8F" w:rsidRPr="00204D2E">
        <w:t>can</w:t>
      </w:r>
      <w:r w:rsidRPr="00204D2E">
        <w:t xml:space="preserve"> the payment result in a reduction in the total incentive payment to a physician eligible for the Plan. The Chair Distinction Recognition payments must be less than or equal to 15% of the total payments made under this plan. </w:t>
      </w:r>
    </w:p>
    <w:p w14:paraId="7654B80B" w14:textId="77777777" w:rsidR="00B629B1" w:rsidRPr="00204D2E" w:rsidRDefault="00B629B1" w:rsidP="00B629B1">
      <w:pPr>
        <w:pStyle w:val="Heading4"/>
      </w:pPr>
      <w:bookmarkStart w:id="42" w:name="_Toc14812659"/>
      <w:bookmarkStart w:id="43" w:name="_Toc16590212"/>
      <w:r w:rsidRPr="00204D2E">
        <w:t>Distribution of Chair Distinction Recognition Incentive</w:t>
      </w:r>
      <w:bookmarkEnd w:id="42"/>
      <w:bookmarkEnd w:id="43"/>
    </w:p>
    <w:p w14:paraId="2B256985" w14:textId="36CF324E" w:rsidR="00B629B1" w:rsidRPr="00204D2E" w:rsidRDefault="00B629B1" w:rsidP="00B629B1">
      <w:r w:rsidRPr="00204D2E">
        <w:t xml:space="preserve">The Chair Distinction Recognition Pool is </w:t>
      </w:r>
      <w:r w:rsidR="00502607" w:rsidRPr="00204D2E">
        <w:t>funded in a similar way as the Clinical Pool</w:t>
      </w:r>
      <w:r w:rsidRPr="00204D2E">
        <w:t xml:space="preserve">: for each wRVU performed by an eligible physician in excess of his/her wRVU </w:t>
      </w:r>
      <w:r w:rsidR="008B1439" w:rsidRPr="00204D2E">
        <w:t>target</w:t>
      </w:r>
      <w:r w:rsidRPr="00204D2E">
        <w:t xml:space="preserve">, the Department will fund the Chair Distinction Recognition Pool at a certain amount per wRVU. The amount is determined and fixed </w:t>
      </w:r>
      <w:r w:rsidR="005A35BD" w:rsidRPr="00204D2E">
        <w:t>for</w:t>
      </w:r>
      <w:r w:rsidRPr="00204D2E">
        <w:t xml:space="preserve"> a Fiscal Year. The maximum amount of Chair Distinction Recognition payments an eligible physician can potentially receive is equal to that fixed amount per wRVU times the wRVU personally</w:t>
      </w:r>
      <w:r w:rsidR="008604FF" w:rsidRPr="00204D2E">
        <w:t xml:space="preserve"> </w:t>
      </w:r>
      <w:r w:rsidRPr="00204D2E">
        <w:t xml:space="preserve">performed by the physician in excess of his/her wRVU </w:t>
      </w:r>
      <w:r w:rsidR="00A15D33" w:rsidRPr="00204D2E">
        <w:t>target</w:t>
      </w:r>
      <w:r w:rsidRPr="00204D2E">
        <w:t xml:space="preserve"> set forth in his/her </w:t>
      </w:r>
      <w:r w:rsidR="002A5EBC" w:rsidRPr="00204D2E">
        <w:t>Employment Agreement</w:t>
      </w:r>
      <w:r w:rsidRPr="00204D2E">
        <w:t xml:space="preserve">. </w:t>
      </w:r>
      <w:r w:rsidR="00C44AB9" w:rsidRPr="00204D2E">
        <w:t xml:space="preserve">Any Chair Distinction Recognition funding not earned by any eligible physician </w:t>
      </w:r>
      <w:r w:rsidR="00DA19EA">
        <w:t>that</w:t>
      </w:r>
      <w:r w:rsidR="00C44AB9" w:rsidRPr="00204D2E">
        <w:t xml:space="preserve"> remains in the Chair Distinction Recognition Pool will be retained by the Department for its own purposes. </w:t>
      </w:r>
      <w:r w:rsidR="00C44AB9" w:rsidRPr="00204D2E">
        <w:tab/>
      </w:r>
    </w:p>
    <w:p w14:paraId="3D1104F0" w14:textId="61A507AC" w:rsidR="003C3EC3" w:rsidRPr="00204D2E" w:rsidRDefault="00B629B1" w:rsidP="00233C3E">
      <w:r w:rsidRPr="00204D2E">
        <w:t xml:space="preserve">Eligible physicians </w:t>
      </w:r>
      <w:r w:rsidR="008604FF" w:rsidRPr="00204D2E">
        <w:t>can</w:t>
      </w:r>
      <w:r w:rsidRPr="00204D2E">
        <w:t xml:space="preserve"> earn one credit by meeting one requirement, such as receiving</w:t>
      </w:r>
      <w:r w:rsidR="00CA02DE" w:rsidRPr="00204D2E">
        <w:t xml:space="preserve"> a</w:t>
      </w:r>
      <w:r w:rsidRPr="00204D2E">
        <w:t xml:space="preserve"> flu shot or completing flu declination, attending a Faculty Meeting, </w:t>
      </w:r>
      <w:r w:rsidR="00515F45" w:rsidRPr="00204D2E">
        <w:t>or</w:t>
      </w:r>
      <w:r w:rsidRPr="00204D2E">
        <w:t xml:space="preserve"> participating </w:t>
      </w:r>
      <w:r w:rsidR="00515F45" w:rsidRPr="00204D2E">
        <w:t xml:space="preserve">in a </w:t>
      </w:r>
      <w:r w:rsidRPr="00204D2E">
        <w:t xml:space="preserve">resident interview. </w:t>
      </w:r>
      <w:r w:rsidR="00C44AB9" w:rsidRPr="00204D2E">
        <w:t>In FY 2018, all physicians have a chance to meet 12 requirements and s</w:t>
      </w:r>
      <w:r w:rsidR="000A7103">
        <w:t>ome will have a chance to meet eight</w:t>
      </w:r>
      <w:r w:rsidR="00C44AB9" w:rsidRPr="00204D2E">
        <w:t xml:space="preserve">. </w:t>
      </w:r>
      <w:r w:rsidRPr="00204D2E">
        <w:t xml:space="preserve">Those </w:t>
      </w:r>
      <w:r w:rsidR="00BB3A97" w:rsidRPr="00204D2E">
        <w:t>who score</w:t>
      </w:r>
      <w:r w:rsidRPr="00204D2E">
        <w:t xml:space="preserve"> 9 </w:t>
      </w:r>
      <w:r w:rsidR="00BB3A97" w:rsidRPr="00204D2E">
        <w:t xml:space="preserve">or </w:t>
      </w:r>
      <w:r w:rsidR="00BB3A97" w:rsidRPr="00204D2E">
        <w:lastRenderedPageBreak/>
        <w:t>more</w:t>
      </w:r>
      <w:r w:rsidR="00435060" w:rsidRPr="00204D2E">
        <w:t xml:space="preserve"> </w:t>
      </w:r>
      <w:r w:rsidRPr="00204D2E">
        <w:t>will receive 100% of his/her potential Chair Distinction Recognition Incentive payment</w:t>
      </w:r>
      <w:r w:rsidR="00BB3A97" w:rsidRPr="00204D2E">
        <w:t>;</w:t>
      </w:r>
      <w:r w:rsidRPr="00204D2E">
        <w:t xml:space="preserve"> those who</w:t>
      </w:r>
      <w:r w:rsidR="00BB3A97" w:rsidRPr="00204D2E">
        <w:t xml:space="preserve"> score </w:t>
      </w:r>
      <w:r w:rsidRPr="00204D2E">
        <w:t xml:space="preserve">7 </w:t>
      </w:r>
      <w:r w:rsidR="00BB3A97" w:rsidRPr="00204D2E">
        <w:t xml:space="preserve">or </w:t>
      </w:r>
      <w:r w:rsidRPr="00204D2E">
        <w:t>8 will receive 75%</w:t>
      </w:r>
      <w:r w:rsidR="00BB3A97" w:rsidRPr="00204D2E">
        <w:t>;</w:t>
      </w:r>
      <w:r w:rsidRPr="00204D2E">
        <w:t xml:space="preserve"> those </w:t>
      </w:r>
      <w:r w:rsidR="00DA19EA">
        <w:t xml:space="preserve">who </w:t>
      </w:r>
      <w:r w:rsidR="00BB3A97" w:rsidRPr="00204D2E">
        <w:t xml:space="preserve">score </w:t>
      </w:r>
      <w:r w:rsidR="00DA19EA">
        <w:t>6 will receive 50%, those who score</w:t>
      </w:r>
      <w:r w:rsidRPr="00204D2E">
        <w:t xml:space="preserve"> 4 to 5 will receive 25%</w:t>
      </w:r>
      <w:r w:rsidR="00E50F70" w:rsidRPr="00204D2E">
        <w:t>;</w:t>
      </w:r>
      <w:r w:rsidRPr="00204D2E">
        <w:t xml:space="preserve"> and those </w:t>
      </w:r>
      <w:r w:rsidR="00DA19EA">
        <w:t xml:space="preserve">who </w:t>
      </w:r>
      <w:r w:rsidR="00E50F70" w:rsidRPr="00204D2E">
        <w:t xml:space="preserve">score </w:t>
      </w:r>
      <w:r w:rsidRPr="00204D2E">
        <w:t xml:space="preserve">3 </w:t>
      </w:r>
      <w:r w:rsidR="00E50F70" w:rsidRPr="00204D2E">
        <w:t xml:space="preserve">or less </w:t>
      </w:r>
      <w:r w:rsidRPr="00204D2E">
        <w:t xml:space="preserve">will not receive Chair Distinction Recognition Incentive payment. </w:t>
      </w:r>
    </w:p>
    <w:p w14:paraId="789B247E" w14:textId="0BAE9988" w:rsidR="006D0322" w:rsidRPr="00204D2E" w:rsidRDefault="00535DA1" w:rsidP="006D0322">
      <w:pPr>
        <w:pStyle w:val="Heading1"/>
        <w:rPr>
          <w:lang w:eastAsia="zh-CN"/>
        </w:rPr>
      </w:pPr>
      <w:bookmarkStart w:id="44" w:name="_Toc16590213"/>
      <w:r w:rsidRPr="00204D2E">
        <w:rPr>
          <w:lang w:eastAsia="zh-CN"/>
        </w:rPr>
        <w:lastRenderedPageBreak/>
        <w:t xml:space="preserve">Case analysis: </w:t>
      </w:r>
      <w:r w:rsidR="006D0322" w:rsidRPr="00204D2E">
        <w:rPr>
          <w:lang w:eastAsia="zh-CN"/>
        </w:rPr>
        <w:t>Evaluation of the Case</w:t>
      </w:r>
      <w:bookmarkEnd w:id="44"/>
      <w:r w:rsidR="006D0322" w:rsidRPr="00204D2E">
        <w:rPr>
          <w:lang w:eastAsia="zh-CN"/>
        </w:rPr>
        <w:t xml:space="preserve"> </w:t>
      </w:r>
    </w:p>
    <w:p w14:paraId="56637B14" w14:textId="02A6F1BA" w:rsidR="007F0694" w:rsidRPr="00204D2E" w:rsidRDefault="0080430D" w:rsidP="007F0694">
      <w:pPr>
        <w:pStyle w:val="Heading2"/>
      </w:pPr>
      <w:bookmarkStart w:id="45" w:name="_Toc16590214"/>
      <w:r w:rsidRPr="00204D2E">
        <w:t xml:space="preserve">How the </w:t>
      </w:r>
      <w:r w:rsidR="007F0694" w:rsidRPr="00204D2E">
        <w:t xml:space="preserve">Department </w:t>
      </w:r>
      <w:r w:rsidRPr="00204D2E">
        <w:t xml:space="preserve">Realizes the Two Goals of The </w:t>
      </w:r>
      <w:r w:rsidR="007F0694" w:rsidRPr="00204D2E">
        <w:t>Plan</w:t>
      </w:r>
      <w:bookmarkEnd w:id="45"/>
      <w:r w:rsidR="007F0694" w:rsidRPr="00204D2E">
        <w:t xml:space="preserve"> </w:t>
      </w:r>
    </w:p>
    <w:p w14:paraId="417583C2" w14:textId="06BBC0CE" w:rsidR="007F0694" w:rsidRPr="00204D2E" w:rsidRDefault="007F0694" w:rsidP="007F0694">
      <w:pPr>
        <w:pStyle w:val="Heading3"/>
      </w:pPr>
      <w:bookmarkStart w:id="46" w:name="_Toc16590215"/>
      <w:r w:rsidRPr="00204D2E">
        <w:t>Attract</w:t>
      </w:r>
      <w:r w:rsidR="0080430D" w:rsidRPr="00204D2E">
        <w:t>, Retain, Motivate and Professionally Develop Physicians</w:t>
      </w:r>
      <w:bookmarkEnd w:id="46"/>
      <w:r w:rsidR="0080430D" w:rsidRPr="00204D2E">
        <w:t xml:space="preserve"> </w:t>
      </w:r>
    </w:p>
    <w:p w14:paraId="544C8CFB" w14:textId="5484319D" w:rsidR="007F0694" w:rsidRPr="00204D2E" w:rsidRDefault="003B2FD8" w:rsidP="007F0694">
      <w:r w:rsidRPr="00204D2E">
        <w:t xml:space="preserve">Although </w:t>
      </w:r>
      <w:r w:rsidR="000D7DF0">
        <w:t>administrative work</w:t>
      </w:r>
      <w:r w:rsidRPr="00204D2E">
        <w:t xml:space="preserve"> is important to the operation and development of the Department and UPMC, </w:t>
      </w:r>
      <w:r w:rsidR="000D7DF0">
        <w:t xml:space="preserve">physicians usually do not like it. </w:t>
      </w:r>
      <w:r w:rsidR="007F0694" w:rsidRPr="00204D2E">
        <w:t>Therefore, when the Department Chair</w:t>
      </w:r>
      <w:r w:rsidR="008F6977">
        <w:t xml:space="preserve"> (</w:t>
      </w:r>
      <w:r w:rsidR="007F0694" w:rsidRPr="00204D2E">
        <w:t>the Chair) and the Department Administrator</w:t>
      </w:r>
      <w:r w:rsidR="008F6977">
        <w:t xml:space="preserve"> (</w:t>
      </w:r>
      <w:r w:rsidR="007F0694" w:rsidRPr="00204D2E">
        <w:t>the Administrator) developed the Plan, they incorporated some operation</w:t>
      </w:r>
      <w:r w:rsidR="000F2644" w:rsidRPr="00204D2E">
        <w:t>al</w:t>
      </w:r>
      <w:r w:rsidR="007F0694" w:rsidRPr="00204D2E">
        <w:t xml:space="preserve"> metrics </w:t>
      </w:r>
      <w:r w:rsidR="005B4C46" w:rsidRPr="00204D2E">
        <w:t>to use financial incentive</w:t>
      </w:r>
      <w:r w:rsidR="00C51AA0">
        <w:t>s</w:t>
      </w:r>
      <w:r w:rsidR="005B4C46" w:rsidRPr="00204D2E">
        <w:t xml:space="preserve"> </w:t>
      </w:r>
      <w:r w:rsidR="007F0694" w:rsidRPr="00204D2E">
        <w:t xml:space="preserve">to motivate physicians to </w:t>
      </w:r>
      <w:r w:rsidR="005B4C46" w:rsidRPr="00204D2E">
        <w:t>comply with the administrative requirements</w:t>
      </w:r>
      <w:r w:rsidR="007F0694" w:rsidRPr="00204D2E">
        <w:t>.</w:t>
      </w:r>
      <w:r w:rsidR="005B4C46" w:rsidRPr="00204D2E">
        <w:t xml:space="preserve"> </w:t>
      </w:r>
      <w:r w:rsidR="000F2644" w:rsidRPr="00204D2E">
        <w:t>They also talked with every physician to ensure that the Plan incorporates physicians</w:t>
      </w:r>
      <w:r w:rsidR="00AA2091" w:rsidRPr="00204D2E">
        <w:t>’</w:t>
      </w:r>
      <w:r w:rsidR="000F2644" w:rsidRPr="00204D2E">
        <w:t xml:space="preserve"> opinions. </w:t>
      </w:r>
    </w:p>
    <w:p w14:paraId="22C4D05E" w14:textId="7296775A" w:rsidR="007F0694" w:rsidRPr="00204D2E" w:rsidRDefault="007F0694" w:rsidP="007F0694">
      <w:r w:rsidRPr="00204D2E">
        <w:tab/>
        <w:t xml:space="preserve">Some physicians conduct clinical work and take </w:t>
      </w:r>
      <w:r w:rsidR="00D534AA" w:rsidRPr="00204D2E">
        <w:t>leadership</w:t>
      </w:r>
      <w:r w:rsidRPr="00204D2E">
        <w:t xml:space="preserve"> responsibilities. To balance their clinical and managerial efforts, the Depa</w:t>
      </w:r>
      <w:r w:rsidR="000A7103">
        <w:t>rtment</w:t>
      </w:r>
      <w:r w:rsidRPr="00204D2E">
        <w:t xml:space="preserve"> offer</w:t>
      </w:r>
      <w:r w:rsidR="000A7103">
        <w:t>s</w:t>
      </w:r>
      <w:r w:rsidRPr="00204D2E">
        <w:t xml:space="preserve"> them a high base salary that includes compensation for the leadership role. </w:t>
      </w:r>
      <w:r w:rsidR="0063010B" w:rsidRPr="00204D2E">
        <w:t xml:space="preserve">Some physicians see patients at VA hospitals and some </w:t>
      </w:r>
      <w:r w:rsidR="00F81BAF" w:rsidRPr="00204D2E">
        <w:t>lead</w:t>
      </w:r>
      <w:r w:rsidR="0063010B" w:rsidRPr="00204D2E">
        <w:t xml:space="preserve"> industry-sponsored clinical trials. </w:t>
      </w:r>
      <w:r w:rsidR="00F81BAF" w:rsidRPr="00204D2E">
        <w:t xml:space="preserve">Their professional efforts are </w:t>
      </w:r>
      <w:r w:rsidR="00D534AA" w:rsidRPr="00204D2E">
        <w:t>recognized</w:t>
      </w:r>
      <w:r w:rsidR="00F81BAF" w:rsidRPr="00204D2E">
        <w:t xml:space="preserve">: their clinical incentive payments are based on an adjusted wRVU so that they can get the bonus for working on </w:t>
      </w:r>
      <w:r w:rsidR="00D534AA" w:rsidRPr="00204D2E">
        <w:t>clinical</w:t>
      </w:r>
      <w:r w:rsidR="00F81BAF" w:rsidRPr="00204D2E">
        <w:t xml:space="preserve"> trials or providing care to </w:t>
      </w:r>
      <w:r w:rsidR="00D534AA" w:rsidRPr="00204D2E">
        <w:t>veterans</w:t>
      </w:r>
      <w:r w:rsidR="00F81BAF" w:rsidRPr="00204D2E">
        <w:t xml:space="preserve">. </w:t>
      </w:r>
    </w:p>
    <w:p w14:paraId="737A7E56" w14:textId="6E703165" w:rsidR="007F0694" w:rsidRPr="00204D2E" w:rsidRDefault="00C80676" w:rsidP="007F0694">
      <w:r w:rsidRPr="00204D2E">
        <w:t>When relocating to a new area or joining a new practice, p</w:t>
      </w:r>
      <w:r w:rsidR="007F0694" w:rsidRPr="00204D2E">
        <w:t xml:space="preserve">hysicians usually need some time to </w:t>
      </w:r>
      <w:r w:rsidR="0007113B" w:rsidRPr="00204D2E">
        <w:t xml:space="preserve">build </w:t>
      </w:r>
      <w:r w:rsidR="001C5ABC" w:rsidRPr="00204D2E">
        <w:t xml:space="preserve">their </w:t>
      </w:r>
      <w:r w:rsidR="0007113B" w:rsidRPr="00204D2E">
        <w:t>patient base</w:t>
      </w:r>
      <w:r w:rsidR="007F0694" w:rsidRPr="00204D2E">
        <w:t xml:space="preserve">. </w:t>
      </w:r>
      <w:r w:rsidR="00E26234" w:rsidRPr="00204D2E">
        <w:t>T</w:t>
      </w:r>
      <w:r w:rsidR="007F0694" w:rsidRPr="00204D2E">
        <w:t>hose who do</w:t>
      </w:r>
      <w:r w:rsidR="00674DF0" w:rsidRPr="00204D2E">
        <w:t xml:space="preserve"> not </w:t>
      </w:r>
      <w:r w:rsidR="00D534AA" w:rsidRPr="00204D2E">
        <w:t>perform</w:t>
      </w:r>
      <w:r w:rsidR="007F0694" w:rsidRPr="00204D2E">
        <w:t xml:space="preserve"> </w:t>
      </w:r>
      <w:r w:rsidR="001F5F8C" w:rsidRPr="00204D2E">
        <w:t>many</w:t>
      </w:r>
      <w:r w:rsidR="007F0694" w:rsidRPr="00204D2E">
        <w:t xml:space="preserve"> wRVUs </w:t>
      </w:r>
      <w:r w:rsidR="00E26234" w:rsidRPr="00204D2E">
        <w:t xml:space="preserve">can also receive </w:t>
      </w:r>
      <w:r w:rsidR="00C51AA0">
        <w:t xml:space="preserve">a </w:t>
      </w:r>
      <w:r w:rsidR="00E26234" w:rsidRPr="00204D2E">
        <w:t xml:space="preserve">financial incentive of </w:t>
      </w:r>
      <w:r w:rsidR="007F0694" w:rsidRPr="00204D2E">
        <w:t xml:space="preserve">up to $1,000 </w:t>
      </w:r>
      <w:r w:rsidR="00E26234" w:rsidRPr="00204D2E">
        <w:t>from the Value Incentive Plan by providing high-quality care</w:t>
      </w:r>
      <w:r w:rsidR="007F0694" w:rsidRPr="00204D2E">
        <w:t xml:space="preserve">. </w:t>
      </w:r>
    </w:p>
    <w:p w14:paraId="3D4DA16D" w14:textId="6DA77DC3" w:rsidR="007F0694" w:rsidRPr="00204D2E" w:rsidRDefault="00CC1764" w:rsidP="000B03C3">
      <w:r w:rsidRPr="00204D2E">
        <w:t>E</w:t>
      </w:r>
      <w:r w:rsidR="00AC55A1" w:rsidRPr="00204D2E">
        <w:t>xcessive workload and cler</w:t>
      </w:r>
      <w:r w:rsidRPr="00204D2E">
        <w:t>i</w:t>
      </w:r>
      <w:r w:rsidR="00AC55A1" w:rsidRPr="00204D2E">
        <w:t>cal burden are two factors contributing to physician burnout</w:t>
      </w:r>
      <w:r w:rsidR="00900EFF">
        <w:fldChar w:fldCharType="begin"/>
      </w:r>
      <w:r w:rsidR="00831AF1">
        <w:instrText xml:space="preserve"> ADDIN ZOTERO_ITEM CSL_CITATION {"citationID":"COW2ShDB","properties":{"formattedCitation":"(Wallace, Lemaire, &amp; Ghali, 2009)","plainCitation":"(Wallace, Lemaire, &amp; Ghali, 2009)","dontUpdate":true,"noteIndex":0},"citationItems":[{"id":54,"uris":["http://zotero.org/users/5440094/items/25ZU2KGW"],"uri":["http://zotero.org/users/5440094/items/25ZU2KGW"],"itemData":{"id":54,"type":"article-journal","title":"Physician wellness: a missing quality indicator","container-title":"The Lancet","page":"1714–1721","volume":"374","issue":"9702","author":[{"family":"Wallace","given":"Jean E"},{"family":"Lemaire","given":"Jane B"},{"family":"Ghali","given":"William A"}],"issued":{"date-parts":[["2009"]]}}}],"schema":"https://github.com/citation-style-language/schema/raw/master/csl-citation.json"} </w:instrText>
      </w:r>
      <w:r w:rsidR="00900EFF">
        <w:fldChar w:fldCharType="separate"/>
      </w:r>
      <w:r w:rsidR="008F6977">
        <w:rPr>
          <w:noProof/>
        </w:rPr>
        <w:t xml:space="preserve"> (</w:t>
      </w:r>
      <w:r w:rsidR="00855341">
        <w:rPr>
          <w:noProof/>
        </w:rPr>
        <w:t>Wallace, Lemaire, &amp; Ghali, 2009)</w:t>
      </w:r>
      <w:r w:rsidR="00900EFF">
        <w:fldChar w:fldCharType="end"/>
      </w:r>
      <w:r w:rsidRPr="00204D2E">
        <w:t xml:space="preserve">. </w:t>
      </w:r>
      <w:r w:rsidR="000B03C3" w:rsidRPr="00204D2E">
        <w:t>Administrative</w:t>
      </w:r>
      <w:r w:rsidR="001532CB">
        <w:t xml:space="preserve"> staff</w:t>
      </w:r>
      <w:r w:rsidR="000B03C3" w:rsidRPr="00204D2E">
        <w:t xml:space="preserve"> </w:t>
      </w:r>
      <w:r w:rsidR="001532CB">
        <w:t xml:space="preserve">work to decrease as much clerical burden of physicians as possible. </w:t>
      </w:r>
      <w:r w:rsidR="000B03C3" w:rsidRPr="00204D2E">
        <w:t>Every physician in the Department has or shares with other physicians an assistant to help him/her to deal with administrative jobs. As for the Plan, t</w:t>
      </w:r>
      <w:r w:rsidR="007F0694" w:rsidRPr="00204D2E">
        <w:t xml:space="preserve">he Administrator will periodically present to physicians in the Department </w:t>
      </w:r>
      <w:r w:rsidR="007F0694" w:rsidRPr="00204D2E">
        <w:lastRenderedPageBreak/>
        <w:t xml:space="preserve">the Measures and formulas to calculate incentives as well as the rationale behind the Measures in order to educate physicians on the Plan and address questions and concerns. To help physicians have a picture of their performance, the Administrator and other administration staff periodically check </w:t>
      </w:r>
      <w:r w:rsidR="00F205EE">
        <w:t xml:space="preserve">physicians’ performance against </w:t>
      </w:r>
      <w:r w:rsidR="007F0694" w:rsidRPr="00204D2E">
        <w:t xml:space="preserve">the metrics and notify a physician if </w:t>
      </w:r>
      <w:r w:rsidR="007A0BAA" w:rsidRPr="00204D2E">
        <w:t xml:space="preserve">they find the physician has suboptimal performance on </w:t>
      </w:r>
      <w:r w:rsidR="001717A8" w:rsidRPr="00204D2E">
        <w:t xml:space="preserve">a </w:t>
      </w:r>
      <w:r w:rsidR="007F0694" w:rsidRPr="00204D2E">
        <w:t>metric</w:t>
      </w:r>
      <w:r w:rsidR="001717A8" w:rsidRPr="00204D2E">
        <w:t xml:space="preserve"> </w:t>
      </w:r>
      <w:r w:rsidR="007F0694" w:rsidRPr="00204D2E">
        <w:t xml:space="preserve">such as </w:t>
      </w:r>
      <w:r w:rsidR="00894854" w:rsidRPr="00204D2E">
        <w:t xml:space="preserve">the </w:t>
      </w:r>
      <w:r w:rsidR="007F0694" w:rsidRPr="00204D2E">
        <w:t>timely closure of Epic encounter</w:t>
      </w:r>
      <w:r w:rsidR="001717A8" w:rsidRPr="00204D2E">
        <w:t>s</w:t>
      </w:r>
      <w:r w:rsidR="007F0694" w:rsidRPr="00204D2E">
        <w:t xml:space="preserve">. The Administrator will </w:t>
      </w:r>
      <w:r w:rsidR="00415D52" w:rsidRPr="00204D2E">
        <w:t xml:space="preserve">update </w:t>
      </w:r>
      <w:r w:rsidR="007F0694" w:rsidRPr="00204D2E">
        <w:t>every physician on a monthly basis his/her wRVU</w:t>
      </w:r>
      <w:r w:rsidR="000A7103">
        <w:t>s</w:t>
      </w:r>
      <w:r w:rsidR="007F0694" w:rsidRPr="00204D2E">
        <w:t xml:space="preserve"> performed each month</w:t>
      </w:r>
      <w:r w:rsidR="00CA4E57" w:rsidRPr="00204D2E">
        <w:t>, and</w:t>
      </w:r>
      <w:r w:rsidR="00415D52" w:rsidRPr="00204D2E">
        <w:t xml:space="preserve"> send </w:t>
      </w:r>
      <w:r w:rsidR="007F0694" w:rsidRPr="00204D2E">
        <w:t xml:space="preserve">a line chart that </w:t>
      </w:r>
      <w:r w:rsidR="00415D52" w:rsidRPr="00204D2E">
        <w:t>compares the wRVU</w:t>
      </w:r>
      <w:r w:rsidR="000A7103">
        <w:t>s</w:t>
      </w:r>
      <w:r w:rsidR="00415D52" w:rsidRPr="00204D2E">
        <w:t xml:space="preserve"> performed by a physician to wRVU</w:t>
      </w:r>
      <w:r w:rsidR="000A7103">
        <w:t>s</w:t>
      </w:r>
      <w:r w:rsidR="00415D52" w:rsidRPr="00204D2E">
        <w:t xml:space="preserve"> performed by other physicians. </w:t>
      </w:r>
    </w:p>
    <w:p w14:paraId="495DE8F6" w14:textId="0ED9ADCC" w:rsidR="00555590" w:rsidRPr="00204D2E" w:rsidRDefault="00555590" w:rsidP="007A497B">
      <w:r w:rsidRPr="00204D2E">
        <w:t>According to the Administrat</w:t>
      </w:r>
      <w:r w:rsidR="00C05F3B" w:rsidRPr="00204D2E">
        <w:t>or</w:t>
      </w:r>
      <w:r w:rsidRPr="00204D2E">
        <w:t xml:space="preserve">, </w:t>
      </w:r>
      <w:r w:rsidR="00D534AA" w:rsidRPr="00204D2E">
        <w:t>overall</w:t>
      </w:r>
      <w:r w:rsidRPr="00204D2E">
        <w:t xml:space="preserve">, the Plan works well </w:t>
      </w:r>
      <w:r w:rsidR="00BF6BCA" w:rsidRPr="00204D2E">
        <w:t xml:space="preserve">in </w:t>
      </w:r>
      <w:r w:rsidRPr="00204D2E">
        <w:t>attract</w:t>
      </w:r>
      <w:r w:rsidR="00BF6BCA" w:rsidRPr="00204D2E">
        <w:t>ing</w:t>
      </w:r>
      <w:r w:rsidRPr="00204D2E">
        <w:t>, retain</w:t>
      </w:r>
      <w:r w:rsidR="00BF6BCA" w:rsidRPr="00204D2E">
        <w:t>ing</w:t>
      </w:r>
      <w:r w:rsidRPr="00204D2E">
        <w:t>, motivat</w:t>
      </w:r>
      <w:r w:rsidR="00BF6BCA" w:rsidRPr="00204D2E">
        <w:t>ing</w:t>
      </w:r>
      <w:r w:rsidRPr="00204D2E">
        <w:t xml:space="preserve"> and professionally develop</w:t>
      </w:r>
      <w:r w:rsidR="00BF6BCA" w:rsidRPr="00204D2E">
        <w:t>ing</w:t>
      </w:r>
      <w:r w:rsidRPr="00204D2E">
        <w:t xml:space="preserve"> physicians</w:t>
      </w:r>
      <w:r w:rsidR="00BF6BCA" w:rsidRPr="00204D2E">
        <w:t xml:space="preserve"> who are motivated by financial incentives</w:t>
      </w:r>
      <w:r w:rsidRPr="00204D2E">
        <w:t xml:space="preserve">. </w:t>
      </w:r>
    </w:p>
    <w:p w14:paraId="6636B9EC" w14:textId="31DBA343" w:rsidR="007F0694" w:rsidRPr="00204D2E" w:rsidRDefault="004471FF" w:rsidP="007F0694">
      <w:pPr>
        <w:pStyle w:val="Heading3"/>
      </w:pPr>
      <w:bookmarkStart w:id="47" w:name="_Toc16590216"/>
      <w:r w:rsidRPr="00204D2E">
        <w:t>Support the Mission and Strategic and Financial Objectives</w:t>
      </w:r>
      <w:bookmarkEnd w:id="47"/>
    </w:p>
    <w:p w14:paraId="55231521" w14:textId="403816A8" w:rsidR="007F0694" w:rsidRPr="00204D2E" w:rsidRDefault="007F0694" w:rsidP="00946A9D">
      <w:r w:rsidRPr="00204D2E">
        <w:t xml:space="preserve">As </w:t>
      </w:r>
      <w:r w:rsidR="00C51AA0">
        <w:t>part</w:t>
      </w:r>
      <w:r w:rsidRPr="00204D2E">
        <w:t xml:space="preserve"> of a not-for-profit medical center, the Department aims to provide the best care possible, to be on the cutting</w:t>
      </w:r>
      <w:r w:rsidR="00356E72" w:rsidRPr="00204D2E">
        <w:t xml:space="preserve"> </w:t>
      </w:r>
      <w:r w:rsidRPr="00204D2E">
        <w:t>edge of research, and to educate and train the next generation of physicians through residency and fellowship training programs.</w:t>
      </w:r>
      <w:r w:rsidR="00813AD5" w:rsidRPr="00813AD5">
        <w:t xml:space="preserve"> </w:t>
      </w:r>
      <w:r w:rsidR="00813AD5" w:rsidRPr="00204D2E">
        <w:t>The Department Chair perio</w:t>
      </w:r>
      <w:r w:rsidR="00941BB9">
        <w:t>dically updat</w:t>
      </w:r>
      <w:r w:rsidR="000A7103">
        <w:t>e</w:t>
      </w:r>
      <w:r w:rsidR="00941BB9">
        <w:t>s</w:t>
      </w:r>
      <w:r w:rsidR="00813AD5">
        <w:t xml:space="preserve"> the Department Strategic P</w:t>
      </w:r>
      <w:r w:rsidR="00813AD5" w:rsidRPr="00204D2E">
        <w:t>lan</w:t>
      </w:r>
      <w:r w:rsidR="00813AD5">
        <w:t>,</w:t>
      </w:r>
      <w:r w:rsidR="00813AD5" w:rsidRPr="00204D2E">
        <w:t xml:space="preserve"> which contains the mission statement. </w:t>
      </w:r>
      <w:r w:rsidRPr="00204D2E">
        <w:t xml:space="preserve">Physicians can access the information of the Department’s strategies and goals via the annual report, Department website, and bi-monthly faculty meetings. The Department has a </w:t>
      </w:r>
      <w:r w:rsidR="00A60F2B" w:rsidRPr="00204D2E">
        <w:t>strict</w:t>
      </w:r>
      <w:r w:rsidRPr="00204D2E">
        <w:t xml:space="preserve"> agenda for faculty meetings. The Department Chair always updates physicians on what the Department is focused on and what is important, and motivate</w:t>
      </w:r>
      <w:r w:rsidR="008E6023">
        <w:t>s</w:t>
      </w:r>
      <w:r w:rsidRPr="00204D2E">
        <w:t xml:space="preserve"> faculty to </w:t>
      </w:r>
      <w:r w:rsidR="005050EF" w:rsidRPr="00204D2E">
        <w:t xml:space="preserve">align with </w:t>
      </w:r>
      <w:r w:rsidR="00F13480" w:rsidRPr="00204D2E">
        <w:t>priorities</w:t>
      </w:r>
      <w:r w:rsidRPr="00204D2E">
        <w:t>. The Chair also updates physicians on the strategic</w:t>
      </w:r>
      <w:r w:rsidR="00A914AC">
        <w:t xml:space="preserve"> meeting that the Chair attends</w:t>
      </w:r>
      <w:r w:rsidRPr="00204D2E">
        <w:t xml:space="preserve"> with UPMC leadership and the Dean of the </w:t>
      </w:r>
      <w:r w:rsidR="005448B5" w:rsidRPr="00204D2E">
        <w:t xml:space="preserve">University of Pittsburgh </w:t>
      </w:r>
      <w:r w:rsidR="00AC72BF" w:rsidRPr="00204D2E">
        <w:t>School of Medicine</w:t>
      </w:r>
      <w:r w:rsidRPr="00204D2E">
        <w:t xml:space="preserve">, new business such as updating the clinical plan, a new physician coming, opening up a new service, </w:t>
      </w:r>
      <w:r w:rsidR="00634228" w:rsidRPr="00204D2E">
        <w:t>and a</w:t>
      </w:r>
      <w:r w:rsidRPr="00204D2E">
        <w:t xml:space="preserve">cquiring another practice. Faculty </w:t>
      </w:r>
      <w:r w:rsidR="005C21E3" w:rsidRPr="00204D2E">
        <w:t>in</w:t>
      </w:r>
      <w:r w:rsidRPr="00204D2E">
        <w:t xml:space="preserve"> each clinical, research and service area will update </w:t>
      </w:r>
      <w:r w:rsidR="00A914AC">
        <w:t xml:space="preserve">the group on </w:t>
      </w:r>
      <w:r w:rsidRPr="00204D2E">
        <w:t>what is going on in their area, what is important to them, and what their next steps</w:t>
      </w:r>
      <w:r w:rsidR="00A914AC">
        <w:t xml:space="preserve"> are</w:t>
      </w:r>
      <w:r w:rsidRPr="00204D2E">
        <w:t xml:space="preserve">. </w:t>
      </w:r>
    </w:p>
    <w:p w14:paraId="133F4010" w14:textId="07973179" w:rsidR="0025616F" w:rsidRPr="00204D2E" w:rsidRDefault="00A105AF" w:rsidP="0025616F">
      <w:r>
        <w:lastRenderedPageBreak/>
        <w:t>T</w:t>
      </w:r>
      <w:r w:rsidRPr="00204D2E">
        <w:t xml:space="preserve">he Administrator makes sure that the measures set in the Plan are aligned with the Department’s short- and long-term strategies and an incentive plan draft is always reviewed and approved by the Chair before coming into effect. In addition, </w:t>
      </w:r>
      <w:r>
        <w:t>t</w:t>
      </w:r>
      <w:r w:rsidR="0025616F" w:rsidRPr="00204D2E">
        <w:t xml:space="preserve">he Plan explicitly specifies that productivity bonuses must be based on personally performed services or charity care encounters, and under no circumstances can performance targets be based on the volume or value of referrals or other business generated by the eligible physician. This is aligned with the mission. </w:t>
      </w:r>
    </w:p>
    <w:p w14:paraId="016F948F" w14:textId="56EBD6D1" w:rsidR="007F0694" w:rsidRPr="00204D2E" w:rsidRDefault="007F0694" w:rsidP="007F0694">
      <w:pPr>
        <w:pStyle w:val="Heading2"/>
      </w:pPr>
      <w:bookmarkStart w:id="48" w:name="_Toc16590217"/>
      <w:r w:rsidRPr="00204D2E">
        <w:t xml:space="preserve">Quality </w:t>
      </w:r>
      <w:r w:rsidR="00D534AA" w:rsidRPr="00204D2E">
        <w:t>of</w:t>
      </w:r>
      <w:r w:rsidR="0080430D" w:rsidRPr="00204D2E">
        <w:t xml:space="preserve"> Care Reflected in The </w:t>
      </w:r>
      <w:r w:rsidRPr="00204D2E">
        <w:t>Plan</w:t>
      </w:r>
      <w:bookmarkEnd w:id="48"/>
    </w:p>
    <w:p w14:paraId="30A2E3DA" w14:textId="749121F5" w:rsidR="007F0694" w:rsidRPr="00204D2E" w:rsidRDefault="0023704F" w:rsidP="007F0694">
      <w:r w:rsidRPr="00204D2E">
        <w:t xml:space="preserve">The </w:t>
      </w:r>
      <w:r w:rsidR="00D70569">
        <w:t>P</w:t>
      </w:r>
      <w:r w:rsidRPr="00204D2E">
        <w:t xml:space="preserve">lan incorporates </w:t>
      </w:r>
      <w:r>
        <w:t>three</w:t>
      </w:r>
      <w:r w:rsidRPr="00204D2E">
        <w:t xml:space="preserve"> quality-related metrics</w:t>
      </w:r>
      <w:r>
        <w:t xml:space="preserve">: </w:t>
      </w:r>
      <w:r w:rsidRPr="00204D2E">
        <w:t>sole responsibility of a Never Event, CAHPS scores and provision of unnecessary medical care.</w:t>
      </w:r>
    </w:p>
    <w:p w14:paraId="0FC8BB18" w14:textId="317A1C8A" w:rsidR="007F0694" w:rsidRPr="00204D2E" w:rsidRDefault="00E325B5" w:rsidP="00031667">
      <w:r w:rsidRPr="00204D2E">
        <w:t>The Department holds physicians accountable for serious malpractice by relating their incentive payments to their responsibility for a serious complication. The Plan requires that a</w:t>
      </w:r>
      <w:r w:rsidR="007F0694" w:rsidRPr="00204D2E">
        <w:t xml:space="preserve"> physician who has sole responsibility for one or more Never Events will lose</w:t>
      </w:r>
      <w:r w:rsidR="002B1870">
        <w:t xml:space="preserve"> at least</w:t>
      </w:r>
      <w:r w:rsidR="007F0694" w:rsidRPr="00204D2E">
        <w:t xml:space="preserve"> </w:t>
      </w:r>
      <w:r w:rsidR="002B1870">
        <w:t xml:space="preserve">half of </w:t>
      </w:r>
      <w:r w:rsidR="007F0694" w:rsidRPr="00204D2E">
        <w:t xml:space="preserve">his/her eligibility </w:t>
      </w:r>
      <w:r w:rsidR="00327412">
        <w:t>for</w:t>
      </w:r>
      <w:r w:rsidR="007F0694" w:rsidRPr="00204D2E">
        <w:t xml:space="preserve"> Operational Incentives. </w:t>
      </w:r>
    </w:p>
    <w:p w14:paraId="0A265CBE" w14:textId="481B3BEC" w:rsidR="00D40C78" w:rsidRPr="00204D2E" w:rsidRDefault="00D40C78" w:rsidP="00031667">
      <w:r w:rsidRPr="00204D2E">
        <w:t>HCAHPS and CG CAHPS are not only commonly recognized patient satisfaction surveys, but also determinants of payments from insurers.</w:t>
      </w:r>
      <w:r w:rsidR="002A02FA" w:rsidRPr="00204D2E">
        <w:t xml:space="preserve"> The Department relates CAHPS scores to Operational Incentive</w:t>
      </w:r>
      <w:r w:rsidR="0023704F">
        <w:t xml:space="preserve"> payments</w:t>
      </w:r>
      <w:r w:rsidR="002A02FA" w:rsidRPr="00204D2E">
        <w:t xml:space="preserve">. </w:t>
      </w:r>
    </w:p>
    <w:p w14:paraId="0B42B5E8" w14:textId="42CA0E89" w:rsidR="007F0694" w:rsidRPr="00204D2E" w:rsidRDefault="007F0694" w:rsidP="00031667">
      <w:r w:rsidRPr="00204D2E">
        <w:t xml:space="preserve">The Department </w:t>
      </w:r>
      <w:r w:rsidR="00B055E8" w:rsidRPr="00204D2E">
        <w:t>encourages</w:t>
      </w:r>
      <w:r w:rsidRPr="00204D2E">
        <w:t xml:space="preserve"> physicians to provide services that are medically necessary and follow UPP-adopted guidelines, utilization review, case management, and best practices by excluding services that </w:t>
      </w:r>
      <w:r w:rsidR="00E91F33" w:rsidRPr="00204D2E">
        <w:t xml:space="preserve">are not </w:t>
      </w:r>
      <w:r w:rsidR="00303731" w:rsidRPr="00204D2E">
        <w:t xml:space="preserve">part of </w:t>
      </w:r>
      <w:r w:rsidRPr="00204D2E">
        <w:t xml:space="preserve">the calculation of incentive salary. This policy is aligned </w:t>
      </w:r>
      <w:r w:rsidR="00986659" w:rsidRPr="00204D2E">
        <w:t>with</w:t>
      </w:r>
      <w:r w:rsidRPr="00204D2E">
        <w:t xml:space="preserve"> the Section 1862 of the Social Security Act</w:t>
      </w:r>
      <w:r w:rsidR="008F6977">
        <w:t xml:space="preserve"> (</w:t>
      </w:r>
      <w:r w:rsidRPr="00204D2E">
        <w:t>the Act)</w:t>
      </w:r>
      <w:r w:rsidR="00B21CE9" w:rsidRPr="00204D2E">
        <w:t>,</w:t>
      </w:r>
      <w:r w:rsidRPr="00204D2E">
        <w:t xml:space="preserve"> which stipulates that payment can be made </w:t>
      </w:r>
      <w:r w:rsidR="00031667">
        <w:t xml:space="preserve">only </w:t>
      </w:r>
      <w:r w:rsidRPr="00204D2E">
        <w:t>for care that is reasonable and necessary. To ensure that services are medically necessary, a centralized compliance department of UPMC routinely randomly check</w:t>
      </w:r>
      <w:r w:rsidR="00762A85">
        <w:t>s</w:t>
      </w:r>
      <w:r w:rsidRPr="00204D2E">
        <w:t xml:space="preserve"> a physician’s services by pulling and auditing the patient charts and bills of the physician. Each doctor across UPMC is audited </w:t>
      </w:r>
      <w:r w:rsidR="004E7AF0" w:rsidRPr="00204D2E">
        <w:t>two to four</w:t>
      </w:r>
      <w:r w:rsidRPr="00204D2E">
        <w:t xml:space="preserve"> times a year. If the audit found </w:t>
      </w:r>
      <w:r w:rsidR="00E92D89" w:rsidRPr="00204D2E">
        <w:t xml:space="preserve">that </w:t>
      </w:r>
      <w:r w:rsidRPr="00204D2E">
        <w:t xml:space="preserve">a physician </w:t>
      </w:r>
      <w:r w:rsidR="0041726C" w:rsidRPr="00204D2E">
        <w:t>might</w:t>
      </w:r>
      <w:r w:rsidRPr="00204D2E">
        <w:t xml:space="preserve"> have conducted unnecessary services, </w:t>
      </w:r>
      <w:r w:rsidR="00B73765">
        <w:lastRenderedPageBreak/>
        <w:t>s/he receives</w:t>
      </w:r>
      <w:r w:rsidRPr="00204D2E">
        <w:t xml:space="preserve"> a “grade red</w:t>
      </w:r>
      <w:r w:rsidR="00310B46" w:rsidRPr="00204D2E">
        <w:t>.</w:t>
      </w:r>
      <w:r w:rsidRPr="00204D2E">
        <w:t xml:space="preserve">” In the Department, receiving a grade red may result in a reduction </w:t>
      </w:r>
      <w:r w:rsidR="00F537E1">
        <w:t>in</w:t>
      </w:r>
      <w:r w:rsidRPr="00204D2E">
        <w:t xml:space="preserve"> the Chair Distinction Recognition incentive payments. </w:t>
      </w:r>
    </w:p>
    <w:p w14:paraId="19493EFB" w14:textId="6FB7C599" w:rsidR="007F0694" w:rsidRPr="00204D2E" w:rsidRDefault="007F0694" w:rsidP="007F0694">
      <w:pPr>
        <w:pStyle w:val="Heading3"/>
      </w:pPr>
      <w:bookmarkStart w:id="49" w:name="_Toc16590218"/>
      <w:r w:rsidRPr="00204D2E">
        <w:t>Trade</w:t>
      </w:r>
      <w:r w:rsidR="0080430D" w:rsidRPr="00204D2E">
        <w:t xml:space="preserve">-Off between Quality and Productivity according to the </w:t>
      </w:r>
      <w:r w:rsidRPr="00204D2E">
        <w:t>Plan</w:t>
      </w:r>
      <w:bookmarkEnd w:id="49"/>
      <w:r w:rsidRPr="00204D2E">
        <w:t xml:space="preserve"> </w:t>
      </w:r>
    </w:p>
    <w:p w14:paraId="2A01D16B" w14:textId="726F3399" w:rsidR="007F0694" w:rsidRPr="00204D2E" w:rsidRDefault="00A123D4" w:rsidP="007C6510">
      <w:r w:rsidRPr="00204D2E">
        <w:t>Because t</w:t>
      </w:r>
      <w:r w:rsidR="006B4AF4" w:rsidRPr="00204D2E">
        <w:t xml:space="preserve">he Plan is volume-based </w:t>
      </w:r>
      <w:r w:rsidR="00D534AA" w:rsidRPr="00204D2E">
        <w:t>and</w:t>
      </w:r>
      <w:r w:rsidR="006B4AF4" w:rsidRPr="00204D2E">
        <w:t xml:space="preserve"> is</w:t>
      </w:r>
      <w:r w:rsidR="007F0694" w:rsidRPr="00204D2E">
        <w:t xml:space="preserve"> essentially based on wRVU</w:t>
      </w:r>
      <w:r w:rsidRPr="00204D2E">
        <w:t>,</w:t>
      </w:r>
      <w:r w:rsidR="007F0694" w:rsidRPr="00204D2E">
        <w:t xml:space="preserve"> </w:t>
      </w:r>
      <w:r w:rsidRPr="00204D2E">
        <w:t>an increase in productivity</w:t>
      </w:r>
      <w:r w:rsidR="008F6977">
        <w:t xml:space="preserve"> (</w:t>
      </w:r>
      <w:r w:rsidRPr="00204D2E">
        <w:t xml:space="preserve">wRVU performed) may offset the influence of failing </w:t>
      </w:r>
      <w:r w:rsidR="007F0694" w:rsidRPr="00204D2E">
        <w:t>a quality-related benchmark</w:t>
      </w:r>
      <w:r w:rsidRPr="00204D2E">
        <w:t>,</w:t>
      </w:r>
      <w:r w:rsidR="007F0694" w:rsidRPr="00204D2E">
        <w:t xml:space="preserve"> such as the Physician Communication Benchmark</w:t>
      </w:r>
      <w:r w:rsidR="007C6510" w:rsidRPr="00204D2E">
        <w:t xml:space="preserve">. Therefore, by </w:t>
      </w:r>
      <w:r w:rsidR="00771808" w:rsidRPr="00204D2E">
        <w:t>making</w:t>
      </w:r>
      <w:r w:rsidR="007F0694" w:rsidRPr="00204D2E">
        <w:t xml:space="preserve"> the </w:t>
      </w:r>
      <w:r w:rsidR="0043141D">
        <w:t>effort</w:t>
      </w:r>
      <w:r w:rsidR="007C6510" w:rsidRPr="00204D2E">
        <w:t xml:space="preserve"> to produce more wRVU </w:t>
      </w:r>
      <w:r w:rsidR="00DB6226" w:rsidRPr="00204D2E">
        <w:t>rather than</w:t>
      </w:r>
      <w:r w:rsidR="007C6510" w:rsidRPr="00204D2E">
        <w:t xml:space="preserve"> </w:t>
      </w:r>
      <w:r w:rsidR="007F0694" w:rsidRPr="00204D2E">
        <w:t>improving quality of care or patient satisfaction</w:t>
      </w:r>
      <w:r w:rsidR="007C6510" w:rsidRPr="00204D2E">
        <w:t xml:space="preserve">, a physician is </w:t>
      </w:r>
      <w:r w:rsidR="007F0694" w:rsidRPr="00204D2E">
        <w:t xml:space="preserve">able to earn the same or </w:t>
      </w:r>
      <w:r w:rsidR="007C6510" w:rsidRPr="00204D2E">
        <w:t xml:space="preserve">even </w:t>
      </w:r>
      <w:r w:rsidR="007F0694" w:rsidRPr="00204D2E">
        <w:t xml:space="preserve">more incentive payments. </w:t>
      </w:r>
      <w:r w:rsidR="00DF2611" w:rsidRPr="00204D2E">
        <w:t xml:space="preserve">The following </w:t>
      </w:r>
      <w:r w:rsidR="00D534AA" w:rsidRPr="00204D2E">
        <w:t>calculations</w:t>
      </w:r>
      <w:r w:rsidR="00771808" w:rsidRPr="00204D2E">
        <w:t xml:space="preserve"> </w:t>
      </w:r>
      <w:r w:rsidR="000D5295">
        <w:t xml:space="preserve">analyzes </w:t>
      </w:r>
      <w:r w:rsidR="006C4C14" w:rsidRPr="00204D2E">
        <w:t>the trade-off.</w:t>
      </w:r>
    </w:p>
    <w:p w14:paraId="5776EDB4" w14:textId="2B59BCFE" w:rsidR="00E26A97" w:rsidRPr="00204D2E" w:rsidRDefault="005F49BA" w:rsidP="00CD4874">
      <w:r w:rsidRPr="00204D2E">
        <w:t>T</w:t>
      </w:r>
      <w:r w:rsidR="007F0694" w:rsidRPr="00204D2E">
        <w:t>aking the Physician Communication Benchmark as an example</w:t>
      </w:r>
      <w:r w:rsidRPr="00204D2E">
        <w:t xml:space="preserve">, </w:t>
      </w:r>
      <w:r w:rsidR="007F0694" w:rsidRPr="00204D2E">
        <w:t xml:space="preserve">assume that a physician, Dr. Y, </w:t>
      </w:r>
      <w:r w:rsidRPr="00204D2E">
        <w:t xml:space="preserve">has the benchmark of </w:t>
      </w:r>
      <w:r w:rsidRPr="00204D2E">
        <w:rPr>
          <w:i/>
        </w:rPr>
        <w:t xml:space="preserve">b, </w:t>
      </w:r>
      <w:r w:rsidRPr="00204D2E">
        <w:t xml:space="preserve">performed </w:t>
      </w:r>
      <w:r w:rsidRPr="00204D2E">
        <w:rPr>
          <w:i/>
        </w:rPr>
        <w:t>x</w:t>
      </w:r>
      <w:r w:rsidR="008F6977">
        <w:rPr>
          <w:i/>
        </w:rPr>
        <w:t xml:space="preserve"> </w:t>
      </w:r>
      <w:r w:rsidR="008F6977">
        <w:t>(</w:t>
      </w:r>
      <w:r w:rsidRPr="00204D2E">
        <w:t xml:space="preserve">x&gt;b) wRVUs in FY 18, and is eligible to earn </w:t>
      </w:r>
      <w:r w:rsidR="004C748E" w:rsidRPr="00204D2E">
        <w:t xml:space="preserve">the </w:t>
      </w:r>
      <w:r w:rsidRPr="00204D2E">
        <w:t>full</w:t>
      </w:r>
      <w:r w:rsidR="00C022D5">
        <w:t xml:space="preserve"> i</w:t>
      </w:r>
      <w:r w:rsidR="007F0694" w:rsidRPr="00204D2E">
        <w:t xml:space="preserve">ncentive </w:t>
      </w:r>
      <w:r w:rsidR="00C022D5">
        <w:t>payment</w:t>
      </w:r>
      <w:r w:rsidR="004C748E" w:rsidRPr="00204D2E">
        <w:t>, $M</w:t>
      </w:r>
      <w:r w:rsidRPr="00204D2E">
        <w:t xml:space="preserve">. Dr. Y wants to </w:t>
      </w:r>
      <w:r w:rsidR="00CD4874" w:rsidRPr="00204D2E">
        <w:t xml:space="preserve">earn more incentive by </w:t>
      </w:r>
      <w:r w:rsidRPr="00204D2E">
        <w:t>perform</w:t>
      </w:r>
      <w:r w:rsidR="00CD4874" w:rsidRPr="00204D2E">
        <w:t>ing</w:t>
      </w:r>
      <w:r w:rsidRPr="00204D2E">
        <w:t xml:space="preserve"> more procedures</w:t>
      </w:r>
      <w:r w:rsidR="008F6977">
        <w:t xml:space="preserve"> (</w:t>
      </w:r>
      <w:r w:rsidRPr="00204D2E">
        <w:t>more wRVU)</w:t>
      </w:r>
      <w:r w:rsidR="00CD4874" w:rsidRPr="00204D2E">
        <w:t>, and the only way for him to do so is to reduce the time for communicating with patients</w:t>
      </w:r>
      <w:r w:rsidR="00235472" w:rsidRPr="00204D2E">
        <w:t xml:space="preserve">, which makes him </w:t>
      </w:r>
      <w:r w:rsidR="00C022D5">
        <w:t>in</w:t>
      </w:r>
      <w:r w:rsidR="00235472" w:rsidRPr="00204D2E">
        <w:t xml:space="preserve">eligible or </w:t>
      </w:r>
      <w:r w:rsidR="00E53B59" w:rsidRPr="00204D2E">
        <w:t xml:space="preserve">the </w:t>
      </w:r>
      <w:r w:rsidR="00CD4874" w:rsidRPr="00204D2E">
        <w:t xml:space="preserve">incentive associated with the </w:t>
      </w:r>
      <w:r w:rsidR="007F0694" w:rsidRPr="00204D2E">
        <w:t>Physician Communication Measure</w:t>
      </w:r>
      <w:r w:rsidR="008F6977">
        <w:t xml:space="preserve"> (</w:t>
      </w:r>
      <w:r w:rsidRPr="00204D2E">
        <w:t>25% of the Operational Pool)</w:t>
      </w:r>
      <w:r w:rsidR="007F0694" w:rsidRPr="00204D2E">
        <w:t xml:space="preserve">. </w:t>
      </w:r>
    </w:p>
    <w:p w14:paraId="22CBAC1F" w14:textId="39A4886F" w:rsidR="007F0694" w:rsidRPr="00204D2E" w:rsidRDefault="007F0694" w:rsidP="00CD4874">
      <w:r w:rsidRPr="00204D2E">
        <w:t xml:space="preserve">Assume that </w:t>
      </w:r>
      <w:r w:rsidR="004C748E" w:rsidRPr="00204D2E">
        <w:t xml:space="preserve">if </w:t>
      </w:r>
      <w:r w:rsidRPr="00204D2E">
        <w:t>Dr. Y</w:t>
      </w:r>
      <w:r w:rsidR="004C748E" w:rsidRPr="00204D2E">
        <w:t xml:space="preserve"> </w:t>
      </w:r>
      <w:r w:rsidRPr="00204D2E">
        <w:t>produce</w:t>
      </w:r>
      <w:r w:rsidR="004C748E" w:rsidRPr="00204D2E">
        <w:t>d</w:t>
      </w:r>
      <w:r w:rsidRPr="00204D2E">
        <w:t xml:space="preserve"> additional </w:t>
      </w:r>
      <w:r w:rsidR="00903C16" w:rsidRPr="00204D2E">
        <w:rPr>
          <w:i/>
        </w:rPr>
        <w:t>y</w:t>
      </w:r>
      <w:r w:rsidR="00903C16" w:rsidRPr="00204D2E">
        <w:t xml:space="preserve"> </w:t>
      </w:r>
      <w:r w:rsidRPr="00204D2E">
        <w:t>wRVUs</w:t>
      </w:r>
      <w:r w:rsidR="004C748E" w:rsidRPr="00204D2E">
        <w:t xml:space="preserve">, he </w:t>
      </w:r>
      <w:r w:rsidR="000A7103">
        <w:t>could</w:t>
      </w:r>
      <w:r w:rsidR="004C748E" w:rsidRPr="00204D2E">
        <w:t xml:space="preserve"> earn $M of incentive in FY 18</w:t>
      </w:r>
      <w:r w:rsidRPr="00204D2E">
        <w:t xml:space="preserve">. The operational, clinical, and clinical incentive payment </w:t>
      </w:r>
      <w:r w:rsidR="004C748E" w:rsidRPr="00204D2E">
        <w:t xml:space="preserve">in FY 18 </w:t>
      </w:r>
      <w:r w:rsidRPr="00204D2E">
        <w:t>is assumed t</w:t>
      </w:r>
      <w:r w:rsidR="004C748E" w:rsidRPr="00204D2E">
        <w:t>o</w:t>
      </w:r>
      <w:r w:rsidR="005E32AF">
        <w:t xml:space="preserve"> be i</w:t>
      </w:r>
      <w:r w:rsidR="005E32AF" w:rsidRPr="00DF4A87">
        <w:rPr>
          <w:vertAlign w:val="subscript"/>
        </w:rPr>
        <w:t>1</w:t>
      </w:r>
      <w:r w:rsidR="005E32AF">
        <w:t>, i</w:t>
      </w:r>
      <w:r w:rsidR="005E32AF" w:rsidRPr="00DF4A87">
        <w:rPr>
          <w:vertAlign w:val="subscript"/>
        </w:rPr>
        <w:t>2</w:t>
      </w:r>
      <w:r w:rsidR="005E32AF">
        <w:t xml:space="preserve"> and i</w:t>
      </w:r>
      <w:r w:rsidR="005E32AF" w:rsidRPr="00DF4A87">
        <w:rPr>
          <w:vertAlign w:val="subscript"/>
        </w:rPr>
        <w:t>3</w:t>
      </w:r>
      <w:r w:rsidR="005E32AF">
        <w:t xml:space="preserve"> dollars</w:t>
      </w:r>
      <w:r w:rsidRPr="00204D2E">
        <w:t xml:space="preserve"> per wRVU, respectively</w:t>
      </w:r>
      <w:r w:rsidR="00D84C57" w:rsidRPr="00204D2E">
        <w:t xml:space="preserve">. </w:t>
      </w:r>
      <w:r w:rsidR="006F2818" w:rsidRPr="00204D2E">
        <w:t>Since the amount of additional total incentive payment</w:t>
      </w:r>
      <w:r w:rsidR="00647D9E">
        <w:t>s</w:t>
      </w:r>
      <w:r w:rsidR="006F2818" w:rsidRPr="00204D2E">
        <w:t xml:space="preserve"> should equal the amount of incentive associated with the Physician Communication Measure</w:t>
      </w:r>
      <w:r w:rsidR="008F6977">
        <w:t xml:space="preserve"> (</w:t>
      </w:r>
      <w:r w:rsidR="006F2818" w:rsidRPr="00204D2E">
        <w:t xml:space="preserve">25% of the Operational Pool), </w:t>
      </w:r>
      <w:r w:rsidRPr="00204D2E">
        <w:t>the following equation should apply:</w:t>
      </w:r>
    </w:p>
    <w:p w14:paraId="0A5786B6" w14:textId="40739B06" w:rsidR="007F0694" w:rsidRPr="00204D2E" w:rsidRDefault="008F6977" w:rsidP="00903C16">
      <w:pPr>
        <w:jc w:val="center"/>
      </w:pPr>
      <w:r>
        <w:t xml:space="preserve"> (</w:t>
      </w:r>
      <w:r w:rsidR="007F0694" w:rsidRPr="00204D2E">
        <w:t>75</w:t>
      </w:r>
      <w:r w:rsidR="004C748E" w:rsidRPr="00204D2E">
        <w:t>%*</w:t>
      </w:r>
      <w:r w:rsidR="00647D9E">
        <w:t>i</w:t>
      </w:r>
      <w:r w:rsidR="00647D9E" w:rsidRPr="00DF4A87">
        <w:rPr>
          <w:vertAlign w:val="subscript"/>
        </w:rPr>
        <w:t>1</w:t>
      </w:r>
      <w:r w:rsidR="00647D9E">
        <w:t>+i</w:t>
      </w:r>
      <w:r w:rsidR="00647D9E" w:rsidRPr="00DF4A87">
        <w:rPr>
          <w:vertAlign w:val="subscript"/>
        </w:rPr>
        <w:t>2</w:t>
      </w:r>
      <w:r w:rsidR="00647D9E">
        <w:t>+i</w:t>
      </w:r>
      <w:r w:rsidR="00647D9E" w:rsidRPr="00DF4A87">
        <w:rPr>
          <w:vertAlign w:val="subscript"/>
        </w:rPr>
        <w:t>3</w:t>
      </w:r>
      <w:r w:rsidR="007F0694" w:rsidRPr="00204D2E">
        <w:t>)</w:t>
      </w:r>
      <w:r w:rsidR="004C748E" w:rsidRPr="00204D2E">
        <w:t>*</w:t>
      </w:r>
      <w:r w:rsidR="007F0694" w:rsidRPr="00204D2E">
        <w:t>y = 2</w:t>
      </w:r>
      <w:r w:rsidR="00647D9E">
        <w:t>5%*i</w:t>
      </w:r>
      <w:r w:rsidR="00647D9E" w:rsidRPr="00DF4A87">
        <w:rPr>
          <w:vertAlign w:val="subscript"/>
        </w:rPr>
        <w:t>1</w:t>
      </w:r>
      <w:r w:rsidR="004C748E" w:rsidRPr="00204D2E">
        <w:t>*</w:t>
      </w:r>
      <w:r>
        <w:t xml:space="preserve"> (</w:t>
      </w:r>
      <w:r w:rsidR="007F0694" w:rsidRPr="00204D2E">
        <w:t>x-b)</w:t>
      </w:r>
    </w:p>
    <w:p w14:paraId="2B1797B8" w14:textId="6710E805" w:rsidR="007F0694" w:rsidRPr="00204D2E" w:rsidRDefault="007F0694" w:rsidP="007F0694">
      <w:r w:rsidRPr="00204D2E">
        <w:t>The equation give</w:t>
      </w:r>
      <w:r w:rsidR="00903C16" w:rsidRPr="00204D2E">
        <w:t>s</w:t>
      </w:r>
      <w:r w:rsidRPr="00204D2E">
        <w:t xml:space="preserve"> the result</w:t>
      </w:r>
      <w:r w:rsidR="00903C16" w:rsidRPr="00204D2E">
        <w:t>s</w:t>
      </w:r>
      <w:r w:rsidRPr="00204D2E">
        <w:t xml:space="preserve"> as follows:</w:t>
      </w:r>
    </w:p>
    <w:p w14:paraId="61ED3599" w14:textId="2BBE458B" w:rsidR="007F0694" w:rsidRPr="00204D2E" w:rsidRDefault="00903C16" w:rsidP="00903C16">
      <w:pPr>
        <w:jc w:val="center"/>
      </w:pPr>
      <w:r w:rsidRPr="00204D2E">
        <w:t>y</w:t>
      </w:r>
      <w:r w:rsidR="007F0694" w:rsidRPr="00204D2E">
        <w:t xml:space="preserve"> </w:t>
      </w:r>
      <w:r w:rsidRPr="00204D2E">
        <w:t>=</w:t>
      </w:r>
      <w:r w:rsidR="008F6977">
        <w:t xml:space="preserve"> </w:t>
      </w:r>
      <w:r w:rsidR="00647D9E">
        <w:t>.25</w:t>
      </w:r>
      <w:r w:rsidR="008F6977">
        <w:t>(</w:t>
      </w:r>
      <w:r w:rsidR="00647D9E">
        <w:t>x-b)/(</w:t>
      </w:r>
      <w:r w:rsidR="00DF4A87">
        <w:t>.75i</w:t>
      </w:r>
      <w:r w:rsidR="00DF4A87" w:rsidRPr="00DF4A87">
        <w:rPr>
          <w:vertAlign w:val="subscript"/>
        </w:rPr>
        <w:t>1</w:t>
      </w:r>
      <w:r w:rsidR="00DF4A87">
        <w:t>+i</w:t>
      </w:r>
      <w:r w:rsidR="00DF4A87" w:rsidRPr="00DF4A87">
        <w:rPr>
          <w:vertAlign w:val="subscript"/>
        </w:rPr>
        <w:t>2</w:t>
      </w:r>
      <w:r w:rsidR="00DF4A87">
        <w:t>+i</w:t>
      </w:r>
      <w:r w:rsidR="00DF4A87" w:rsidRPr="00DF4A87">
        <w:rPr>
          <w:vertAlign w:val="subscript"/>
        </w:rPr>
        <w:t>3</w:t>
      </w:r>
      <w:r w:rsidR="00647D9E">
        <w:t>)</w:t>
      </w:r>
      <w:r w:rsidR="00B82C27">
        <w:rPr>
          <w:vertAlign w:val="subscript"/>
        </w:rPr>
        <w:t xml:space="preserve"> </w:t>
      </w:r>
    </w:p>
    <w:p w14:paraId="604E726A" w14:textId="5293D84B" w:rsidR="007F0694" w:rsidRPr="00204D2E" w:rsidRDefault="007F0694" w:rsidP="007F0694">
      <w:pPr>
        <w:jc w:val="center"/>
      </w:pPr>
      <w:r w:rsidRPr="00204D2E">
        <w:t>y/x =</w:t>
      </w:r>
      <w:r w:rsidR="00DF4A87">
        <w:t xml:space="preserve"> .25(</w:t>
      </w:r>
      <w:r w:rsidRPr="00204D2E">
        <w:t>1-b/x)</w:t>
      </w:r>
      <w:r w:rsidR="00DF4A87">
        <w:t>/</w:t>
      </w:r>
      <w:r w:rsidR="00DF4A87" w:rsidRPr="00DF4A87">
        <w:t xml:space="preserve"> </w:t>
      </w:r>
      <w:r w:rsidR="00DF4A87">
        <w:t>(.75i</w:t>
      </w:r>
      <w:r w:rsidR="00DF4A87" w:rsidRPr="00DF4A87">
        <w:rPr>
          <w:vertAlign w:val="subscript"/>
        </w:rPr>
        <w:t>1</w:t>
      </w:r>
      <w:r w:rsidR="00DF4A87">
        <w:t>+i</w:t>
      </w:r>
      <w:r w:rsidR="00DF4A87" w:rsidRPr="00DF4A87">
        <w:rPr>
          <w:vertAlign w:val="subscript"/>
        </w:rPr>
        <w:t>2</w:t>
      </w:r>
      <w:r w:rsidR="00DF4A87">
        <w:t>+i</w:t>
      </w:r>
      <w:r w:rsidR="00DF4A87" w:rsidRPr="00DF4A87">
        <w:rPr>
          <w:vertAlign w:val="subscript"/>
        </w:rPr>
        <w:t>3</w:t>
      </w:r>
      <w:r w:rsidR="00DF4A87">
        <w:t>)</w:t>
      </w:r>
      <w:r w:rsidR="008F6977">
        <w:rPr>
          <w:vertAlign w:val="subscript"/>
        </w:rPr>
        <w:t xml:space="preserve"> </w:t>
      </w:r>
    </w:p>
    <w:p w14:paraId="63D77060" w14:textId="143CF9DF" w:rsidR="007F0694" w:rsidRPr="00204D2E" w:rsidRDefault="00B728BC" w:rsidP="007F0694">
      <w:r w:rsidRPr="00204D2E">
        <w:lastRenderedPageBreak/>
        <w:t xml:space="preserve">y/x represents the </w:t>
      </w:r>
      <w:r w:rsidR="0002725B" w:rsidRPr="00204D2E">
        <w:t xml:space="preserve">minimum </w:t>
      </w:r>
      <w:r w:rsidRPr="00204D2E">
        <w:t>increase rate of annual wRVU to offset the impact of fa</w:t>
      </w:r>
      <w:r w:rsidR="0002725B" w:rsidRPr="00204D2E">
        <w:t>ilure to achieve the Physician Communication benchmark.</w:t>
      </w:r>
      <w:r w:rsidR="0002725B" w:rsidRPr="00204D2E">
        <w:tab/>
        <w:t xml:space="preserve"> </w:t>
      </w:r>
      <w:r w:rsidRPr="00204D2E">
        <w:t>The result</w:t>
      </w:r>
      <w:r w:rsidR="00C022D5">
        <w:t>ing</w:t>
      </w:r>
      <w:r w:rsidRPr="00204D2E">
        <w:t xml:space="preserve"> equation</w:t>
      </w:r>
      <w:r w:rsidR="0002725B" w:rsidRPr="00204D2E">
        <w:t>s</w:t>
      </w:r>
      <w:r w:rsidRPr="00204D2E">
        <w:t xml:space="preserve"> are used to calculate the actual </w:t>
      </w:r>
      <w:r w:rsidR="0002725B" w:rsidRPr="00204D2E">
        <w:t xml:space="preserve">minimum </w:t>
      </w:r>
      <w:r w:rsidRPr="00204D2E">
        <w:t>increase rate</w:t>
      </w:r>
      <w:r w:rsidR="0002725B" w:rsidRPr="00204D2E">
        <w:t xml:space="preserve"> </w:t>
      </w:r>
      <w:r w:rsidR="00971599" w:rsidRPr="00204D2E">
        <w:t xml:space="preserve">for </w:t>
      </w:r>
      <w:r w:rsidR="00502680" w:rsidRPr="00204D2E">
        <w:t xml:space="preserve">an </w:t>
      </w:r>
      <w:r w:rsidR="00971599" w:rsidRPr="00204D2E">
        <w:t>eligible physician</w:t>
      </w:r>
      <w:r w:rsidR="00502680" w:rsidRPr="00204D2E">
        <w:t xml:space="preserve"> to offset the impact of failure to reach the Physician Communication Benchmark</w:t>
      </w:r>
      <w:r w:rsidR="00971599" w:rsidRPr="00204D2E">
        <w:t xml:space="preserve"> </w:t>
      </w:r>
      <w:r w:rsidR="0002725B" w:rsidRPr="00204D2E">
        <w:t xml:space="preserve">in FY 18. </w:t>
      </w:r>
      <w:r w:rsidR="007F0694" w:rsidRPr="00204D2E">
        <w:t>Based on the actual rates set forth in the Plan</w:t>
      </w:r>
      <w:r w:rsidRPr="00204D2E">
        <w:t xml:space="preserve">, </w:t>
      </w:r>
      <w:r w:rsidR="007F0694" w:rsidRPr="00204D2E">
        <w:t xml:space="preserve">the </w:t>
      </w:r>
      <w:r w:rsidRPr="00204D2E">
        <w:t xml:space="preserve">individual benchmark of </w:t>
      </w:r>
      <w:r w:rsidR="007F0694" w:rsidRPr="00204D2E">
        <w:t>wRVU</w:t>
      </w:r>
      <w:r w:rsidRPr="00204D2E">
        <w:t xml:space="preserve">, </w:t>
      </w:r>
      <w:r w:rsidR="007F0694" w:rsidRPr="00204D2E">
        <w:t xml:space="preserve">and </w:t>
      </w:r>
      <w:r w:rsidRPr="00204D2E">
        <w:t>wRVU personally</w:t>
      </w:r>
      <w:r w:rsidR="000A7D91" w:rsidRPr="00204D2E">
        <w:t xml:space="preserve"> </w:t>
      </w:r>
      <w:r w:rsidRPr="00204D2E">
        <w:t xml:space="preserve">performed by </w:t>
      </w:r>
      <w:r w:rsidR="007F0694" w:rsidRPr="00204D2E">
        <w:t xml:space="preserve">physicians eligible for the Plan, </w:t>
      </w:r>
      <w:r w:rsidR="002D45AE" w:rsidRPr="00204D2E">
        <w:t xml:space="preserve">the calculating result is </w:t>
      </w:r>
      <w:r w:rsidR="007F0694" w:rsidRPr="00204D2E">
        <w:t xml:space="preserve">2.2%. In other words, as long as </w:t>
      </w:r>
      <w:r w:rsidR="00F22EC2" w:rsidRPr="00204D2E">
        <w:t>a physician can perform 2.2% more procedures</w:t>
      </w:r>
      <w:r w:rsidR="008F6977">
        <w:t xml:space="preserve"> (</w:t>
      </w:r>
      <w:r w:rsidR="00F22EC2" w:rsidRPr="00204D2E">
        <w:t>increase annual wRVU performed by 2.2%), poor communication with patients will have no negative financial impact for him/her</w:t>
      </w:r>
      <w:r w:rsidR="007F0694" w:rsidRPr="00204D2E">
        <w:t xml:space="preserve">. </w:t>
      </w:r>
    </w:p>
    <w:p w14:paraId="03753B82" w14:textId="1C28C0F8" w:rsidR="007F0694" w:rsidRPr="00204D2E" w:rsidRDefault="007F0694" w:rsidP="00571157">
      <w:r w:rsidRPr="00204D2E">
        <w:tab/>
        <w:t xml:space="preserve">The rate seems too low to motivate physicians to </w:t>
      </w:r>
      <w:r w:rsidR="00311F76" w:rsidRPr="00204D2E">
        <w:t xml:space="preserve">better communicate with patients. </w:t>
      </w:r>
      <w:r w:rsidRPr="00204D2E">
        <w:t xml:space="preserve">From the mathematical perspective, the major reason is that the Clinical Incentive payment for each wRVU produced is approximately 2.5 times and 7 times higher than the payment for the Operational Incentive and Chair Distinction Recognition Incentive, respectively, not to mention that the incentive payments related to quality-related measures take up </w:t>
      </w:r>
      <w:r w:rsidR="00276F75" w:rsidRPr="00204D2E">
        <w:t xml:space="preserve">only </w:t>
      </w:r>
      <w:r w:rsidRPr="00204D2E">
        <w:t xml:space="preserve">part of the Operational or Chair Distinction Recognition Pool. On the other hand, </w:t>
      </w:r>
      <w:r w:rsidR="00DC15E8" w:rsidRPr="00204D2E">
        <w:t xml:space="preserve">the resulting </w:t>
      </w:r>
      <w:r w:rsidRPr="00204D2E">
        <w:t xml:space="preserve">equations indicate that the more wRVUs one performs in </w:t>
      </w:r>
      <w:r w:rsidR="009051A4" w:rsidRPr="00204D2E">
        <w:t>excess</w:t>
      </w:r>
      <w:r w:rsidRPr="00204D2E">
        <w:t xml:space="preserve"> of his/her benchmark, the higher </w:t>
      </w:r>
      <w:r w:rsidR="00D95CB3">
        <w:t xml:space="preserve">the </w:t>
      </w:r>
      <w:r w:rsidRPr="00204D2E">
        <w:t>opportunity costs for him/her to fail a quality-related benchmark.</w:t>
      </w:r>
    </w:p>
    <w:p w14:paraId="7055D1B9" w14:textId="2BD4564E" w:rsidR="007F0694" w:rsidRPr="00204D2E" w:rsidRDefault="007F0694" w:rsidP="007F0694">
      <w:pPr>
        <w:pStyle w:val="Heading2"/>
      </w:pPr>
      <w:bookmarkStart w:id="50" w:name="_Toc16590219"/>
      <w:r w:rsidRPr="00204D2E">
        <w:t xml:space="preserve">Concerns </w:t>
      </w:r>
      <w:r w:rsidR="00793EE7">
        <w:t>with w</w:t>
      </w:r>
      <w:r w:rsidR="004205CD">
        <w:t>RVU</w:t>
      </w:r>
      <w:r w:rsidR="0080430D" w:rsidRPr="00204D2E">
        <w:t>-Based Physician Compensation</w:t>
      </w:r>
      <w:bookmarkEnd w:id="50"/>
    </w:p>
    <w:p w14:paraId="13BE0598" w14:textId="1EA6F169" w:rsidR="003E5D61" w:rsidRPr="00204D2E" w:rsidRDefault="00864520" w:rsidP="000B3B13">
      <w:pPr>
        <w:rPr>
          <w:lang w:eastAsia="zh-CN"/>
        </w:rPr>
      </w:pPr>
      <w:r w:rsidRPr="00204D2E">
        <w:t>The Department</w:t>
      </w:r>
      <w:r w:rsidR="003B630B" w:rsidRPr="00204D2E">
        <w:t xml:space="preserve"> uses the compensation model of base salary plus incentive. The base salary is negotiated between a physician and the Department before the physician signs the Employment Agreement for the fiscal year</w:t>
      </w:r>
      <w:r w:rsidR="00FD2809" w:rsidRPr="00204D2E">
        <w:t xml:space="preserve"> and is usually fixed </w:t>
      </w:r>
      <w:r w:rsidR="008604FF" w:rsidRPr="00204D2E">
        <w:t>for</w:t>
      </w:r>
      <w:r w:rsidR="00FD2809" w:rsidRPr="00204D2E">
        <w:t xml:space="preserve"> a fiscal year</w:t>
      </w:r>
      <w:r w:rsidR="003B630B" w:rsidRPr="00204D2E">
        <w:t xml:space="preserve">. </w:t>
      </w:r>
      <w:r w:rsidR="005553EF" w:rsidRPr="00204D2E">
        <w:t xml:space="preserve">As mentioned in </w:t>
      </w:r>
      <w:r w:rsidR="005553EF" w:rsidRPr="00204D2E">
        <w:rPr>
          <w:i/>
        </w:rPr>
        <w:t>4.1.1</w:t>
      </w:r>
      <w:r w:rsidR="005553EF" w:rsidRPr="00204D2E">
        <w:t xml:space="preserve">, such </w:t>
      </w:r>
      <w:r w:rsidR="00024244">
        <w:t xml:space="preserve">a </w:t>
      </w:r>
      <w:r w:rsidR="005553EF" w:rsidRPr="00204D2E">
        <w:t>c</w:t>
      </w:r>
      <w:r w:rsidR="00024244">
        <w:t xml:space="preserve">ompensation model offers a high </w:t>
      </w:r>
      <w:r w:rsidR="005553EF" w:rsidRPr="00204D2E">
        <w:t xml:space="preserve">level of security to physicians but may encourage minimum-effort work standards. A </w:t>
      </w:r>
      <w:r w:rsidR="003E5D61" w:rsidRPr="00204D2E">
        <w:t>wRVU</w:t>
      </w:r>
      <w:r w:rsidR="005553EF" w:rsidRPr="00204D2E">
        <w:t xml:space="preserve">-based incentive plan can prevent </w:t>
      </w:r>
      <w:r w:rsidR="002C0CA8" w:rsidRPr="00204D2E">
        <w:t>such behaviors from happen</w:t>
      </w:r>
      <w:r w:rsidR="001F7E5F" w:rsidRPr="00204D2E">
        <w:t>ing</w:t>
      </w:r>
      <w:r w:rsidR="002C0CA8" w:rsidRPr="00204D2E">
        <w:t>.</w:t>
      </w:r>
      <w:r w:rsidR="003B1C15" w:rsidRPr="00204D2E">
        <w:t xml:space="preserve"> </w:t>
      </w:r>
    </w:p>
    <w:p w14:paraId="47B5D436" w14:textId="234114C6" w:rsidR="00D52876" w:rsidRPr="00204D2E" w:rsidRDefault="003B1C15" w:rsidP="00C8737E">
      <w:r w:rsidRPr="00204D2E">
        <w:lastRenderedPageBreak/>
        <w:t>Despite all the advantages</w:t>
      </w:r>
      <w:r w:rsidR="000B3B13" w:rsidRPr="00204D2E">
        <w:t>, there are some major concerns about using wRVU-based physician compensation. I</w:t>
      </w:r>
      <w:r w:rsidR="007F0694" w:rsidRPr="00204D2E">
        <w:t xml:space="preserve">n the first place, as a product of the fee-for-service payment mechanism, wRVU-based compensation is, in essence, paying for more work, which </w:t>
      </w:r>
      <w:r w:rsidR="00C022D5">
        <w:t>contras</w:t>
      </w:r>
      <w:r w:rsidR="004C019F" w:rsidRPr="00204D2E">
        <w:t>ts with</w:t>
      </w:r>
      <w:r w:rsidR="007F0694" w:rsidRPr="00204D2E">
        <w:t xml:space="preserve"> the outcome and value-driven federal mandate</w:t>
      </w:r>
      <w:r w:rsidR="005F4932" w:rsidRPr="00204D2E">
        <w:t xml:space="preserve">, and increases the risk of physician </w:t>
      </w:r>
      <w:r w:rsidR="00540F8E">
        <w:t>burnout</w:t>
      </w:r>
      <w:r w:rsidR="00C022D5">
        <w:t xml:space="preserve"> </w:t>
      </w:r>
      <w:r w:rsidR="001B3B11">
        <w:fldChar w:fldCharType="begin"/>
      </w:r>
      <w:r w:rsidR="00D45296">
        <w:instrText xml:space="preserve"> ADDIN ZOTERO_ITEM CSL_CITATION {"citationID":"K7ZfQPUj","properties":{"formattedCitation":"(Shanafelt &amp; Noseworthy, 2017)","plainCitation":"(Shanafelt &amp; Noseworthy, 2017)","noteIndex":0},"citationItems":[{"id":52,"uris":["http://zotero.org/users/5440094/items/6GP9IDRE"],"uri":["http://zotero.org/users/5440094/items/6GP9IDRE"],"itemData":{"id":52,"type":"paper-conference","title":"Executive leadership and physician well-being: nine organizational strategies to promote engagement and reduce burnout","container-title":"Mayo Clinic Proceedings","publisher":"Elsevier","page":"129–146","volume":"92","author":[{"family":"Shanafelt","given":"Tait D"},{"family":"Noseworthy","given":"John H"}],"issued":{"date-parts":[["2017"]]}}}],"schema":"https://github.com/citation-style-language/schema/raw/master/csl-citation.json"} </w:instrText>
      </w:r>
      <w:r w:rsidR="001B3B11">
        <w:fldChar w:fldCharType="separate"/>
      </w:r>
      <w:r w:rsidR="00D45296">
        <w:rPr>
          <w:noProof/>
        </w:rPr>
        <w:t>(Shanafelt &amp; Noseworthy, 2017)</w:t>
      </w:r>
      <w:r w:rsidR="001B3B11">
        <w:fldChar w:fldCharType="end"/>
      </w:r>
      <w:r w:rsidR="005F4932" w:rsidRPr="00204D2E">
        <w:t xml:space="preserve">. </w:t>
      </w:r>
    </w:p>
    <w:p w14:paraId="14420CF5" w14:textId="08F50CC8" w:rsidR="007F0694" w:rsidRPr="00204D2E" w:rsidRDefault="00C8737E" w:rsidP="00C8737E">
      <w:r w:rsidRPr="00204D2E">
        <w:t>Secondly, p</w:t>
      </w:r>
      <w:r w:rsidR="007F0694" w:rsidRPr="00204D2E">
        <w:t xml:space="preserve">hysicians are paid as “piece workers.” Innovations and adoption of new technology </w:t>
      </w:r>
      <w:r w:rsidR="00E80298" w:rsidRPr="00204D2E">
        <w:t>are</w:t>
      </w:r>
      <w:r w:rsidR="007F0694" w:rsidRPr="00204D2E">
        <w:t xml:space="preserve"> seriously restricted by the ponderous</w:t>
      </w:r>
      <w:r w:rsidR="00635ECE" w:rsidRPr="00204D2E">
        <w:t>,</w:t>
      </w:r>
      <w:r w:rsidR="007F0694" w:rsidRPr="00204D2E">
        <w:t xml:space="preserve"> cumbersome administrative procedures to update</w:t>
      </w:r>
      <w:r w:rsidR="00635ECE" w:rsidRPr="00204D2E">
        <w:t xml:space="preserve"> </w:t>
      </w:r>
      <w:r w:rsidR="007F0694" w:rsidRPr="00204D2E">
        <w:t>CPT or HCPCS codes</w:t>
      </w:r>
      <w:r w:rsidR="00B032F6" w:rsidRPr="00204D2E">
        <w:t>. T</w:t>
      </w:r>
      <w:r w:rsidR="007F0694" w:rsidRPr="00204D2E">
        <w:t xml:space="preserve">elehealth is a typical example of how the slow process of changing the reimbursement system hinders the wide application of convenient and low-cost technology. Integrated home-based care is another example of care innovation slowed down by the reimbursement scheme. </w:t>
      </w:r>
    </w:p>
    <w:p w14:paraId="44F7C3A2" w14:textId="079AE51A" w:rsidR="007F0694" w:rsidRPr="00204D2E" w:rsidRDefault="00D52876" w:rsidP="007F0694">
      <w:pPr>
        <w:rPr>
          <w:lang w:eastAsia="zh-CN"/>
        </w:rPr>
      </w:pPr>
      <w:r w:rsidRPr="00204D2E">
        <w:t xml:space="preserve">Last but not least, </w:t>
      </w:r>
      <w:r w:rsidR="00313D29" w:rsidRPr="00204D2E">
        <w:t>e</w:t>
      </w:r>
      <w:r w:rsidR="007F0694" w:rsidRPr="00204D2E">
        <w:t xml:space="preserve">ncouraging more work performed may also risk the healthy long-term development of health care professionals and medical departments. Hungry for more </w:t>
      </w:r>
      <w:r w:rsidR="00D534AA" w:rsidRPr="00204D2E">
        <w:t>wRVU</w:t>
      </w:r>
      <w:r w:rsidR="007F0694" w:rsidRPr="00204D2E">
        <w:t>, specialists may become generalists</w:t>
      </w:r>
      <w:r w:rsidR="00024244">
        <w:t xml:space="preserve">, risking losing their expertise as a specialist </w:t>
      </w:r>
      <w:r w:rsidR="0035439D">
        <w:fldChar w:fldCharType="begin"/>
      </w:r>
      <w:r w:rsidR="00831AF1">
        <w:instrText xml:space="preserve"> ADDIN ZOTERO_ITEM CSL_CITATION {"citationID":"cK9ORnny","properties":{"formattedCitation":"(Altman, 2018, October 2)","plainCitation":"(Altman, 2018, October 2)","dontUpdate":true,"noteIndex":0},"citationItems":[{"id":70,"uris":["http://zotero.org/users/5440094/items/QUEI3TPM"],"uri":["http://zotero.org/users/5440094/items/QUEI3TPM"],"itemData":{"id":70,"type":"report","title":"Using caution with wRVU-based physician compensation","publisher":"Becker’s Healthcare","URL":"https://www.beckershospitalreview.com/hospital-physician-relationships/using-caution-with-wrvu-based-physician-compensation.html","author":[{"family":"Altman","given":"Ken W."}],"issued":{"date-parts":[["2018",10,2]]}}}],"schema":"https://github.com/citation-style-language/schema/raw/master/csl-citation.json"} </w:instrText>
      </w:r>
      <w:r w:rsidR="0035439D">
        <w:fldChar w:fldCharType="separate"/>
      </w:r>
      <w:r w:rsidR="008F6977">
        <w:rPr>
          <w:noProof/>
        </w:rPr>
        <w:t xml:space="preserve"> (</w:t>
      </w:r>
      <w:r w:rsidR="0035439D">
        <w:rPr>
          <w:noProof/>
        </w:rPr>
        <w:t>Altman, 2018, October 2)</w:t>
      </w:r>
      <w:r w:rsidR="0035439D">
        <w:fldChar w:fldCharType="end"/>
      </w:r>
      <w:r w:rsidR="00FB5299">
        <w:t>.</w:t>
      </w:r>
      <w:r w:rsidR="007F0694" w:rsidRPr="00204D2E">
        <w:t xml:space="preserve"> Physicians lack motivation to take an entrepreneurial approa</w:t>
      </w:r>
      <w:r w:rsidR="00024244">
        <w:t>ch to grow their team, mentor junior physicians, advance</w:t>
      </w:r>
      <w:r w:rsidR="007F0694" w:rsidRPr="00204D2E">
        <w:t xml:space="preserve"> with changing best practice, and evolv</w:t>
      </w:r>
      <w:r w:rsidR="00024244">
        <w:t>e</w:t>
      </w:r>
      <w:r w:rsidR="007F0694" w:rsidRPr="00204D2E">
        <w:t xml:space="preserve">. </w:t>
      </w:r>
    </w:p>
    <w:p w14:paraId="575B8C5F" w14:textId="6D3D235E" w:rsidR="00BF4DA0" w:rsidRPr="00204D2E" w:rsidRDefault="002A650C" w:rsidP="00BF4DA0">
      <w:pPr>
        <w:pStyle w:val="Heading2"/>
        <w:rPr>
          <w:lang w:eastAsia="zh-CN"/>
        </w:rPr>
      </w:pPr>
      <w:bookmarkStart w:id="51" w:name="_Toc16590220"/>
      <w:r w:rsidRPr="00204D2E">
        <w:rPr>
          <w:rFonts w:hint="eastAsia"/>
          <w:lang w:eastAsia="zh-CN"/>
        </w:rPr>
        <w:t>Case</w:t>
      </w:r>
      <w:r w:rsidRPr="00204D2E">
        <w:rPr>
          <w:lang w:eastAsia="zh-CN"/>
        </w:rPr>
        <w:t xml:space="preserve"> </w:t>
      </w:r>
      <w:r w:rsidR="0080430D" w:rsidRPr="00204D2E">
        <w:rPr>
          <w:lang w:eastAsia="zh-CN"/>
        </w:rPr>
        <w:t>Summary</w:t>
      </w:r>
      <w:bookmarkEnd w:id="51"/>
      <w:r w:rsidR="0080430D" w:rsidRPr="00204D2E">
        <w:rPr>
          <w:lang w:eastAsia="zh-CN"/>
        </w:rPr>
        <w:t xml:space="preserve"> </w:t>
      </w:r>
    </w:p>
    <w:p w14:paraId="0B5714C1" w14:textId="58BD4C99" w:rsidR="007D5F11" w:rsidRDefault="003B1C15" w:rsidP="007D5F11">
      <w:r w:rsidRPr="00204D2E">
        <w:t>UPMC</w:t>
      </w:r>
      <w:r w:rsidR="007D5F11" w:rsidRPr="00204D2E">
        <w:t xml:space="preserve"> utilizes a unified compensation model that has common principles</w:t>
      </w:r>
      <w:r w:rsidRPr="00204D2E">
        <w:t xml:space="preserve"> </w:t>
      </w:r>
      <w:r w:rsidR="007D5F11" w:rsidRPr="00204D2E">
        <w:t>across the system and also allows departments to have their specific metrics and variables</w:t>
      </w:r>
      <w:r w:rsidR="00AC6648" w:rsidRPr="00204D2E">
        <w:t xml:space="preserve">, which is a generally good compensation structure for a health organization. </w:t>
      </w:r>
    </w:p>
    <w:p w14:paraId="55A2E282" w14:textId="09CE5683" w:rsidR="00BF4DA0" w:rsidRDefault="00BF4DA0" w:rsidP="00234A2F">
      <w:pPr>
        <w:rPr>
          <w:i/>
        </w:rPr>
      </w:pPr>
      <w:r w:rsidRPr="00204D2E">
        <w:t xml:space="preserve">Overall, the Plan is effective. First of all, it aligns </w:t>
      </w:r>
      <w:r w:rsidR="00C8187F" w:rsidRPr="00204D2E">
        <w:t>with</w:t>
      </w:r>
      <w:r w:rsidRPr="00204D2E">
        <w:t xml:space="preserve"> the Department’s missions and strategies</w:t>
      </w:r>
      <w:r w:rsidR="00B44553" w:rsidRPr="00204D2E">
        <w:t xml:space="preserve">, as is discussed in </w:t>
      </w:r>
      <w:r w:rsidR="00BF39C6">
        <w:rPr>
          <w:i/>
        </w:rPr>
        <w:t>5</w:t>
      </w:r>
      <w:r w:rsidR="00B44553" w:rsidRPr="00204D2E">
        <w:rPr>
          <w:i/>
        </w:rPr>
        <w:t>.1.2</w:t>
      </w:r>
      <w:r w:rsidR="00F0559D">
        <w:t xml:space="preserve">. The Plan </w:t>
      </w:r>
      <w:r w:rsidR="001E7ED4">
        <w:t xml:space="preserve">has </w:t>
      </w:r>
      <w:r w:rsidR="004316CE">
        <w:t>helped</w:t>
      </w:r>
      <w:r w:rsidR="00F0559D">
        <w:t xml:space="preserve"> the Department to </w:t>
      </w:r>
      <w:r w:rsidR="001E7ED4">
        <w:t xml:space="preserve">realize its short-term financial goals. </w:t>
      </w:r>
      <w:r w:rsidR="00F0559D">
        <w:t xml:space="preserve">According to the </w:t>
      </w:r>
      <w:r w:rsidR="00F0559D">
        <w:lastRenderedPageBreak/>
        <w:t xml:space="preserve">Administrative, the plan works well from the financial perspective. The Department has had a </w:t>
      </w:r>
      <w:r w:rsidR="004316CE">
        <w:t>satisfying</w:t>
      </w:r>
      <w:r w:rsidR="00F0559D">
        <w:t xml:space="preserve"> financial performance over the recent years, and physicians are motivated to see more patients and perform more procedures. </w:t>
      </w:r>
      <w:r w:rsidR="00A27133" w:rsidRPr="00204D2E">
        <w:t xml:space="preserve">Secondly, the Plan is </w:t>
      </w:r>
      <w:r w:rsidR="00233F5A" w:rsidRPr="00204D2E">
        <w:t xml:space="preserve">financially </w:t>
      </w:r>
      <w:r w:rsidR="00A27133" w:rsidRPr="00204D2E">
        <w:t xml:space="preserve">sustainable. </w:t>
      </w:r>
      <w:r w:rsidR="00FE463B" w:rsidRPr="00204D2E">
        <w:t xml:space="preserve">The </w:t>
      </w:r>
      <w:r w:rsidR="000E6443" w:rsidRPr="00204D2E">
        <w:t>I</w:t>
      </w:r>
      <w:r w:rsidR="00FE463B" w:rsidRPr="00204D2E">
        <w:t xml:space="preserve">ncentive </w:t>
      </w:r>
      <w:r w:rsidR="000E6443" w:rsidRPr="00204D2E">
        <w:t>P</w:t>
      </w:r>
      <w:r w:rsidR="00FE463B" w:rsidRPr="00204D2E">
        <w:t>ool is determined by the Department’s net patient revenue per wRVU and the total excess wRVU performed by physicians in the Department</w:t>
      </w:r>
      <w:r w:rsidR="000E6443" w:rsidRPr="00204D2E">
        <w:t>. In addition, by</w:t>
      </w:r>
      <w:r w:rsidR="005A3D11" w:rsidRPr="00204D2E">
        <w:t xml:space="preserve"> requir</w:t>
      </w:r>
      <w:r w:rsidR="000E6443" w:rsidRPr="00204D2E">
        <w:t>ing</w:t>
      </w:r>
      <w:r w:rsidR="005A3D11" w:rsidRPr="00204D2E">
        <w:t xml:space="preserve"> that the total incentive pool cannot exceed the amount of Incentive Expense set in the Department’s annual operating budget</w:t>
      </w:r>
      <w:r w:rsidR="000E6443" w:rsidRPr="00204D2E">
        <w:t>, the Department ensures that paying physician incentive</w:t>
      </w:r>
      <w:r w:rsidR="00F062FC">
        <w:t>s</w:t>
      </w:r>
      <w:r w:rsidR="000E6443" w:rsidRPr="00204D2E">
        <w:t xml:space="preserve"> will</w:t>
      </w:r>
      <w:r w:rsidR="002D2574">
        <w:t xml:space="preserve"> not</w:t>
      </w:r>
      <w:r w:rsidR="000E6443" w:rsidRPr="00204D2E">
        <w:t xml:space="preserve"> </w:t>
      </w:r>
      <w:r w:rsidR="007013ED">
        <w:t>jeopardize</w:t>
      </w:r>
      <w:r w:rsidR="000E6443" w:rsidRPr="00204D2E">
        <w:t xml:space="preserve"> the Department’s financial condition.</w:t>
      </w:r>
      <w:r w:rsidR="005A3D11" w:rsidRPr="00204D2E">
        <w:t xml:space="preserve"> </w:t>
      </w:r>
      <w:r w:rsidR="00DA6A4E" w:rsidRPr="00204D2E">
        <w:t>Thirdly</w:t>
      </w:r>
      <w:r w:rsidRPr="00204D2E">
        <w:t>, metrics included in the incentive plan are good indicators of what matters.</w:t>
      </w:r>
      <w:r w:rsidR="00BF39C6">
        <w:t xml:space="preserve"> Physicians can earn a large incentive by performing more work, and t</w:t>
      </w:r>
      <w:r w:rsidR="00F0559D">
        <w:t xml:space="preserve">he Plan includes </w:t>
      </w:r>
      <w:r w:rsidR="002840C0" w:rsidRPr="00204D2E">
        <w:t>a number of administrative measures.</w:t>
      </w:r>
      <w:r w:rsidR="008F6977">
        <w:t xml:space="preserve"> </w:t>
      </w:r>
      <w:r w:rsidR="002840C0" w:rsidRPr="00204D2E">
        <w:t>Fourthly</w:t>
      </w:r>
      <w:r w:rsidRPr="00204D2E">
        <w:t xml:space="preserve">, the goals set forth are challenging but realizable. Some physicians earned </w:t>
      </w:r>
      <w:r w:rsidR="00F062FC">
        <w:t>substantial</w:t>
      </w:r>
      <w:r w:rsidR="002840C0" w:rsidRPr="00204D2E">
        <w:t xml:space="preserve"> </w:t>
      </w:r>
      <w:r w:rsidRPr="00204D2E">
        <w:t xml:space="preserve">incentive payments while others earn not as much if any. Last but not least, the Plan is </w:t>
      </w:r>
      <w:r w:rsidR="001E5F50" w:rsidRPr="00204D2E">
        <w:t>simple</w:t>
      </w:r>
      <w:r w:rsidRPr="00204D2E">
        <w:t xml:space="preserve"> and </w:t>
      </w:r>
      <w:r w:rsidR="00F0559D">
        <w:t xml:space="preserve">clear. </w:t>
      </w:r>
      <w:r w:rsidR="001E7ED4">
        <w:t>The Plan sets the</w:t>
      </w:r>
      <w:r w:rsidR="001E7ED4" w:rsidRPr="00204D2E">
        <w:t xml:space="preserve"> performance and productivity targets and formulas for the targets in sufficient detail</w:t>
      </w:r>
      <w:r w:rsidR="001E7ED4">
        <w:t xml:space="preserve">. </w:t>
      </w:r>
      <w:r w:rsidR="002373AA">
        <w:t xml:space="preserve">By periodically presenting and explaining the Plan, </w:t>
      </w:r>
      <w:r w:rsidRPr="00204D2E">
        <w:t xml:space="preserve">Administrator makes sure that every participant </w:t>
      </w:r>
      <w:r w:rsidR="00263111" w:rsidRPr="00204D2E">
        <w:t>in</w:t>
      </w:r>
      <w:r w:rsidRPr="00204D2E">
        <w:t xml:space="preserve"> the Plan understands it.</w:t>
      </w:r>
      <w:r w:rsidR="00AA251F">
        <w:t xml:space="preserve"> The Administrato</w:t>
      </w:r>
      <w:r w:rsidR="001E7ED4">
        <w:t xml:space="preserve">r and Administrative staff also notify physicians </w:t>
      </w:r>
      <w:r w:rsidR="002373AA">
        <w:t xml:space="preserve">of </w:t>
      </w:r>
      <w:r w:rsidR="001E7ED4">
        <w:t xml:space="preserve">their progress in reaching those performance targets, as discussed in </w:t>
      </w:r>
      <w:r w:rsidR="001E7ED4" w:rsidRPr="001E7ED4">
        <w:rPr>
          <w:i/>
        </w:rPr>
        <w:t>5.1.1.</w:t>
      </w:r>
    </w:p>
    <w:p w14:paraId="25D104CF" w14:textId="4BD9A7BF" w:rsidR="002162C2" w:rsidRPr="00204D2E" w:rsidRDefault="002162C2" w:rsidP="00BF4DA0">
      <w:r w:rsidRPr="00204D2E">
        <w:t xml:space="preserve">The Plan has some limitations, too. </w:t>
      </w:r>
      <w:r w:rsidRPr="00204D2E">
        <w:rPr>
          <w:bCs/>
          <w:iCs/>
        </w:rPr>
        <w:t>The incentive plan uses financial incentives to motivate physicians. For most physicians in the Department, financial incentives work well. Others, the minority, work because of other reasons, such as just enjoying providing care to others and helping others. For individuals not motivated by dollars, financial incentives may not work</w:t>
      </w:r>
      <w:r w:rsidR="00AA251F">
        <w:rPr>
          <w:bCs/>
          <w:iCs/>
        </w:rPr>
        <w:t xml:space="preserve"> as</w:t>
      </w:r>
      <w:r w:rsidRPr="00204D2E">
        <w:rPr>
          <w:bCs/>
          <w:iCs/>
        </w:rPr>
        <w:t xml:space="preserve"> well.</w:t>
      </w:r>
      <w:r w:rsidRPr="00204D2E">
        <w:t xml:space="preserve"> </w:t>
      </w:r>
    </w:p>
    <w:p w14:paraId="62E9DCFD" w14:textId="77D5BC0B" w:rsidR="002162C2" w:rsidRDefault="002162C2" w:rsidP="002D621C">
      <w:r w:rsidRPr="00204D2E">
        <w:t xml:space="preserve">As a volume-based incentive plan, it </w:t>
      </w:r>
      <w:r w:rsidR="00234A2F">
        <w:t xml:space="preserve">tends to </w:t>
      </w:r>
      <w:r w:rsidR="00153679">
        <w:t>give physician</w:t>
      </w:r>
      <w:r w:rsidR="00234A2F">
        <w:t xml:space="preserve"> pressure</w:t>
      </w:r>
      <w:r w:rsidR="00153679">
        <w:t>s</w:t>
      </w:r>
      <w:r w:rsidR="00234A2F">
        <w:t xml:space="preserve"> </w:t>
      </w:r>
      <w:r w:rsidR="00153679">
        <w:t xml:space="preserve">to </w:t>
      </w:r>
      <w:r w:rsidR="00234A2F">
        <w:t>work harder</w:t>
      </w:r>
      <w:r w:rsidR="00153679">
        <w:t xml:space="preserve"> and thus increase the risk of burnout despite the Department’s efforts to decrease their clerical burden. </w:t>
      </w:r>
      <w:r w:rsidR="00234A2F">
        <w:t xml:space="preserve">Also, the Plan </w:t>
      </w:r>
      <w:r w:rsidRPr="00204D2E">
        <w:t>does not assign e</w:t>
      </w:r>
      <w:r w:rsidR="00AA251F">
        <w:t xml:space="preserve">nough value to quality of care </w:t>
      </w:r>
      <w:r w:rsidRPr="00204D2E">
        <w:t xml:space="preserve">or cost restriction. </w:t>
      </w:r>
      <w:r w:rsidR="008C2564" w:rsidRPr="00204D2E">
        <w:t xml:space="preserve">Indeed, the </w:t>
      </w:r>
      <w:r w:rsidR="00F4071C" w:rsidRPr="00204D2E">
        <w:t>Department has a</w:t>
      </w:r>
      <w:r w:rsidR="008C2564" w:rsidRPr="00204D2E">
        <w:t xml:space="preserve"> </w:t>
      </w:r>
      <w:r w:rsidR="00F4071C" w:rsidRPr="00204D2E">
        <w:t>Value Incentive Plan that rewards physicians for providing high-quality of care</w:t>
      </w:r>
      <w:r w:rsidR="008C2564" w:rsidRPr="00204D2E">
        <w:t xml:space="preserve">, yet </w:t>
      </w:r>
      <w:r w:rsidR="00F4071C" w:rsidRPr="00204D2E">
        <w:t xml:space="preserve">physicians can </w:t>
      </w:r>
      <w:r w:rsidR="008C2564" w:rsidRPr="00204D2E">
        <w:t xml:space="preserve">only </w:t>
      </w:r>
      <w:r w:rsidR="00F4071C" w:rsidRPr="00204D2E">
        <w:t xml:space="preserve">earn </w:t>
      </w:r>
      <w:r w:rsidR="008C2564" w:rsidRPr="00204D2E">
        <w:t xml:space="preserve">up to </w:t>
      </w:r>
      <w:r w:rsidR="00F4071C" w:rsidRPr="00204D2E">
        <w:t>$1</w:t>
      </w:r>
      <w:r w:rsidR="00F371B0">
        <w:t>0</w:t>
      </w:r>
      <w:r w:rsidR="00F4071C" w:rsidRPr="00204D2E">
        <w:t>,000 incentive payments for</w:t>
      </w:r>
      <w:r w:rsidR="008C2564" w:rsidRPr="00204D2E">
        <w:t xml:space="preserve"> complying with some quality requirements</w:t>
      </w:r>
      <w:r w:rsidR="00F4071C" w:rsidRPr="00204D2E">
        <w:t>, which is</w:t>
      </w:r>
      <w:r w:rsidR="00F371B0">
        <w:t xml:space="preserve"> approximately </w:t>
      </w:r>
      <w:r w:rsidR="00BE0A59">
        <w:t>one-tenth</w:t>
      </w:r>
      <w:r w:rsidR="00F4071C" w:rsidRPr="00204D2E">
        <w:t xml:space="preserve"> of the average incentive payments </w:t>
      </w:r>
      <w:r w:rsidR="00F4071C" w:rsidRPr="00204D2E">
        <w:lastRenderedPageBreak/>
        <w:t xml:space="preserve">that physicians received from the Plan in FY 18. </w:t>
      </w:r>
      <w:r w:rsidR="002D621C" w:rsidRPr="00204D2E">
        <w:t>The amount of potential incentive</w:t>
      </w:r>
      <w:r w:rsidRPr="00204D2E">
        <w:t xml:space="preserve"> may </w:t>
      </w:r>
      <w:r w:rsidR="00340190" w:rsidRPr="00204D2E">
        <w:t xml:space="preserve">not be </w:t>
      </w:r>
      <w:r w:rsidRPr="00204D2E">
        <w:t xml:space="preserve">attractive </w:t>
      </w:r>
      <w:r w:rsidR="00340190" w:rsidRPr="00204D2E">
        <w:t xml:space="preserve">enough </w:t>
      </w:r>
      <w:r w:rsidRPr="00204D2E">
        <w:t xml:space="preserve">to realize </w:t>
      </w:r>
      <w:r w:rsidR="00925D9A" w:rsidRPr="00204D2E">
        <w:t>the Department’s</w:t>
      </w:r>
      <w:r w:rsidRPr="00204D2E">
        <w:t xml:space="preserve"> quality-related goals</w:t>
      </w:r>
      <w:r w:rsidR="005D4C90" w:rsidRPr="00204D2E">
        <w:t>.</w:t>
      </w:r>
      <w:r w:rsidR="008C2564" w:rsidRPr="00204D2E">
        <w:t xml:space="preserve"> With shifting value-based reimbursement models, current metrics in the Plan may be insufficient to motivate physicians to focus on what is important to adapt to new payment models.</w:t>
      </w:r>
    </w:p>
    <w:p w14:paraId="438F7C36" w14:textId="20E103AF" w:rsidR="002B238F" w:rsidRPr="00204D2E" w:rsidRDefault="0082046C" w:rsidP="00AC1717">
      <w:pPr>
        <w:rPr>
          <w:lang w:eastAsia="zh-CN"/>
        </w:rPr>
      </w:pPr>
      <w:r>
        <w:rPr>
          <w:lang w:eastAsia="zh-CN"/>
        </w:rPr>
        <w:t>T</w:t>
      </w:r>
      <w:r w:rsidR="002B238F" w:rsidRPr="00204D2E">
        <w:rPr>
          <w:lang w:eastAsia="zh-CN"/>
        </w:rPr>
        <w:t>he Pl</w:t>
      </w:r>
      <w:r w:rsidR="00AA251F">
        <w:rPr>
          <w:lang w:eastAsia="zh-CN"/>
        </w:rPr>
        <w:t>an discussed in this essay applies</w:t>
      </w:r>
      <w:r w:rsidR="002B238F" w:rsidRPr="00204D2E">
        <w:rPr>
          <w:lang w:eastAsia="zh-CN"/>
        </w:rPr>
        <w:t xml:space="preserve"> to </w:t>
      </w:r>
      <w:r w:rsidR="002B238F">
        <w:rPr>
          <w:lang w:eastAsia="zh-CN"/>
        </w:rPr>
        <w:t xml:space="preserve">most, but not </w:t>
      </w:r>
      <w:r w:rsidR="002B238F" w:rsidRPr="00204D2E">
        <w:rPr>
          <w:lang w:eastAsia="zh-CN"/>
        </w:rPr>
        <w:t>all physicians in the Department. Some p</w:t>
      </w:r>
      <w:r w:rsidR="002B238F">
        <w:rPr>
          <w:lang w:eastAsia="zh-CN"/>
        </w:rPr>
        <w:t xml:space="preserve">hysicians in the Department use other incentive plans that have </w:t>
      </w:r>
      <w:r w:rsidR="002B238F" w:rsidRPr="00204D2E">
        <w:rPr>
          <w:lang w:eastAsia="zh-CN"/>
        </w:rPr>
        <w:t xml:space="preserve">nuanced differences from the Plan discussed in this essay. </w:t>
      </w:r>
    </w:p>
    <w:p w14:paraId="6884498D" w14:textId="43583446" w:rsidR="001F70D6" w:rsidRPr="00204D2E" w:rsidRDefault="001F70D6" w:rsidP="001F70D6">
      <w:pPr>
        <w:pStyle w:val="Heading1"/>
        <w:rPr>
          <w:lang w:eastAsia="zh-CN"/>
        </w:rPr>
      </w:pPr>
      <w:bookmarkStart w:id="52" w:name="_Toc16590221"/>
      <w:r w:rsidRPr="00204D2E">
        <w:rPr>
          <w:lang w:eastAsia="zh-CN"/>
        </w:rPr>
        <w:lastRenderedPageBreak/>
        <w:t>Recommendations</w:t>
      </w:r>
      <w:bookmarkEnd w:id="52"/>
    </w:p>
    <w:p w14:paraId="7DC7786E" w14:textId="6BC95678" w:rsidR="00A53EE7" w:rsidRPr="00204D2E" w:rsidRDefault="00A53EE7" w:rsidP="00A53EE7">
      <w:pPr>
        <w:pStyle w:val="Heading2"/>
      </w:pPr>
      <w:bookmarkStart w:id="53" w:name="_Toc16590222"/>
      <w:r w:rsidRPr="00204D2E">
        <w:t xml:space="preserve">Care </w:t>
      </w:r>
      <w:r w:rsidR="00BE0A59">
        <w:t xml:space="preserve">about </w:t>
      </w:r>
      <w:r w:rsidRPr="00204D2E">
        <w:t>Physician Well-Being</w:t>
      </w:r>
      <w:bookmarkEnd w:id="53"/>
    </w:p>
    <w:p w14:paraId="68640C38" w14:textId="627459AD" w:rsidR="00A53EE7" w:rsidRPr="00204D2E" w:rsidRDefault="00A53EE7" w:rsidP="00A53EE7">
      <w:r w:rsidRPr="00204D2E">
        <w:t xml:space="preserve">The Chair and Administrator should keep in mind that physicians need time to complete administrative work. When assigning administrative tasks, staff should carefully set the deadlines so </w:t>
      </w:r>
      <w:r w:rsidR="008B0A6D">
        <w:t xml:space="preserve">that </w:t>
      </w:r>
      <w:r w:rsidRPr="00204D2E">
        <w:t xml:space="preserve">physicians have enough time. When setting performance targets such as the minimum wRVU to be performed, </w:t>
      </w:r>
      <w:r w:rsidR="00D534AA" w:rsidRPr="00204D2E">
        <w:t>maintenance</w:t>
      </w:r>
      <w:r w:rsidRPr="00204D2E">
        <w:t xml:space="preserve"> of certification or completion of training, the </w:t>
      </w:r>
      <w:r w:rsidR="00D534AA" w:rsidRPr="00204D2E">
        <w:t>Administrator</w:t>
      </w:r>
      <w:r w:rsidRPr="00204D2E">
        <w:t xml:space="preserve"> should take into consideration professional time for physicians to complete these tasks. In addition, physicians should have at least 20% of </w:t>
      </w:r>
      <w:r w:rsidR="00AA251F">
        <w:t xml:space="preserve">their </w:t>
      </w:r>
      <w:r w:rsidRPr="00204D2E">
        <w:t>time to focus on activities they find most meaningful</w:t>
      </w:r>
      <w:r w:rsidR="00AA251F">
        <w:t xml:space="preserve"> </w:t>
      </w:r>
      <w:r w:rsidR="00AA251F">
        <w:fldChar w:fldCharType="begin"/>
      </w:r>
      <w:r w:rsidR="00AA251F">
        <w:instrText xml:space="preserve"> ADDIN ZOTERO_ITEM CSL_CITATION {"citationID":"x3FyOIqC","properties":{"formattedCitation":"(Shanafelt et al., 2009)","plainCitation":"(Shanafelt et al., 2009)","noteIndex":0},"citationItems":[{"id":53,"uris":["http://zotero.org/users/5440094/items/XGGCGUUJ"],"uri":["http://zotero.org/users/5440094/items/XGGCGUUJ"],"itemData":{"id":53,"type":"article-journal","title":"Career fit and burnout among academic faculty","container-title":"Archives of Internal Medicine","page":"990–995","volume":"169","issue":"10","author":[{"family":"Shanafelt","given":"Tait D"},{"family":"West","given":"Colin P"},{"family":"Sloan","given":"Jeff A"},{"family":"Novotny","given":"Paul J"},{"family":"Poland","given":"Greg A"},{"family":"Menaker","given":"Ron"},{"family":"Rummans","given":"Teresa A"},{"family":"Dyrbye","given":"Lotte N"}],"issued":{"date-parts":[["2009"]]}}}],"schema":"https://github.com/citation-style-language/schema/raw/master/csl-citation.json"} </w:instrText>
      </w:r>
      <w:r w:rsidR="00AA251F">
        <w:fldChar w:fldCharType="separate"/>
      </w:r>
      <w:r w:rsidR="00AA251F">
        <w:rPr>
          <w:noProof/>
        </w:rPr>
        <w:t>(Shanafelt et al., 2009)</w:t>
      </w:r>
      <w:r w:rsidR="00AA251F">
        <w:fldChar w:fldCharType="end"/>
      </w:r>
      <w:r w:rsidRPr="00204D2E">
        <w:t>. Such activities could involve caring for specific type of patients</w:t>
      </w:r>
      <w:r w:rsidR="008F6977">
        <w:t xml:space="preserve"> (</w:t>
      </w:r>
      <w:r w:rsidR="00D534AA" w:rsidRPr="00204D2E">
        <w:t>e.g.</w:t>
      </w:r>
      <w:r w:rsidRPr="00204D2E">
        <w:t>, the underserved, or patients with a specific health condition), quality improvement work, community outreach, mentorship, teaching student/resident</w:t>
      </w:r>
      <w:r w:rsidR="00FB5299">
        <w:t>s, or leadership/administration</w:t>
      </w:r>
      <w:r w:rsidR="008B0A6D">
        <w:t xml:space="preserve"> </w:t>
      </w:r>
      <w:r w:rsidR="008B0A6D">
        <w:fldChar w:fldCharType="begin"/>
      </w:r>
      <w:r w:rsidR="008B0A6D">
        <w:instrText xml:space="preserve"> ADDIN ZOTERO_ITEM CSL_CITATION {"citationID":"vvtMLKdb","properties":{"formattedCitation":"(Shanafelt et al., 2009)","plainCitation":"(Shanafelt et al., 2009)","noteIndex":0},"citationItems":[{"id":53,"uris":["http://zotero.org/users/5440094/items/XGGCGUUJ"],"uri":["http://zotero.org/users/5440094/items/XGGCGUUJ"],"itemData":{"id":53,"type":"article-journal","title":"Career fit and burnout among academic faculty","container-title":"Archives of Internal Medicine","page":"990–995","volume":"169","issue":"10","author":[{"family":"Shanafelt","given":"Tait D"},{"family":"West","given":"Colin P"},{"family":"Sloan","given":"Jeff A"},{"family":"Novotny","given":"Paul J"},{"family":"Poland","given":"Greg A"},{"family":"Menaker","given":"Ron"},{"family":"Rummans","given":"Teresa A"},{"family":"Dyrbye","given":"Lotte N"}],"issued":{"date-parts":[["2009"]]}}}],"schema":"https://github.com/citation-style-language/schema/raw/master/csl-citation.json"} </w:instrText>
      </w:r>
      <w:r w:rsidR="008B0A6D">
        <w:fldChar w:fldCharType="separate"/>
      </w:r>
      <w:r w:rsidR="008B0A6D">
        <w:rPr>
          <w:noProof/>
        </w:rPr>
        <w:t>(Shanafelt et al., 2009)</w:t>
      </w:r>
      <w:r w:rsidR="008B0A6D">
        <w:fldChar w:fldCharType="end"/>
      </w:r>
      <w:r w:rsidR="00FB5299">
        <w:t>.</w:t>
      </w:r>
      <w:r w:rsidR="008B0A6D" w:rsidRPr="00204D2E">
        <w:t xml:space="preserve"> </w:t>
      </w:r>
    </w:p>
    <w:p w14:paraId="6135AEB6" w14:textId="24A131CB" w:rsidR="00A53EE7" w:rsidRPr="00204D2E" w:rsidRDefault="00D142E5" w:rsidP="00A53EE7">
      <w:r w:rsidRPr="00204D2E">
        <w:t>The Department should e</w:t>
      </w:r>
      <w:r w:rsidR="00A53EE7" w:rsidRPr="00204D2E">
        <w:t xml:space="preserve">ncourage </w:t>
      </w:r>
      <w:r w:rsidRPr="00204D2E">
        <w:t xml:space="preserve">physicians to </w:t>
      </w:r>
      <w:r w:rsidR="00D534AA" w:rsidRPr="00204D2E">
        <w:t>build</w:t>
      </w:r>
      <w:r w:rsidR="00A53EE7" w:rsidRPr="00204D2E">
        <w:t xml:space="preserve"> </w:t>
      </w:r>
      <w:r w:rsidRPr="00204D2E">
        <w:t>community and connections with colle</w:t>
      </w:r>
      <w:r w:rsidR="006F03B8" w:rsidRPr="00204D2E">
        <w:t>a</w:t>
      </w:r>
      <w:r w:rsidR="00FB5299">
        <w:t>gues</w:t>
      </w:r>
      <w:r w:rsidR="00281DEB">
        <w:t xml:space="preserve"> </w:t>
      </w:r>
      <w:r w:rsidR="00281DEB">
        <w:fldChar w:fldCharType="begin"/>
      </w:r>
      <w:r w:rsidR="00281DEB">
        <w:instrText xml:space="preserve"> ADDIN ZOTERO_ITEM CSL_CITATION {"citationID":"mPcHwKkS","properties":{"formattedCitation":"(Shanafelt &amp; Noseworthy, 2017)","plainCitation":"(Shanafelt &amp; Noseworthy, 2017)","noteIndex":0},"citationItems":[{"id":52,"uris":["http://zotero.org/users/5440094/items/6GP9IDRE"],"uri":["http://zotero.org/users/5440094/items/6GP9IDRE"],"itemData":{"id":52,"type":"paper-conference","title":"Executive leadership and physician well-being: nine organizational strategies to promote engagement and reduce burnout","container-title":"Mayo Clinic Proceedings","publisher":"Elsevier","page":"129–146","volume":"92","author":[{"family":"Shanafelt","given":"Tait D"},{"family":"Noseworthy","given":"John H"}],"issued":{"date-parts":[["2017"]]}}}],"schema":"https://github.com/citation-style-language/schema/raw/master/csl-citation.json"} </w:instrText>
      </w:r>
      <w:r w:rsidR="00281DEB">
        <w:fldChar w:fldCharType="separate"/>
      </w:r>
      <w:r w:rsidR="00281DEB">
        <w:rPr>
          <w:noProof/>
        </w:rPr>
        <w:t>(Shanafelt &amp; Noseworthy, 2017)</w:t>
      </w:r>
      <w:r w:rsidR="00281DEB">
        <w:fldChar w:fldCharType="end"/>
      </w:r>
      <w:r w:rsidR="00FB5299">
        <w:t>.</w:t>
      </w:r>
      <w:r w:rsidRPr="00204D2E">
        <w:t xml:space="preserve"> </w:t>
      </w:r>
      <w:r w:rsidR="00A53EE7" w:rsidRPr="00204D2E">
        <w:t>The Department currently does not formally have non-financial incentives, but physicians are encouraged and motivated in a “soft” way to align with the goals and strategies of the Department</w:t>
      </w:r>
      <w:r w:rsidR="00A53EE7" w:rsidRPr="00204D2E">
        <w:rPr>
          <w:lang w:eastAsia="zh-CN"/>
        </w:rPr>
        <w:t>:</w:t>
      </w:r>
      <w:r w:rsidR="00A53EE7" w:rsidRPr="00204D2E">
        <w:t xml:space="preserve"> The Department Chair periodically talks with physicians about their life and work, and recognize</w:t>
      </w:r>
      <w:r w:rsidR="00BE0A59">
        <w:t>s</w:t>
      </w:r>
      <w:r w:rsidR="00A53EE7" w:rsidRPr="00204D2E">
        <w:t xml:space="preserve"> accomplishments in an email sent to all physicians in the Department. </w:t>
      </w:r>
    </w:p>
    <w:p w14:paraId="6D18CE13" w14:textId="050F8F07" w:rsidR="00A53EE7" w:rsidRPr="00204D2E" w:rsidRDefault="00A53EE7" w:rsidP="00A53EE7">
      <w:r w:rsidRPr="00204D2E">
        <w:tab/>
        <w:t xml:space="preserve">For younger physicians, a salary without incentives or with guaranteed shared incentive may give them a sense of security that allows them to develop their careers and patient base without having to worry about productivity or efficiency measures early on. </w:t>
      </w:r>
    </w:p>
    <w:p w14:paraId="03A47B04" w14:textId="2EC5B427" w:rsidR="002162C2" w:rsidRPr="00204D2E" w:rsidRDefault="002162C2" w:rsidP="002162C2">
      <w:pPr>
        <w:pStyle w:val="Heading2"/>
      </w:pPr>
      <w:bookmarkStart w:id="54" w:name="_Toc16590223"/>
      <w:r w:rsidRPr="00204D2E">
        <w:lastRenderedPageBreak/>
        <w:t xml:space="preserve">Potential </w:t>
      </w:r>
      <w:r w:rsidR="0080430D" w:rsidRPr="00204D2E">
        <w:t xml:space="preserve">to </w:t>
      </w:r>
      <w:r w:rsidR="00A3797B" w:rsidRPr="00204D2E">
        <w:t>Accommodate to</w:t>
      </w:r>
      <w:r w:rsidR="0080430D" w:rsidRPr="00204D2E">
        <w:t xml:space="preserve"> the Shifting Value-Based Reimbursement Model</w:t>
      </w:r>
      <w:bookmarkEnd w:id="54"/>
      <w:r w:rsidR="0080430D" w:rsidRPr="00204D2E">
        <w:t xml:space="preserve"> </w:t>
      </w:r>
    </w:p>
    <w:p w14:paraId="762A032F" w14:textId="1D672A00" w:rsidR="002162C2" w:rsidRPr="00204D2E" w:rsidRDefault="002162C2" w:rsidP="002162C2">
      <w:r w:rsidRPr="00204D2E">
        <w:t xml:space="preserve">To </w:t>
      </w:r>
      <w:r w:rsidR="00A3797B" w:rsidRPr="00204D2E">
        <w:t>accommodate to</w:t>
      </w:r>
      <w:r w:rsidRPr="00204D2E">
        <w:t xml:space="preserve"> </w:t>
      </w:r>
      <w:r w:rsidR="00AA251F">
        <w:t>a</w:t>
      </w:r>
      <w:r w:rsidR="00A3797B" w:rsidRPr="00204D2E">
        <w:t xml:space="preserve"> </w:t>
      </w:r>
      <w:r w:rsidRPr="00204D2E">
        <w:t>value-based reimbursement model, one potential area for improvement is spending variation. Studies have shown great variance in Medicare spending for the same conditi</w:t>
      </w:r>
      <w:r w:rsidR="00AA251F">
        <w:t>on across different geographic</w:t>
      </w:r>
      <w:r w:rsidRPr="00204D2E">
        <w:t xml:space="preserve"> regions, and that higher expenditures do not correspond to better care outcome</w:t>
      </w:r>
      <w:r w:rsidR="00B501B2">
        <w:fldChar w:fldCharType="begin"/>
      </w:r>
      <w:r w:rsidR="00831AF1">
        <w:instrText xml:space="preserve"> ADDIN ZOTERO_ITEM CSL_CITATION {"citationID":"lBep7Mx5","properties":{"formattedCitation":"(Kibria et al., 2013)","plainCitation":"(Kibria et al., 2013)","dontUpdate":true,"noteIndex":0},"citationItems":[{"id":55,"uris":["http://zotero.org/users/5440094/items/GIDKD497"],"uri":["http://zotero.org/users/5440094/items/GIDKD497"],"itemData":{"id":55,"type":"book","title":"Variation in health care spending: target decision making, not geography","publisher":"National Academies Press","author":[{"family":"Kibria","given":"Ashna"},{"family":"Mancher","given":"Michelle"},{"family":"McCoy","given":"Margaret A"},{"family":"Graham","given":"Robin P"},{"family":"Garber","given":"Alan M"},{"family":"Newhouse","given":"Joseph P"},{"literal":"others"}],"issued":{"date-parts":[["2013"]]}}}],"schema":"https://github.com/citation-style-language/schema/raw/master/csl-citation.json"} </w:instrText>
      </w:r>
      <w:r w:rsidR="00B501B2">
        <w:fldChar w:fldCharType="separate"/>
      </w:r>
      <w:r w:rsidR="008F6977">
        <w:rPr>
          <w:noProof/>
        </w:rPr>
        <w:t xml:space="preserve"> (</w:t>
      </w:r>
      <w:r w:rsidR="00855341">
        <w:rPr>
          <w:noProof/>
        </w:rPr>
        <w:t>Kibria et al., 2013)</w:t>
      </w:r>
      <w:r w:rsidR="00B501B2">
        <w:fldChar w:fldCharType="end"/>
      </w:r>
      <w:r w:rsidR="00FB5299">
        <w:t>.</w:t>
      </w:r>
      <w:r w:rsidRPr="00204D2E">
        <w:t xml:space="preserve"> The amount of difference could potentially be saved with the right incentives and capabilities. </w:t>
      </w:r>
    </w:p>
    <w:p w14:paraId="334ECD45" w14:textId="1A226058" w:rsidR="001F70D6" w:rsidRPr="00204D2E" w:rsidRDefault="002162C2" w:rsidP="00566C91">
      <w:r w:rsidRPr="00204D2E">
        <w:t xml:space="preserve">The increasing availability of quality data in the industry </w:t>
      </w:r>
      <w:r w:rsidR="00AA251F">
        <w:t>enables</w:t>
      </w:r>
      <w:r w:rsidRPr="00204D2E">
        <w:t xml:space="preserve"> hospitals to </w:t>
      </w:r>
      <w:r w:rsidR="00AA251F">
        <w:t xml:space="preserve">compare themselves to others with regard to </w:t>
      </w:r>
      <w:r w:rsidRPr="00204D2E">
        <w:t xml:space="preserve">quality, costs and patient satisfaction and accordingly make changes to their operations to adapt to value-based models. </w:t>
      </w:r>
      <w:r w:rsidR="00955229">
        <w:t xml:space="preserve">Quality data also </w:t>
      </w:r>
      <w:r w:rsidR="00AA251F">
        <w:t>help</w:t>
      </w:r>
      <w:r w:rsidRPr="00204D2E">
        <w:t xml:space="preserve"> physicians and researcher to study where the spending variation come from and thus make improvements clinically or administratively. </w:t>
      </w:r>
      <w:r w:rsidR="001F70D6" w:rsidRPr="00204D2E">
        <w:t xml:space="preserve">In addition, engaging professionals from the quality department </w:t>
      </w:r>
      <w:r w:rsidR="00F45CBC" w:rsidRPr="00204D2E">
        <w:t>on</w:t>
      </w:r>
      <w:r w:rsidR="001F70D6" w:rsidRPr="00204D2E">
        <w:t xml:space="preserve"> the compensation committee can facilitate incorporating quality measures in the incentive plan.</w:t>
      </w:r>
      <w:r w:rsidR="008F6977">
        <w:t xml:space="preserve"> </w:t>
      </w:r>
    </w:p>
    <w:p w14:paraId="6E2B1143" w14:textId="6D691C4C" w:rsidR="007F0694" w:rsidRPr="00204D2E" w:rsidRDefault="006D0322" w:rsidP="006D0322">
      <w:pPr>
        <w:pStyle w:val="Heading1"/>
        <w:rPr>
          <w:lang w:eastAsia="zh-CN"/>
        </w:rPr>
      </w:pPr>
      <w:bookmarkStart w:id="55" w:name="_Toc16590224"/>
      <w:r w:rsidRPr="00204D2E">
        <w:rPr>
          <w:lang w:eastAsia="zh-CN"/>
        </w:rPr>
        <w:lastRenderedPageBreak/>
        <w:t>Conclusion</w:t>
      </w:r>
      <w:bookmarkEnd w:id="55"/>
    </w:p>
    <w:p w14:paraId="01117C95" w14:textId="33D6CE4F" w:rsidR="00B46E01" w:rsidRDefault="0015375F" w:rsidP="00954068">
      <w:pPr>
        <w:rPr>
          <w:lang w:eastAsia="zh-CN"/>
        </w:rPr>
      </w:pPr>
      <w:r w:rsidRPr="00204D2E">
        <w:rPr>
          <w:lang w:eastAsia="zh-CN"/>
        </w:rPr>
        <w:t xml:space="preserve">UPMC implements a unified compensation model and allows specialty departments to develop specific metrics. The Department of interest for this essay utilizes a compensation model of base salary </w:t>
      </w:r>
      <w:r w:rsidR="00BA2F0A">
        <w:rPr>
          <w:lang w:eastAsia="zh-CN"/>
        </w:rPr>
        <w:t>plus</w:t>
      </w:r>
      <w:r w:rsidRPr="00204D2E">
        <w:rPr>
          <w:lang w:eastAsia="zh-CN"/>
        </w:rPr>
        <w:t xml:space="preserve"> volume-based incentive</w:t>
      </w:r>
      <w:r w:rsidR="0004526F" w:rsidRPr="00204D2E">
        <w:rPr>
          <w:lang w:eastAsia="zh-CN"/>
        </w:rPr>
        <w:t xml:space="preserve">, which </w:t>
      </w:r>
      <w:r w:rsidR="00D534AA" w:rsidRPr="00204D2E">
        <w:rPr>
          <w:lang w:eastAsia="zh-CN"/>
        </w:rPr>
        <w:t>offers</w:t>
      </w:r>
      <w:r w:rsidR="00EC3F39" w:rsidRPr="00204D2E">
        <w:rPr>
          <w:lang w:eastAsia="zh-CN"/>
        </w:rPr>
        <w:t xml:space="preserve"> a high-level o</w:t>
      </w:r>
      <w:r w:rsidR="00822202" w:rsidRPr="00204D2E">
        <w:rPr>
          <w:lang w:eastAsia="zh-CN"/>
        </w:rPr>
        <w:t>f</w:t>
      </w:r>
      <w:r w:rsidR="00EC3F39" w:rsidRPr="00204D2E">
        <w:rPr>
          <w:lang w:eastAsia="zh-CN"/>
        </w:rPr>
        <w:t xml:space="preserve"> financial security as well as motivate for productivity. </w:t>
      </w:r>
    </w:p>
    <w:p w14:paraId="73B3DBD5" w14:textId="1DB89CEE" w:rsidR="0015375F" w:rsidRPr="00204D2E" w:rsidRDefault="0046296D" w:rsidP="00BA2F0A">
      <w:pPr>
        <w:rPr>
          <w:lang w:eastAsia="zh-CN"/>
        </w:rPr>
      </w:pPr>
      <w:r w:rsidRPr="00204D2E">
        <w:rPr>
          <w:lang w:eastAsia="zh-CN"/>
        </w:rPr>
        <w:t xml:space="preserve">The Plan is the result of the Chair’s and Administrator’s efforts to realize the short- and long-term strategic goals of the Department plus opinions from physicians. The Department Administrator drafts and updates the plan and the Chair reviews and approves it, which ensures that the Plan is aligned with the short- and long-term strategic goals of the Department. </w:t>
      </w:r>
      <w:r w:rsidR="00BA2F0A">
        <w:rPr>
          <w:lang w:eastAsia="zh-CN"/>
        </w:rPr>
        <w:t>The incentive pool is influenced by the Department’s financial performance. It includes operational, clinical and citizenship incentives, which takes up 25%, 65% and 10% of the pool, respectively.  Overall, t</w:t>
      </w:r>
      <w:r w:rsidR="00552D43" w:rsidRPr="00204D2E">
        <w:rPr>
          <w:lang w:eastAsia="zh-CN"/>
        </w:rPr>
        <w:t xml:space="preserve">he incentive plan is </w:t>
      </w:r>
      <w:r>
        <w:rPr>
          <w:lang w:eastAsia="zh-CN"/>
        </w:rPr>
        <w:t xml:space="preserve">clear and </w:t>
      </w:r>
      <w:r w:rsidR="00EF1A32">
        <w:rPr>
          <w:lang w:eastAsia="zh-CN"/>
        </w:rPr>
        <w:t>effective from the financial perspective</w:t>
      </w:r>
      <w:r w:rsidR="00552D43" w:rsidRPr="00204D2E">
        <w:rPr>
          <w:lang w:eastAsia="zh-CN"/>
        </w:rPr>
        <w:t xml:space="preserve">. </w:t>
      </w:r>
      <w:r w:rsidR="00791F6C">
        <w:rPr>
          <w:lang w:eastAsia="zh-CN"/>
        </w:rPr>
        <w:t>The Department has tried to</w:t>
      </w:r>
      <w:r w:rsidR="00D26146" w:rsidRPr="00204D2E">
        <w:rPr>
          <w:lang w:eastAsia="zh-CN"/>
        </w:rPr>
        <w:t xml:space="preserve"> decrease physicians’ clerical </w:t>
      </w:r>
      <w:r w:rsidR="00D534AA" w:rsidRPr="00204D2E">
        <w:rPr>
          <w:lang w:eastAsia="zh-CN"/>
        </w:rPr>
        <w:t>burdens</w:t>
      </w:r>
      <w:r w:rsidR="00791F6C">
        <w:rPr>
          <w:lang w:eastAsia="zh-CN"/>
        </w:rPr>
        <w:t xml:space="preserve"> when executing the Plan</w:t>
      </w:r>
      <w:r w:rsidR="00275A40" w:rsidRPr="00204D2E">
        <w:rPr>
          <w:lang w:eastAsia="zh-CN"/>
        </w:rPr>
        <w:t xml:space="preserve">. </w:t>
      </w:r>
      <w:r w:rsidR="0015375F" w:rsidRPr="00204D2E">
        <w:rPr>
          <w:lang w:eastAsia="zh-CN"/>
        </w:rPr>
        <w:t xml:space="preserve">So far, </w:t>
      </w:r>
      <w:r w:rsidR="00F42B21" w:rsidRPr="00204D2E">
        <w:rPr>
          <w:lang w:eastAsia="zh-CN"/>
        </w:rPr>
        <w:t xml:space="preserve">the Plan </w:t>
      </w:r>
      <w:r w:rsidR="0015375F" w:rsidRPr="00204D2E">
        <w:rPr>
          <w:lang w:eastAsia="zh-CN"/>
        </w:rPr>
        <w:t xml:space="preserve">works well </w:t>
      </w:r>
      <w:r w:rsidR="009B5CBD" w:rsidRPr="00204D2E">
        <w:rPr>
          <w:lang w:eastAsia="zh-CN"/>
        </w:rPr>
        <w:t xml:space="preserve">to realize the two goals set forth: 1) attract, retain, motivate and professionally </w:t>
      </w:r>
      <w:r w:rsidR="00D534AA" w:rsidRPr="00204D2E">
        <w:rPr>
          <w:lang w:eastAsia="zh-CN"/>
        </w:rPr>
        <w:t>develop</w:t>
      </w:r>
      <w:r w:rsidR="009B5CBD" w:rsidRPr="00204D2E">
        <w:rPr>
          <w:lang w:eastAsia="zh-CN"/>
        </w:rPr>
        <w:t xml:space="preserve"> physicians, and 2) support the department’s mission and strategic and financial objectives. </w:t>
      </w:r>
    </w:p>
    <w:p w14:paraId="764F1925" w14:textId="5C6608D8" w:rsidR="00C22709" w:rsidRDefault="008B03E0" w:rsidP="00310847">
      <w:pPr>
        <w:rPr>
          <w:lang w:eastAsia="zh-CN"/>
        </w:rPr>
      </w:pPr>
      <w:r w:rsidRPr="00204D2E">
        <w:rPr>
          <w:lang w:eastAsia="zh-CN"/>
        </w:rPr>
        <w:t xml:space="preserve">The Plan </w:t>
      </w:r>
      <w:r w:rsidR="009D7A95" w:rsidRPr="00204D2E">
        <w:rPr>
          <w:lang w:eastAsia="zh-CN"/>
        </w:rPr>
        <w:t>reward</w:t>
      </w:r>
      <w:r w:rsidRPr="00204D2E">
        <w:rPr>
          <w:lang w:eastAsia="zh-CN"/>
        </w:rPr>
        <w:t>s</w:t>
      </w:r>
      <w:r w:rsidR="009D7A95" w:rsidRPr="00204D2E">
        <w:rPr>
          <w:lang w:eastAsia="zh-CN"/>
        </w:rPr>
        <w:t xml:space="preserve"> physicians for</w:t>
      </w:r>
      <w:r w:rsidR="00060276" w:rsidRPr="00204D2E">
        <w:rPr>
          <w:lang w:eastAsia="zh-CN"/>
        </w:rPr>
        <w:t xml:space="preserve"> working</w:t>
      </w:r>
      <w:r w:rsidR="009D7A95" w:rsidRPr="00204D2E">
        <w:rPr>
          <w:lang w:eastAsia="zh-CN"/>
        </w:rPr>
        <w:t xml:space="preserve"> hard and completing administrative tasks. </w:t>
      </w:r>
      <w:r w:rsidR="0004526F" w:rsidRPr="00204D2E">
        <w:rPr>
          <w:lang w:eastAsia="zh-CN"/>
        </w:rPr>
        <w:t>Essentially, the Plan is based on wRVU, which leads to some concerns</w:t>
      </w:r>
      <w:r w:rsidR="00AF17F8" w:rsidRPr="00204D2E">
        <w:rPr>
          <w:lang w:eastAsia="zh-CN"/>
        </w:rPr>
        <w:t>,</w:t>
      </w:r>
      <w:r w:rsidR="0004526F" w:rsidRPr="00204D2E">
        <w:rPr>
          <w:lang w:eastAsia="zh-CN"/>
        </w:rPr>
        <w:t xml:space="preserve"> </w:t>
      </w:r>
      <w:r w:rsidR="00AF17F8" w:rsidRPr="00204D2E">
        <w:rPr>
          <w:lang w:eastAsia="zh-CN"/>
        </w:rPr>
        <w:t>including lack of incentives for value, hindered adoption of technology and innovative care delivery model, and unhealthy long-term development for both physicians and the Department.</w:t>
      </w:r>
      <w:r w:rsidR="008F0C6A">
        <w:rPr>
          <w:lang w:eastAsia="zh-CN"/>
        </w:rPr>
        <w:t xml:space="preserve"> </w:t>
      </w:r>
      <w:r w:rsidR="002D5F66" w:rsidRPr="00204D2E">
        <w:rPr>
          <w:lang w:eastAsia="zh-CN"/>
        </w:rPr>
        <w:t>Limitations of the Plan include ineffective</w:t>
      </w:r>
      <w:r w:rsidR="00D534AA" w:rsidRPr="00204D2E">
        <w:rPr>
          <w:lang w:eastAsia="zh-CN"/>
        </w:rPr>
        <w:t>ness</w:t>
      </w:r>
      <w:r w:rsidR="002D5F66" w:rsidRPr="00204D2E">
        <w:rPr>
          <w:lang w:eastAsia="zh-CN"/>
        </w:rPr>
        <w:t xml:space="preserve"> for some physicians who are not motivated by financial incentives and insufficient value-based metrics.</w:t>
      </w:r>
      <w:r w:rsidR="008F6977">
        <w:rPr>
          <w:lang w:eastAsia="zh-CN"/>
        </w:rPr>
        <w:t xml:space="preserve"> </w:t>
      </w:r>
    </w:p>
    <w:p w14:paraId="2C98D6EF" w14:textId="43083917" w:rsidR="0082046C" w:rsidRPr="00204D2E" w:rsidRDefault="0082046C" w:rsidP="00310847">
      <w:pPr>
        <w:rPr>
          <w:lang w:eastAsia="zh-CN"/>
        </w:rPr>
      </w:pPr>
      <w:r>
        <w:rPr>
          <w:lang w:eastAsia="zh-CN"/>
        </w:rPr>
        <w:t>A limitation of the analysis is that t</w:t>
      </w:r>
      <w:r w:rsidRPr="00204D2E">
        <w:rPr>
          <w:lang w:eastAsia="zh-CN"/>
        </w:rPr>
        <w:t xml:space="preserve">he information about the case discussed in this essay </w:t>
      </w:r>
      <w:r w:rsidR="00AA251F">
        <w:rPr>
          <w:lang w:eastAsia="zh-CN"/>
        </w:rPr>
        <w:t>is</w:t>
      </w:r>
      <w:r w:rsidRPr="00204D2E">
        <w:rPr>
          <w:lang w:eastAsia="zh-CN"/>
        </w:rPr>
        <w:t xml:space="preserve"> based on the document of the Incentive Plan, the data of incentive payments in FY 18, and narratives of the Department Administrator</w:t>
      </w:r>
      <w:r w:rsidR="00AA251F">
        <w:rPr>
          <w:lang w:eastAsia="zh-CN"/>
        </w:rPr>
        <w:t>,</w:t>
      </w:r>
      <w:r w:rsidRPr="00204D2E">
        <w:rPr>
          <w:lang w:eastAsia="zh-CN"/>
        </w:rPr>
        <w:t xml:space="preserve"> who has eight years of experience working as the Administrator of the Department. The author did not </w:t>
      </w:r>
      <w:r w:rsidRPr="00204D2E">
        <w:rPr>
          <w:lang w:eastAsia="zh-CN"/>
        </w:rPr>
        <w:lastRenderedPageBreak/>
        <w:t>have a chance to interview physicians</w:t>
      </w:r>
      <w:r>
        <w:rPr>
          <w:lang w:eastAsia="zh-CN"/>
        </w:rPr>
        <w:t xml:space="preserve"> working at the Department nor collect data to demonstrate the effectiveness of the Plan. </w:t>
      </w:r>
      <w:r w:rsidRPr="00204D2E">
        <w:rPr>
          <w:lang w:eastAsia="zh-CN"/>
        </w:rPr>
        <w:t>It is lik</w:t>
      </w:r>
      <w:r>
        <w:rPr>
          <w:lang w:eastAsia="zh-CN"/>
        </w:rPr>
        <w:t xml:space="preserve">ely that some comments about the effect of </w:t>
      </w:r>
      <w:r w:rsidR="00AA251F">
        <w:rPr>
          <w:lang w:eastAsia="zh-CN"/>
        </w:rPr>
        <w:t>the Plan</w:t>
      </w:r>
      <w:r w:rsidRPr="00204D2E">
        <w:rPr>
          <w:lang w:eastAsia="zh-CN"/>
        </w:rPr>
        <w:t xml:space="preserve"> </w:t>
      </w:r>
      <w:r>
        <w:rPr>
          <w:lang w:eastAsia="zh-CN"/>
        </w:rPr>
        <w:t xml:space="preserve">are </w:t>
      </w:r>
      <w:r w:rsidR="004205CD">
        <w:rPr>
          <w:lang w:eastAsia="zh-CN"/>
        </w:rPr>
        <w:t>s</w:t>
      </w:r>
      <w:r w:rsidR="004205CD" w:rsidRPr="00204D2E">
        <w:rPr>
          <w:lang w:eastAsia="zh-CN"/>
        </w:rPr>
        <w:t>ubjective</w:t>
      </w:r>
      <w:r w:rsidRPr="00204D2E">
        <w:rPr>
          <w:lang w:eastAsia="zh-CN"/>
        </w:rPr>
        <w:t>.</w:t>
      </w:r>
    </w:p>
    <w:p w14:paraId="558D92C8" w14:textId="5FC2357A" w:rsidR="00B40AFA" w:rsidRPr="00204D2E" w:rsidRDefault="003D1BA7" w:rsidP="00310847">
      <w:pPr>
        <w:rPr>
          <w:lang w:eastAsia="zh-CN"/>
        </w:rPr>
      </w:pPr>
      <w:r w:rsidRPr="00204D2E">
        <w:rPr>
          <w:lang w:eastAsia="zh-CN"/>
        </w:rPr>
        <w:t>In the end, t</w:t>
      </w:r>
      <w:r w:rsidR="00E222AC" w:rsidRPr="00204D2E">
        <w:rPr>
          <w:lang w:eastAsia="zh-CN"/>
        </w:rPr>
        <w:t xml:space="preserve">his essay provides recommendations on </w:t>
      </w:r>
      <w:r w:rsidR="00D534AA" w:rsidRPr="00204D2E">
        <w:rPr>
          <w:lang w:eastAsia="zh-CN"/>
        </w:rPr>
        <w:t>decreasing</w:t>
      </w:r>
      <w:r w:rsidR="00D856AB" w:rsidRPr="00204D2E">
        <w:rPr>
          <w:lang w:eastAsia="zh-CN"/>
        </w:rPr>
        <w:t xml:space="preserve"> the risk of </w:t>
      </w:r>
      <w:r w:rsidR="00D534AA" w:rsidRPr="00204D2E">
        <w:rPr>
          <w:lang w:eastAsia="zh-CN"/>
        </w:rPr>
        <w:t>physician</w:t>
      </w:r>
      <w:r w:rsidR="00D856AB" w:rsidRPr="00204D2E">
        <w:rPr>
          <w:lang w:eastAsia="zh-CN"/>
        </w:rPr>
        <w:t xml:space="preserve"> </w:t>
      </w:r>
      <w:r w:rsidR="00540F8E">
        <w:rPr>
          <w:lang w:eastAsia="zh-CN"/>
        </w:rPr>
        <w:t>burnout</w:t>
      </w:r>
      <w:r w:rsidR="00D856AB" w:rsidRPr="00204D2E">
        <w:rPr>
          <w:lang w:eastAsia="zh-CN"/>
        </w:rPr>
        <w:t xml:space="preserve"> </w:t>
      </w:r>
      <w:r w:rsidR="00E222AC" w:rsidRPr="00204D2E">
        <w:rPr>
          <w:lang w:eastAsia="zh-CN"/>
        </w:rPr>
        <w:t xml:space="preserve">and accommodating to the shifting value-based reimbursement model. </w:t>
      </w:r>
      <w:r w:rsidR="00863DE3" w:rsidRPr="00204D2E">
        <w:rPr>
          <w:lang w:eastAsia="zh-CN"/>
        </w:rPr>
        <w:t xml:space="preserve">This </w:t>
      </w:r>
      <w:r w:rsidR="00C24065" w:rsidRPr="00204D2E">
        <w:rPr>
          <w:lang w:eastAsia="zh-CN"/>
        </w:rPr>
        <w:t>essay</w:t>
      </w:r>
      <w:r w:rsidR="00863DE3" w:rsidRPr="00204D2E">
        <w:rPr>
          <w:lang w:eastAsia="zh-CN"/>
        </w:rPr>
        <w:t xml:space="preserve"> </w:t>
      </w:r>
      <w:r w:rsidR="00C24065" w:rsidRPr="00204D2E">
        <w:rPr>
          <w:lang w:eastAsia="zh-CN"/>
        </w:rPr>
        <w:t>recommends</w:t>
      </w:r>
      <w:r w:rsidR="00863DE3" w:rsidRPr="00204D2E">
        <w:rPr>
          <w:lang w:eastAsia="zh-CN"/>
        </w:rPr>
        <w:t xml:space="preserve"> </w:t>
      </w:r>
      <w:r w:rsidR="00AA251F">
        <w:rPr>
          <w:lang w:eastAsia="zh-CN"/>
        </w:rPr>
        <w:t xml:space="preserve">that </w:t>
      </w:r>
      <w:r w:rsidR="00863DE3" w:rsidRPr="00204D2E">
        <w:rPr>
          <w:lang w:eastAsia="zh-CN"/>
        </w:rPr>
        <w:t xml:space="preserve">the Department to </w:t>
      </w:r>
      <w:r w:rsidR="00AA251F">
        <w:rPr>
          <w:lang w:eastAsia="zh-CN"/>
        </w:rPr>
        <w:t>do the following:</w:t>
      </w:r>
    </w:p>
    <w:p w14:paraId="466D28D2" w14:textId="5704A1EA" w:rsidR="00C002A9" w:rsidRDefault="00C002A9" w:rsidP="00B40AFA">
      <w:pPr>
        <w:pStyle w:val="ListParagraph"/>
        <w:numPr>
          <w:ilvl w:val="0"/>
          <w:numId w:val="16"/>
        </w:numPr>
        <w:rPr>
          <w:lang w:eastAsia="zh-CN"/>
        </w:rPr>
      </w:pPr>
      <w:r>
        <w:rPr>
          <w:lang w:eastAsia="zh-CN"/>
        </w:rPr>
        <w:t>Demonstrate</w:t>
      </w:r>
      <w:r w:rsidRPr="00C002A9">
        <w:rPr>
          <w:lang w:eastAsia="zh-CN"/>
        </w:rPr>
        <w:t xml:space="preserve"> that the </w:t>
      </w:r>
      <w:r>
        <w:rPr>
          <w:lang w:eastAsia="zh-CN"/>
        </w:rPr>
        <w:t xml:space="preserve">Department </w:t>
      </w:r>
      <w:r w:rsidRPr="00C002A9">
        <w:rPr>
          <w:lang w:eastAsia="zh-CN"/>
        </w:rPr>
        <w:t>cares about the well-being of its physicians</w:t>
      </w:r>
      <w:r>
        <w:rPr>
          <w:lang w:eastAsia="zh-CN"/>
        </w:rPr>
        <w:t xml:space="preserve">, </w:t>
      </w:r>
    </w:p>
    <w:p w14:paraId="40F2F5FB" w14:textId="64C3DE66" w:rsidR="00B40AFA" w:rsidRPr="00204D2E" w:rsidRDefault="00B40AFA" w:rsidP="00B40AFA">
      <w:pPr>
        <w:pStyle w:val="ListParagraph"/>
        <w:numPr>
          <w:ilvl w:val="0"/>
          <w:numId w:val="16"/>
        </w:numPr>
        <w:rPr>
          <w:lang w:eastAsia="zh-CN"/>
        </w:rPr>
      </w:pPr>
      <w:r w:rsidRPr="00204D2E">
        <w:rPr>
          <w:lang w:eastAsia="zh-CN"/>
        </w:rPr>
        <w:t>A</w:t>
      </w:r>
      <w:r w:rsidR="002137F6" w:rsidRPr="00204D2E">
        <w:rPr>
          <w:lang w:eastAsia="zh-CN"/>
        </w:rPr>
        <w:t>llow enough time for physicians to complete administrative tasks</w:t>
      </w:r>
      <w:r w:rsidRPr="00204D2E">
        <w:rPr>
          <w:lang w:eastAsia="zh-CN"/>
        </w:rPr>
        <w:t>,</w:t>
      </w:r>
    </w:p>
    <w:p w14:paraId="6513B851" w14:textId="6561DC01" w:rsidR="0004526F" w:rsidRPr="00204D2E" w:rsidRDefault="00B40AFA" w:rsidP="00B40AFA">
      <w:pPr>
        <w:pStyle w:val="ListParagraph"/>
        <w:numPr>
          <w:ilvl w:val="0"/>
          <w:numId w:val="16"/>
        </w:numPr>
        <w:rPr>
          <w:lang w:eastAsia="zh-CN"/>
        </w:rPr>
      </w:pPr>
      <w:r w:rsidRPr="00204D2E">
        <w:rPr>
          <w:lang w:eastAsia="zh-CN"/>
        </w:rPr>
        <w:t>A</w:t>
      </w:r>
      <w:r w:rsidR="002137F6" w:rsidRPr="00204D2E">
        <w:rPr>
          <w:lang w:eastAsia="zh-CN"/>
        </w:rPr>
        <w:t>llow physician</w:t>
      </w:r>
      <w:r w:rsidR="00962AC4">
        <w:rPr>
          <w:lang w:eastAsia="zh-CN"/>
        </w:rPr>
        <w:t>s</w:t>
      </w:r>
      <w:r w:rsidR="002137F6" w:rsidRPr="00204D2E">
        <w:rPr>
          <w:lang w:eastAsia="zh-CN"/>
        </w:rPr>
        <w:t xml:space="preserve"> to spend at least 20% of professional time on activities that the physician finds most meaningful</w:t>
      </w:r>
      <w:r w:rsidRPr="00204D2E">
        <w:rPr>
          <w:lang w:eastAsia="zh-CN"/>
        </w:rPr>
        <w:t>,</w:t>
      </w:r>
    </w:p>
    <w:p w14:paraId="639E08FA" w14:textId="1301736A" w:rsidR="00B40AFA" w:rsidRPr="00204D2E" w:rsidRDefault="00B40AFA" w:rsidP="00B40AFA">
      <w:pPr>
        <w:pStyle w:val="ListParagraph"/>
        <w:numPr>
          <w:ilvl w:val="0"/>
          <w:numId w:val="16"/>
        </w:numPr>
        <w:rPr>
          <w:lang w:eastAsia="zh-CN"/>
        </w:rPr>
      </w:pPr>
      <w:r w:rsidRPr="00204D2E">
        <w:rPr>
          <w:lang w:eastAsia="zh-CN"/>
        </w:rPr>
        <w:t>Encourage physicians to build</w:t>
      </w:r>
      <w:r w:rsidR="00863DE3" w:rsidRPr="00204D2E">
        <w:rPr>
          <w:lang w:eastAsia="zh-CN"/>
        </w:rPr>
        <w:t xml:space="preserve"> connections with </w:t>
      </w:r>
      <w:r w:rsidR="00C24065" w:rsidRPr="00204D2E">
        <w:rPr>
          <w:lang w:eastAsia="zh-CN"/>
        </w:rPr>
        <w:t>colleagues</w:t>
      </w:r>
      <w:r w:rsidR="00863DE3" w:rsidRPr="00204D2E">
        <w:rPr>
          <w:lang w:eastAsia="zh-CN"/>
        </w:rPr>
        <w:t xml:space="preserve">, </w:t>
      </w:r>
    </w:p>
    <w:p w14:paraId="407D5250" w14:textId="0057E338" w:rsidR="00863DE3" w:rsidRPr="00204D2E" w:rsidRDefault="00863DE3" w:rsidP="00B40AFA">
      <w:pPr>
        <w:pStyle w:val="ListParagraph"/>
        <w:numPr>
          <w:ilvl w:val="0"/>
          <w:numId w:val="16"/>
        </w:numPr>
        <w:rPr>
          <w:lang w:eastAsia="zh-CN"/>
        </w:rPr>
      </w:pPr>
      <w:r w:rsidRPr="00204D2E">
        <w:rPr>
          <w:lang w:eastAsia="zh-CN"/>
        </w:rPr>
        <w:t xml:space="preserve">Carefully choose the </w:t>
      </w:r>
      <w:r w:rsidR="00C24065" w:rsidRPr="00204D2E">
        <w:rPr>
          <w:lang w:eastAsia="zh-CN"/>
        </w:rPr>
        <w:t>compensation</w:t>
      </w:r>
      <w:r w:rsidRPr="00204D2E">
        <w:rPr>
          <w:lang w:eastAsia="zh-CN"/>
        </w:rPr>
        <w:t xml:space="preserve"> structure for younger physicians</w:t>
      </w:r>
      <w:r w:rsidR="00D576D0" w:rsidRPr="00204D2E">
        <w:rPr>
          <w:lang w:eastAsia="zh-CN"/>
        </w:rPr>
        <w:t>, and</w:t>
      </w:r>
      <w:r w:rsidRPr="00204D2E">
        <w:rPr>
          <w:lang w:eastAsia="zh-CN"/>
        </w:rPr>
        <w:t xml:space="preserve"> </w:t>
      </w:r>
    </w:p>
    <w:p w14:paraId="42C5D23E" w14:textId="38426DE1" w:rsidR="00241F98" w:rsidRDefault="00F46F28" w:rsidP="00241F98">
      <w:pPr>
        <w:pStyle w:val="ListParagraph"/>
        <w:numPr>
          <w:ilvl w:val="0"/>
          <w:numId w:val="16"/>
        </w:numPr>
        <w:rPr>
          <w:lang w:eastAsia="zh-CN"/>
        </w:rPr>
      </w:pPr>
      <w:r w:rsidRPr="00204D2E">
        <w:rPr>
          <w:lang w:eastAsia="zh-CN"/>
        </w:rPr>
        <w:t xml:space="preserve">Develop data-driven strategies to eliminate spending variation and </w:t>
      </w:r>
      <w:r w:rsidR="00406614" w:rsidRPr="00204D2E">
        <w:rPr>
          <w:lang w:eastAsia="zh-CN"/>
        </w:rPr>
        <w:t xml:space="preserve">improve daily operation. </w:t>
      </w:r>
    </w:p>
    <w:p w14:paraId="6B1E9F49" w14:textId="3238947A" w:rsidR="009D7A95" w:rsidRPr="00204D2E" w:rsidRDefault="0031449D" w:rsidP="007E6DB5">
      <w:pPr>
        <w:rPr>
          <w:lang w:eastAsia="zh-CN"/>
        </w:rPr>
      </w:pPr>
      <w:r w:rsidRPr="00204D2E">
        <w:rPr>
          <w:lang w:eastAsia="zh-CN"/>
        </w:rPr>
        <w:t xml:space="preserve">By analyzing the incentive plan of the Department, this essay </w:t>
      </w:r>
      <w:r w:rsidR="006B5C7D" w:rsidRPr="00204D2E">
        <w:rPr>
          <w:lang w:eastAsia="zh-CN"/>
        </w:rPr>
        <w:t xml:space="preserve">aims </w:t>
      </w:r>
      <w:r w:rsidR="00D856AB" w:rsidRPr="00204D2E">
        <w:rPr>
          <w:lang w:eastAsia="zh-CN"/>
        </w:rPr>
        <w:t xml:space="preserve">to identify potential areas of improvement to help the Department </w:t>
      </w:r>
      <w:r w:rsidR="009D7B10" w:rsidRPr="00204D2E">
        <w:rPr>
          <w:lang w:eastAsia="zh-CN"/>
        </w:rPr>
        <w:t>improve physician satisfaction</w:t>
      </w:r>
      <w:r w:rsidR="00D576D0" w:rsidRPr="00204D2E">
        <w:rPr>
          <w:lang w:eastAsia="zh-CN"/>
        </w:rPr>
        <w:t xml:space="preserve"> and gradually develop a value-based incentive plan</w:t>
      </w:r>
      <w:r w:rsidR="009D7B10" w:rsidRPr="00204D2E">
        <w:rPr>
          <w:lang w:eastAsia="zh-CN"/>
        </w:rPr>
        <w:t xml:space="preserve">. </w:t>
      </w:r>
      <w:r w:rsidR="006B5C7D" w:rsidRPr="00204D2E">
        <w:rPr>
          <w:lang w:eastAsia="zh-CN"/>
        </w:rPr>
        <w:t xml:space="preserve">In addition, </w:t>
      </w:r>
      <w:r w:rsidR="007D75A1" w:rsidRPr="00204D2E">
        <w:rPr>
          <w:lang w:eastAsia="zh-CN"/>
        </w:rPr>
        <w:t>w</w:t>
      </w:r>
      <w:r w:rsidR="000B2718" w:rsidRPr="00204D2E">
        <w:rPr>
          <w:lang w:eastAsia="zh-CN"/>
        </w:rPr>
        <w:t>ith increasing mergers and acquisitions occurring in the healthcare market,</w:t>
      </w:r>
      <w:r w:rsidR="007D75A1" w:rsidRPr="00204D2E">
        <w:rPr>
          <w:lang w:eastAsia="zh-CN"/>
        </w:rPr>
        <w:t xml:space="preserve"> both acquiring and acquired groups usually need to redesign their compensation model</w:t>
      </w:r>
      <w:r w:rsidR="008831FD">
        <w:rPr>
          <w:lang w:eastAsia="zh-CN"/>
        </w:rPr>
        <w:t>s</w:t>
      </w:r>
      <w:r w:rsidR="007D75A1" w:rsidRPr="00204D2E">
        <w:rPr>
          <w:lang w:eastAsia="zh-CN"/>
        </w:rPr>
        <w:t xml:space="preserve"> to fit the dramatic change in organization. By presenting and analyzing </w:t>
      </w:r>
      <w:r w:rsidR="008831FD">
        <w:rPr>
          <w:lang w:eastAsia="zh-CN"/>
        </w:rPr>
        <w:t xml:space="preserve">an effective </w:t>
      </w:r>
      <w:r w:rsidR="007D75A1" w:rsidRPr="00204D2E">
        <w:rPr>
          <w:lang w:eastAsia="zh-CN"/>
        </w:rPr>
        <w:t xml:space="preserve">incentive plan, </w:t>
      </w:r>
      <w:r w:rsidR="008D7224" w:rsidRPr="00204D2E">
        <w:rPr>
          <w:lang w:eastAsia="zh-CN"/>
        </w:rPr>
        <w:t xml:space="preserve">this essay </w:t>
      </w:r>
      <w:r w:rsidR="001513BD">
        <w:rPr>
          <w:lang w:eastAsia="zh-CN"/>
        </w:rPr>
        <w:t>provides information and</w:t>
      </w:r>
      <w:r w:rsidR="001B46C4" w:rsidRPr="00204D2E">
        <w:rPr>
          <w:lang w:eastAsia="zh-CN"/>
        </w:rPr>
        <w:t xml:space="preserve"> ideas </w:t>
      </w:r>
      <w:r w:rsidR="008D7224" w:rsidRPr="00204D2E">
        <w:rPr>
          <w:lang w:eastAsia="zh-CN"/>
        </w:rPr>
        <w:t xml:space="preserve">for those </w:t>
      </w:r>
      <w:r w:rsidR="00D534AA" w:rsidRPr="00204D2E">
        <w:rPr>
          <w:lang w:eastAsia="zh-CN"/>
        </w:rPr>
        <w:t>organizations</w:t>
      </w:r>
      <w:r w:rsidR="008831FD">
        <w:rPr>
          <w:lang w:eastAsia="zh-CN"/>
        </w:rPr>
        <w:t xml:space="preserve"> that are facing the challenge of choosing </w:t>
      </w:r>
      <w:r w:rsidR="00AA251F">
        <w:rPr>
          <w:lang w:eastAsia="zh-CN"/>
        </w:rPr>
        <w:t>an appropriate</w:t>
      </w:r>
      <w:r w:rsidR="008831FD">
        <w:rPr>
          <w:lang w:eastAsia="zh-CN"/>
        </w:rPr>
        <w:t xml:space="preserve"> compensation </w:t>
      </w:r>
      <w:r w:rsidR="007B2EAD">
        <w:rPr>
          <w:lang w:eastAsia="zh-CN"/>
        </w:rPr>
        <w:t>structure</w:t>
      </w:r>
      <w:r w:rsidR="008831FD">
        <w:rPr>
          <w:lang w:eastAsia="zh-CN"/>
        </w:rPr>
        <w:t xml:space="preserve"> and an incentive </w:t>
      </w:r>
      <w:r w:rsidR="007B2EAD">
        <w:rPr>
          <w:lang w:eastAsia="zh-CN"/>
        </w:rPr>
        <w:t>model</w:t>
      </w:r>
      <w:r w:rsidR="008D7224" w:rsidRPr="00204D2E">
        <w:rPr>
          <w:lang w:eastAsia="zh-CN"/>
        </w:rPr>
        <w:t>.</w:t>
      </w:r>
    </w:p>
    <w:p w14:paraId="476D79B9" w14:textId="4B71A06F" w:rsidR="00A63A0C" w:rsidRDefault="00A63A0C" w:rsidP="00310847">
      <w:pPr>
        <w:rPr>
          <w:lang w:eastAsia="zh-CN"/>
        </w:rPr>
      </w:pPr>
      <w:r w:rsidRPr="00204D2E">
        <w:rPr>
          <w:lang w:eastAsia="zh-CN"/>
        </w:rPr>
        <w:t xml:space="preserve">Ultimately, the framework of the incentive plan should </w:t>
      </w:r>
      <w:r w:rsidR="0020096A" w:rsidRPr="00204D2E">
        <w:rPr>
          <w:lang w:eastAsia="zh-CN"/>
        </w:rPr>
        <w:t>“</w:t>
      </w:r>
      <w:r w:rsidRPr="00204D2E">
        <w:rPr>
          <w:lang w:eastAsia="zh-CN"/>
        </w:rPr>
        <w:t xml:space="preserve">facilitate a bridge to </w:t>
      </w:r>
      <w:r w:rsidR="0020096A" w:rsidRPr="00204D2E">
        <w:rPr>
          <w:lang w:eastAsia="zh-CN"/>
        </w:rPr>
        <w:t>more risk-based</w:t>
      </w:r>
      <w:r w:rsidR="0093163C" w:rsidRPr="00204D2E">
        <w:rPr>
          <w:lang w:eastAsia="zh-CN"/>
        </w:rPr>
        <w:t>,</w:t>
      </w:r>
      <w:r w:rsidR="0020096A" w:rsidRPr="00204D2E">
        <w:rPr>
          <w:lang w:eastAsia="zh-CN"/>
        </w:rPr>
        <w:t xml:space="preserve"> population health</w:t>
      </w:r>
      <w:r w:rsidR="0093163C" w:rsidRPr="00204D2E">
        <w:rPr>
          <w:lang w:eastAsia="zh-CN"/>
        </w:rPr>
        <w:t xml:space="preserve"> focused care </w:t>
      </w:r>
      <w:r w:rsidR="0020096A" w:rsidRPr="00204D2E">
        <w:rPr>
          <w:lang w:eastAsia="zh-CN"/>
        </w:rPr>
        <w:t xml:space="preserve">delivery </w:t>
      </w:r>
      <w:r w:rsidR="0093163C" w:rsidRPr="00204D2E">
        <w:rPr>
          <w:lang w:eastAsia="zh-CN"/>
        </w:rPr>
        <w:t xml:space="preserve">system </w:t>
      </w:r>
      <w:r w:rsidR="0020096A" w:rsidRPr="00204D2E">
        <w:rPr>
          <w:lang w:eastAsia="zh-CN"/>
        </w:rPr>
        <w:t xml:space="preserve">as </w:t>
      </w:r>
      <w:r w:rsidR="00D534AA" w:rsidRPr="00204D2E">
        <w:rPr>
          <w:lang w:eastAsia="zh-CN"/>
        </w:rPr>
        <w:t>organizations</w:t>
      </w:r>
      <w:r w:rsidR="0020096A" w:rsidRPr="00204D2E">
        <w:rPr>
          <w:lang w:eastAsia="zh-CN"/>
        </w:rPr>
        <w:t xml:space="preserve"> gradually realign measures, metrics and compensation </w:t>
      </w:r>
      <w:r w:rsidR="00364F03" w:rsidRPr="00204D2E">
        <w:rPr>
          <w:lang w:eastAsia="zh-CN"/>
        </w:rPr>
        <w:t xml:space="preserve">to value-driven growth </w:t>
      </w:r>
      <w:r w:rsidR="0020096A" w:rsidRPr="00204D2E">
        <w:rPr>
          <w:lang w:eastAsia="zh-CN"/>
        </w:rPr>
        <w:t>models</w:t>
      </w:r>
      <w:r w:rsidR="006555CE" w:rsidRPr="00204D2E">
        <w:rPr>
          <w:lang w:eastAsia="zh-CN"/>
        </w:rPr>
        <w:t>.</w:t>
      </w:r>
      <w:r w:rsidR="0020096A" w:rsidRPr="00204D2E">
        <w:rPr>
          <w:lang w:eastAsia="zh-CN"/>
        </w:rPr>
        <w:t>”</w:t>
      </w:r>
      <w:r w:rsidR="0021724D">
        <w:rPr>
          <w:lang w:eastAsia="zh-CN"/>
        </w:rPr>
        <w:t xml:space="preserve"> </w:t>
      </w:r>
      <w:r w:rsidR="0021724D">
        <w:rPr>
          <w:lang w:eastAsia="zh-CN"/>
        </w:rPr>
        <w:fldChar w:fldCharType="begin"/>
      </w:r>
      <w:r w:rsidR="0021724D">
        <w:rPr>
          <w:lang w:eastAsia="zh-CN"/>
        </w:rPr>
        <w:instrText xml:space="preserve"> ADDIN ZOTERO_ITEM CSL_CITATION {"citationID":"ZGBG9a9A","properties":{"formattedCitation":"(Gee, 2015)","plainCitation":"(Gee, 2015)","noteIndex":0},"citationItems":[{"id":69,"uris":["http://zotero.org/users/5440094/items/JA43PH8Y"],"uri":["http://zotero.org/users/5440094/items/JA43PH8Y"],"itemData":{"id":69,"type":"report","title":"Rethinking Physician Compensation","publisher":"Huron","URL":"https://www.huronconsultinggroup.com/resources/healthcare/rethinking-physician-compensation","author":[{"family":"Gee","given":"Kritiya"}],"issued":{"date-parts":[["2015"]]}}}],"schema":"https://github.com/citation-style-language/schema/raw/master/csl-citation.json"} </w:instrText>
      </w:r>
      <w:r w:rsidR="0021724D">
        <w:rPr>
          <w:lang w:eastAsia="zh-CN"/>
        </w:rPr>
        <w:fldChar w:fldCharType="separate"/>
      </w:r>
      <w:r w:rsidR="0021724D">
        <w:rPr>
          <w:noProof/>
          <w:lang w:eastAsia="zh-CN"/>
        </w:rPr>
        <w:t>(Gee, 2015, para. 2)</w:t>
      </w:r>
      <w:r w:rsidR="0021724D">
        <w:rPr>
          <w:lang w:eastAsia="zh-CN"/>
        </w:rPr>
        <w:fldChar w:fldCharType="end"/>
      </w:r>
      <w:r w:rsidR="0020096A" w:rsidRPr="00204D2E">
        <w:rPr>
          <w:lang w:eastAsia="zh-CN"/>
        </w:rPr>
        <w:t xml:space="preserve"> </w:t>
      </w:r>
    </w:p>
    <w:p w14:paraId="4AB9744E" w14:textId="77777777" w:rsidR="003356EA" w:rsidRPr="00204D2E" w:rsidRDefault="003356EA" w:rsidP="00310847">
      <w:pPr>
        <w:rPr>
          <w:lang w:eastAsia="zh-CN"/>
        </w:rPr>
      </w:pPr>
    </w:p>
    <w:p w14:paraId="066E7A9F" w14:textId="77777777" w:rsidR="00D856AB" w:rsidRPr="00204D2E" w:rsidRDefault="00D856AB" w:rsidP="00310847">
      <w:pPr>
        <w:rPr>
          <w:lang w:eastAsia="zh-CN"/>
        </w:rPr>
      </w:pPr>
    </w:p>
    <w:p w14:paraId="5E198819" w14:textId="47C46777" w:rsidR="00DA5BA8" w:rsidRDefault="00AF3377" w:rsidP="00AF3377">
      <w:pPr>
        <w:pStyle w:val="Heading"/>
      </w:pPr>
      <w:bookmarkStart w:id="56" w:name="_Toc16590225"/>
      <w:r>
        <w:lastRenderedPageBreak/>
        <w:t>Bibliography</w:t>
      </w:r>
      <w:bookmarkEnd w:id="56"/>
    </w:p>
    <w:p w14:paraId="5228DA6A" w14:textId="77777777" w:rsidR="00AA251F" w:rsidRPr="00AA251F" w:rsidRDefault="00B65838" w:rsidP="00F41324">
      <w:pPr>
        <w:pStyle w:val="Bibliography"/>
        <w:spacing w:line="240" w:lineRule="auto"/>
        <w:jc w:val="left"/>
      </w:pPr>
      <w:r>
        <w:fldChar w:fldCharType="begin"/>
      </w:r>
      <w:r w:rsidR="00831AF1">
        <w:instrText xml:space="preserve"> ADDIN ZOTERO_BIBL {"uncited":[],"omitted":[],"custom":[]} CSL_BIBLIOGRAPHY </w:instrText>
      </w:r>
      <w:r>
        <w:fldChar w:fldCharType="separate"/>
      </w:r>
      <w:r w:rsidR="00AA251F" w:rsidRPr="00AA251F">
        <w:t xml:space="preserve">Agency for Healthcare Research and Quality. (2019, January). </w:t>
      </w:r>
      <w:r w:rsidR="00AA251F" w:rsidRPr="00AA251F">
        <w:rPr>
          <w:i/>
          <w:iCs/>
        </w:rPr>
        <w:t>Never Events</w:t>
      </w:r>
      <w:r w:rsidR="00AA251F" w:rsidRPr="00AA251F">
        <w:t>. Retrieved from Retrieved from https://psnet.ahrq.gov/primers/primer/3/never-events</w:t>
      </w:r>
    </w:p>
    <w:p w14:paraId="0450037B" w14:textId="77777777" w:rsidR="00AA251F" w:rsidRPr="00AA251F" w:rsidRDefault="00AA251F" w:rsidP="00F41324">
      <w:pPr>
        <w:pStyle w:val="Bibliography"/>
        <w:spacing w:line="240" w:lineRule="auto"/>
        <w:jc w:val="left"/>
      </w:pPr>
      <w:r w:rsidRPr="00AA251F">
        <w:t xml:space="preserve">Altman, K. W. (2018, October 2). </w:t>
      </w:r>
      <w:r w:rsidRPr="00AA251F">
        <w:rPr>
          <w:i/>
          <w:iCs/>
        </w:rPr>
        <w:t>Using caution with wRVU-based physician compensation</w:t>
      </w:r>
      <w:r w:rsidRPr="00AA251F">
        <w:t>. Retrieved from Becker’s Healthcare website: https://www.beckershospitalreview.com/hospital-physician-relationships/using-caution-with-wrvu-based-physician-compensation.html</w:t>
      </w:r>
    </w:p>
    <w:p w14:paraId="0CA2398A" w14:textId="77777777" w:rsidR="00AA251F" w:rsidRPr="00AA251F" w:rsidRDefault="00AA251F" w:rsidP="00F41324">
      <w:pPr>
        <w:pStyle w:val="Bibliography"/>
        <w:spacing w:line="240" w:lineRule="auto"/>
        <w:jc w:val="left"/>
      </w:pPr>
      <w:r w:rsidRPr="00AA251F">
        <w:t xml:space="preserve">American Academy of Pediatrics. (2016). </w:t>
      </w:r>
      <w:r w:rsidRPr="00AA251F">
        <w:rPr>
          <w:i/>
          <w:iCs/>
        </w:rPr>
        <w:t>Physician Compensation Models</w:t>
      </w:r>
      <w:r w:rsidRPr="00AA251F">
        <w:t>. Retrieved from https://www.aap.org/en-us/professional-resources/practice-transformation/managing-your-career/Pages/Physician-Compensation-Models.aspx</w:t>
      </w:r>
    </w:p>
    <w:p w14:paraId="46860AEB" w14:textId="77777777" w:rsidR="00AA251F" w:rsidRPr="00AA251F" w:rsidRDefault="00AA251F" w:rsidP="00F41324">
      <w:pPr>
        <w:pStyle w:val="Bibliography"/>
        <w:spacing w:line="240" w:lineRule="auto"/>
        <w:jc w:val="left"/>
      </w:pPr>
      <w:r w:rsidRPr="00AA251F">
        <w:t xml:space="preserve">Berg, R. N. (2012, January 17). </w:t>
      </w:r>
      <w:r w:rsidRPr="00AA251F">
        <w:rPr>
          <w:i/>
          <w:iCs/>
        </w:rPr>
        <w:t>When Is a wRVU Not a wRVU? Getting Paid Fully for Your Productivity.</w:t>
      </w:r>
      <w:r w:rsidRPr="00AA251F">
        <w:t xml:space="preserve"> Retrieved from Epstein Becker &amp; Green website: https://www.healthemploymentandlabor.com/2012/01/17/when-is-a-wrvu-not-a-wrvu-getting-paid-fully-for-your-productivity/</w:t>
      </w:r>
    </w:p>
    <w:p w14:paraId="1F5DC485" w14:textId="77777777" w:rsidR="00AA251F" w:rsidRPr="00AA251F" w:rsidRDefault="00AA251F" w:rsidP="00F41324">
      <w:pPr>
        <w:pStyle w:val="Bibliography"/>
        <w:spacing w:line="240" w:lineRule="auto"/>
        <w:jc w:val="left"/>
      </w:pPr>
      <w:r w:rsidRPr="00AA251F">
        <w:t xml:space="preserve">Bodenheimer, T., &amp; Sinsky, C. (2014). From triple to quadruple aim: care of the patient requires care of the provider. </w:t>
      </w:r>
      <w:r w:rsidRPr="00AA251F">
        <w:rPr>
          <w:i/>
          <w:iCs/>
        </w:rPr>
        <w:t>The Annals of Family Medicine</w:t>
      </w:r>
      <w:r w:rsidRPr="00AA251F">
        <w:t xml:space="preserve">, </w:t>
      </w:r>
      <w:r w:rsidRPr="00AA251F">
        <w:rPr>
          <w:i/>
          <w:iCs/>
        </w:rPr>
        <w:t>12</w:t>
      </w:r>
      <w:r w:rsidRPr="00AA251F">
        <w:t>(6), 573–576.</w:t>
      </w:r>
    </w:p>
    <w:p w14:paraId="6B48F26A" w14:textId="77777777" w:rsidR="00AA251F" w:rsidRPr="00AA251F" w:rsidRDefault="00AA251F" w:rsidP="00F41324">
      <w:pPr>
        <w:pStyle w:val="Bibliography"/>
        <w:spacing w:line="240" w:lineRule="auto"/>
        <w:jc w:val="left"/>
      </w:pPr>
      <w:r w:rsidRPr="00AA251F">
        <w:t xml:space="preserve">Centers for Medicare &amp; Medicaid Services. (2009). </w:t>
      </w:r>
      <w:r w:rsidRPr="00AA251F">
        <w:rPr>
          <w:i/>
          <w:iCs/>
        </w:rPr>
        <w:t>Roadmap for Implementing Value Driven Healthcare in the Traditional Medicare Fee-for-Service Program</w:t>
      </w:r>
      <w:r w:rsidRPr="00AA251F">
        <w:t>. Retrieved from https://www.cms.gov/Medicare/Quality-Initiatives-Patient-Assessment-Instruments/QualityInitiativesGenInfo/Downloads/VBPRoadmap_OEA_1-16_508.pdf</w:t>
      </w:r>
    </w:p>
    <w:p w14:paraId="6888AD03" w14:textId="77777777" w:rsidR="00AA251F" w:rsidRPr="00AA251F" w:rsidRDefault="00AA251F" w:rsidP="00F41324">
      <w:pPr>
        <w:pStyle w:val="Bibliography"/>
        <w:spacing w:line="240" w:lineRule="auto"/>
        <w:jc w:val="left"/>
      </w:pPr>
      <w:r w:rsidRPr="00AA251F">
        <w:t>Centers for Medicare &amp; Medicaid Services. (2019, July 16). Retrieved from https://www.cms.gov/medicare/quality-initiatives-patient-assessment-instruments/value-based-programs/value-based-programs.html</w:t>
      </w:r>
    </w:p>
    <w:p w14:paraId="5E624A7E" w14:textId="77777777" w:rsidR="00AA251F" w:rsidRPr="00AA251F" w:rsidRDefault="00AA251F" w:rsidP="00F41324">
      <w:pPr>
        <w:pStyle w:val="Bibliography"/>
        <w:spacing w:line="240" w:lineRule="auto"/>
        <w:jc w:val="left"/>
      </w:pPr>
      <w:r w:rsidRPr="00AA251F">
        <w:t xml:space="preserve">Dolan, R. W., Nesto, R., Ellender, S., &amp; Lucchesi, C. (2017). Results, knowledge, and attitudes regarding an incentive compensation plan in a hospital-based, academic, employed physician multispecialty group. </w:t>
      </w:r>
      <w:r w:rsidRPr="00AA251F">
        <w:rPr>
          <w:i/>
          <w:iCs/>
        </w:rPr>
        <w:t>Journal of Healthcare Management</w:t>
      </w:r>
      <w:r w:rsidRPr="00AA251F">
        <w:t xml:space="preserve">, </w:t>
      </w:r>
      <w:r w:rsidRPr="00AA251F">
        <w:rPr>
          <w:i/>
          <w:iCs/>
        </w:rPr>
        <w:t>62</w:t>
      </w:r>
      <w:r w:rsidRPr="00AA251F">
        <w:t>(2), 120–133.</w:t>
      </w:r>
    </w:p>
    <w:p w14:paraId="7BD0AE05" w14:textId="77777777" w:rsidR="00AA251F" w:rsidRPr="00AA251F" w:rsidRDefault="00AA251F" w:rsidP="00F41324">
      <w:pPr>
        <w:pStyle w:val="Bibliography"/>
        <w:spacing w:line="240" w:lineRule="auto"/>
        <w:jc w:val="left"/>
      </w:pPr>
      <w:r w:rsidRPr="00AA251F">
        <w:t xml:space="preserve">Dyrbye, L. N., Varkey, P., Boone, S. L., Satele, D. V., Sloan, J. A., &amp; Shanafelt, T. D. (2013). Physician satisfaction and burnout at different career stages. </w:t>
      </w:r>
      <w:r w:rsidRPr="00AA251F">
        <w:rPr>
          <w:i/>
          <w:iCs/>
        </w:rPr>
        <w:t>Mayo Clinic Proceedings</w:t>
      </w:r>
      <w:r w:rsidRPr="00AA251F">
        <w:t xml:space="preserve">, </w:t>
      </w:r>
      <w:r w:rsidRPr="00AA251F">
        <w:rPr>
          <w:i/>
          <w:iCs/>
        </w:rPr>
        <w:t>88</w:t>
      </w:r>
      <w:r w:rsidRPr="00AA251F">
        <w:t>, 1358–1367. Elsevier.</w:t>
      </w:r>
    </w:p>
    <w:p w14:paraId="0FB0E563" w14:textId="77777777" w:rsidR="00AA251F" w:rsidRPr="00AA251F" w:rsidRDefault="00AA251F" w:rsidP="00F41324">
      <w:pPr>
        <w:pStyle w:val="Bibliography"/>
        <w:spacing w:line="240" w:lineRule="auto"/>
        <w:jc w:val="left"/>
      </w:pPr>
      <w:r w:rsidRPr="00AA251F">
        <w:t xml:space="preserve">Gee, K. (2015). </w:t>
      </w:r>
      <w:r w:rsidRPr="00AA251F">
        <w:rPr>
          <w:i/>
          <w:iCs/>
        </w:rPr>
        <w:t>Rethinking Physician Compensation</w:t>
      </w:r>
      <w:r w:rsidRPr="00AA251F">
        <w:t>. Retrieved from Huron website: https://www.huronconsultinggroup.com/resources/healthcare/rethinking-physician-compensation</w:t>
      </w:r>
    </w:p>
    <w:p w14:paraId="105CCC47" w14:textId="77777777" w:rsidR="00AA251F" w:rsidRPr="00AA251F" w:rsidRDefault="00AA251F" w:rsidP="00F41324">
      <w:pPr>
        <w:pStyle w:val="Bibliography"/>
        <w:spacing w:line="240" w:lineRule="auto"/>
        <w:jc w:val="left"/>
      </w:pPr>
      <w:r w:rsidRPr="00AA251F">
        <w:t xml:space="preserve">Gorman, S. L. (2017). The fourth aim: care of the provider. </w:t>
      </w:r>
      <w:r w:rsidRPr="00AA251F">
        <w:rPr>
          <w:i/>
          <w:iCs/>
        </w:rPr>
        <w:t>Journal of Acute Care Physical Therapy</w:t>
      </w:r>
      <w:r w:rsidRPr="00AA251F">
        <w:t xml:space="preserve">, </w:t>
      </w:r>
      <w:r w:rsidRPr="00AA251F">
        <w:rPr>
          <w:i/>
          <w:iCs/>
        </w:rPr>
        <w:t>8</w:t>
      </w:r>
      <w:r w:rsidRPr="00AA251F">
        <w:t>(4), 113–114.</w:t>
      </w:r>
    </w:p>
    <w:p w14:paraId="531573F1" w14:textId="77777777" w:rsidR="00AA251F" w:rsidRPr="00AA251F" w:rsidRDefault="00AA251F" w:rsidP="00F41324">
      <w:pPr>
        <w:pStyle w:val="Bibliography"/>
        <w:spacing w:line="240" w:lineRule="auto"/>
        <w:jc w:val="left"/>
      </w:pPr>
      <w:r w:rsidRPr="00AA251F">
        <w:t xml:space="preserve">HealthLeaders Media Intelligence. (2014, January). </w:t>
      </w:r>
      <w:r w:rsidRPr="00AA251F">
        <w:rPr>
          <w:i/>
          <w:iCs/>
        </w:rPr>
        <w:t>Industry Survey 2014: Forging Healthcare’s New Financial Foundation.</w:t>
      </w:r>
      <w:r w:rsidRPr="00AA251F">
        <w:t xml:space="preserve"> Retrieved from http://content.hcpro.com/pdf/content/299648.pdf</w:t>
      </w:r>
    </w:p>
    <w:p w14:paraId="790DCE92" w14:textId="77777777" w:rsidR="00AA251F" w:rsidRPr="00AA251F" w:rsidRDefault="00AA251F" w:rsidP="00F41324">
      <w:pPr>
        <w:pStyle w:val="Bibliography"/>
        <w:spacing w:line="240" w:lineRule="auto"/>
        <w:jc w:val="left"/>
      </w:pPr>
      <w:r w:rsidRPr="00AA251F">
        <w:t xml:space="preserve">Kibria, A., Mancher, M., McCoy, M. A., Graham, R. P., Garber, A. M., Newhouse, J. P., &amp; others. (2013). </w:t>
      </w:r>
      <w:r w:rsidRPr="00AA251F">
        <w:rPr>
          <w:i/>
          <w:iCs/>
        </w:rPr>
        <w:t>Variation in health care spending: target decision making, not geography</w:t>
      </w:r>
      <w:r w:rsidRPr="00AA251F">
        <w:t>. National Academies Press.</w:t>
      </w:r>
    </w:p>
    <w:p w14:paraId="21BAB811" w14:textId="77777777" w:rsidR="00AA251F" w:rsidRPr="00AA251F" w:rsidRDefault="00AA251F" w:rsidP="00F41324">
      <w:pPr>
        <w:pStyle w:val="Bibliography"/>
        <w:spacing w:line="240" w:lineRule="auto"/>
        <w:jc w:val="left"/>
      </w:pPr>
      <w:r w:rsidRPr="00AA251F">
        <w:t xml:space="preserve">Kramer, G. P., Bernstein, D. A., &amp; Phares, V. (2019). </w:t>
      </w:r>
      <w:r w:rsidRPr="00AA251F">
        <w:rPr>
          <w:i/>
          <w:iCs/>
        </w:rPr>
        <w:t>Introduction to clinical psychology</w:t>
      </w:r>
      <w:r w:rsidRPr="00AA251F">
        <w:t>. Cambridge University Press.</w:t>
      </w:r>
    </w:p>
    <w:p w14:paraId="133435ED" w14:textId="77777777" w:rsidR="00AA251F" w:rsidRPr="00AA251F" w:rsidRDefault="00AA251F" w:rsidP="00F41324">
      <w:pPr>
        <w:pStyle w:val="Bibliography"/>
        <w:spacing w:line="240" w:lineRule="auto"/>
        <w:jc w:val="left"/>
      </w:pPr>
      <w:r w:rsidRPr="00AA251F">
        <w:t xml:space="preserve">Lee, S., Wang, S., Bain, P. A., Kundinger, T., Sommers, C., Baker, C., &amp; Li, J. (2018). Modeling and Analysis of Postdischarge Intervention Process to Reduce COPD Readmissions. </w:t>
      </w:r>
      <w:r w:rsidRPr="00AA251F">
        <w:rPr>
          <w:i/>
          <w:iCs/>
        </w:rPr>
        <w:t>IEEE Transactions on Automation Science and Engineering</w:t>
      </w:r>
      <w:r w:rsidRPr="00AA251F">
        <w:t xml:space="preserve">, </w:t>
      </w:r>
      <w:r w:rsidRPr="00AA251F">
        <w:rPr>
          <w:i/>
          <w:iCs/>
        </w:rPr>
        <w:t>16</w:t>
      </w:r>
      <w:r w:rsidRPr="00AA251F">
        <w:t>(1), 21–34.</w:t>
      </w:r>
    </w:p>
    <w:p w14:paraId="55057F17" w14:textId="77777777" w:rsidR="00AA251F" w:rsidRPr="00AA251F" w:rsidRDefault="00AA251F" w:rsidP="00F41324">
      <w:pPr>
        <w:pStyle w:val="Bibliography"/>
        <w:spacing w:line="240" w:lineRule="auto"/>
        <w:jc w:val="left"/>
      </w:pPr>
      <w:r w:rsidRPr="00AA251F">
        <w:t xml:space="preserve">Luh, J. Y. (2016). MACRA regulatory burdens and the threat of physician burnout. </w:t>
      </w:r>
      <w:r w:rsidRPr="00AA251F">
        <w:rPr>
          <w:i/>
          <w:iCs/>
        </w:rPr>
        <w:t>Mayo Clinic Proceedings</w:t>
      </w:r>
      <w:r w:rsidRPr="00AA251F">
        <w:t xml:space="preserve">, </w:t>
      </w:r>
      <w:r w:rsidRPr="00AA251F">
        <w:rPr>
          <w:i/>
          <w:iCs/>
        </w:rPr>
        <w:t>91</w:t>
      </w:r>
      <w:r w:rsidRPr="00AA251F">
        <w:t>, 1671–1672. Elsevier.</w:t>
      </w:r>
    </w:p>
    <w:p w14:paraId="4EE985D2" w14:textId="77777777" w:rsidR="00AA251F" w:rsidRPr="00AA251F" w:rsidRDefault="00AA251F" w:rsidP="00F41324">
      <w:pPr>
        <w:pStyle w:val="Bibliography"/>
        <w:spacing w:line="240" w:lineRule="auto"/>
        <w:jc w:val="left"/>
      </w:pPr>
      <w:r w:rsidRPr="00AA251F">
        <w:lastRenderedPageBreak/>
        <w:t xml:space="preserve">Milstein, A. (2009). Ending extra payment for “never events”—stronger incentives for patients’ safety. </w:t>
      </w:r>
      <w:r w:rsidRPr="00AA251F">
        <w:rPr>
          <w:i/>
          <w:iCs/>
        </w:rPr>
        <w:t>New England Journal of Medicine</w:t>
      </w:r>
      <w:r w:rsidRPr="00AA251F">
        <w:t xml:space="preserve">, </w:t>
      </w:r>
      <w:r w:rsidRPr="00AA251F">
        <w:rPr>
          <w:i/>
          <w:iCs/>
        </w:rPr>
        <w:t>360</w:t>
      </w:r>
      <w:r w:rsidRPr="00AA251F">
        <w:t>(23), 2388–2390.</w:t>
      </w:r>
    </w:p>
    <w:p w14:paraId="6FBFBBC7" w14:textId="77777777" w:rsidR="00AA251F" w:rsidRPr="00AA251F" w:rsidRDefault="00AA251F" w:rsidP="00F41324">
      <w:pPr>
        <w:pStyle w:val="Bibliography"/>
        <w:spacing w:line="240" w:lineRule="auto"/>
        <w:jc w:val="left"/>
      </w:pPr>
      <w:r w:rsidRPr="00AA251F">
        <w:t xml:space="preserve">Rajkumar, R., Conway, P. H., &amp; Tavenner, M. (2014). CMS—engaging multiple payers in payment reform. </w:t>
      </w:r>
      <w:r w:rsidRPr="00AA251F">
        <w:rPr>
          <w:i/>
          <w:iCs/>
        </w:rPr>
        <w:t>Jama</w:t>
      </w:r>
      <w:r w:rsidRPr="00AA251F">
        <w:t xml:space="preserve">, </w:t>
      </w:r>
      <w:r w:rsidRPr="00AA251F">
        <w:rPr>
          <w:i/>
          <w:iCs/>
        </w:rPr>
        <w:t>311</w:t>
      </w:r>
      <w:r w:rsidRPr="00AA251F">
        <w:t>(19), 1967–1968.</w:t>
      </w:r>
    </w:p>
    <w:p w14:paraId="2993B01D" w14:textId="77777777" w:rsidR="00AA251F" w:rsidRPr="00AA251F" w:rsidRDefault="00AA251F" w:rsidP="00F41324">
      <w:pPr>
        <w:pStyle w:val="Bibliography"/>
        <w:spacing w:line="240" w:lineRule="auto"/>
        <w:jc w:val="left"/>
      </w:pPr>
      <w:r w:rsidRPr="00AA251F">
        <w:t xml:space="preserve">Rodriguez, H. P., Von Glahn, T., Elliott, M. N., Rogers, W. H., &amp; Safran, D. G. (2009). The effect of performance-based financial incentives on improving patient care experiences: a statewide evaluation. </w:t>
      </w:r>
      <w:r w:rsidRPr="00AA251F">
        <w:rPr>
          <w:i/>
          <w:iCs/>
        </w:rPr>
        <w:t>Journal of General Internal Medicine</w:t>
      </w:r>
      <w:r w:rsidRPr="00AA251F">
        <w:t xml:space="preserve">, </w:t>
      </w:r>
      <w:r w:rsidRPr="00AA251F">
        <w:rPr>
          <w:i/>
          <w:iCs/>
        </w:rPr>
        <w:t>24</w:t>
      </w:r>
      <w:r w:rsidRPr="00AA251F">
        <w:t>(12), 1281.</w:t>
      </w:r>
    </w:p>
    <w:p w14:paraId="21D814E4" w14:textId="77777777" w:rsidR="00AA251F" w:rsidRPr="00AA251F" w:rsidRDefault="00AA251F" w:rsidP="00F41324">
      <w:pPr>
        <w:pStyle w:val="Bibliography"/>
        <w:spacing w:line="240" w:lineRule="auto"/>
        <w:jc w:val="left"/>
      </w:pPr>
      <w:r w:rsidRPr="00AA251F">
        <w:t xml:space="preserve">Saignite. (2019). </w:t>
      </w:r>
      <w:r w:rsidRPr="00AA251F">
        <w:rPr>
          <w:i/>
          <w:iCs/>
        </w:rPr>
        <w:t>10 FAQs About the Merit-based Incentive Payment System (MIPS)</w:t>
      </w:r>
      <w:r w:rsidRPr="00AA251F">
        <w:t>. Retrieved from https://www.saignite.com/industry-expertise/quality-payment-program/mips-education/10-faqs-about-mips/</w:t>
      </w:r>
    </w:p>
    <w:p w14:paraId="79A625D3" w14:textId="77777777" w:rsidR="00AA251F" w:rsidRPr="00AA251F" w:rsidRDefault="00AA251F" w:rsidP="00F41324">
      <w:pPr>
        <w:pStyle w:val="Bibliography"/>
        <w:spacing w:line="240" w:lineRule="auto"/>
        <w:jc w:val="left"/>
      </w:pPr>
      <w:r w:rsidRPr="00AA251F">
        <w:t xml:space="preserve">Schwenk, T. L., &amp; Gold, K. J. (2018). Physician burnout—a serious symptom, but of what? </w:t>
      </w:r>
      <w:r w:rsidRPr="00AA251F">
        <w:rPr>
          <w:i/>
          <w:iCs/>
        </w:rPr>
        <w:t>Jama</w:t>
      </w:r>
      <w:r w:rsidRPr="00AA251F">
        <w:t xml:space="preserve">, </w:t>
      </w:r>
      <w:r w:rsidRPr="00AA251F">
        <w:rPr>
          <w:i/>
          <w:iCs/>
        </w:rPr>
        <w:t>320</w:t>
      </w:r>
      <w:r w:rsidRPr="00AA251F">
        <w:t>(11), 1109–1110.</w:t>
      </w:r>
    </w:p>
    <w:p w14:paraId="7605F5ED" w14:textId="77777777" w:rsidR="00AA251F" w:rsidRPr="00AA251F" w:rsidRDefault="00AA251F" w:rsidP="00F41324">
      <w:pPr>
        <w:pStyle w:val="Bibliography"/>
        <w:spacing w:line="240" w:lineRule="auto"/>
        <w:jc w:val="left"/>
      </w:pPr>
      <w:r w:rsidRPr="00AA251F">
        <w:t xml:space="preserve">Shanafelt, T. D., Boone, S., Tan, L., Dyrbye, L. N., Sotile, W., Satele, D., … Oreskovich, M. R. (2012). Burnout and satisfaction with work-life balance among US physicians relative to the general US population. </w:t>
      </w:r>
      <w:r w:rsidRPr="00AA251F">
        <w:rPr>
          <w:i/>
          <w:iCs/>
        </w:rPr>
        <w:t>Archives of Internal Medicine</w:t>
      </w:r>
      <w:r w:rsidRPr="00AA251F">
        <w:t xml:space="preserve">, </w:t>
      </w:r>
      <w:r w:rsidRPr="00AA251F">
        <w:rPr>
          <w:i/>
          <w:iCs/>
        </w:rPr>
        <w:t>172</w:t>
      </w:r>
      <w:r w:rsidRPr="00AA251F">
        <w:t>(18), 1377–1385.</w:t>
      </w:r>
    </w:p>
    <w:p w14:paraId="5DB8830D" w14:textId="77777777" w:rsidR="00AA251F" w:rsidRPr="00AA251F" w:rsidRDefault="00AA251F" w:rsidP="00F41324">
      <w:pPr>
        <w:pStyle w:val="Bibliography"/>
        <w:spacing w:line="240" w:lineRule="auto"/>
        <w:jc w:val="left"/>
      </w:pPr>
      <w:r w:rsidRPr="00AA251F">
        <w:t xml:space="preserve">Shanafelt, T. D., &amp; Noseworthy, J. H. (2017). Executive leadership and physician well-being: nine organizational strategies to promote engagement and reduce burnout. </w:t>
      </w:r>
      <w:r w:rsidRPr="00AA251F">
        <w:rPr>
          <w:i/>
          <w:iCs/>
        </w:rPr>
        <w:t>Mayo Clinic Proceedings</w:t>
      </w:r>
      <w:r w:rsidRPr="00AA251F">
        <w:t xml:space="preserve">, </w:t>
      </w:r>
      <w:r w:rsidRPr="00AA251F">
        <w:rPr>
          <w:i/>
          <w:iCs/>
        </w:rPr>
        <w:t>92</w:t>
      </w:r>
      <w:r w:rsidRPr="00AA251F">
        <w:t>, 129–146. Elsevier.</w:t>
      </w:r>
    </w:p>
    <w:p w14:paraId="0A88709A" w14:textId="77777777" w:rsidR="00AA251F" w:rsidRPr="00AA251F" w:rsidRDefault="00AA251F" w:rsidP="00F41324">
      <w:pPr>
        <w:pStyle w:val="Bibliography"/>
        <w:spacing w:line="240" w:lineRule="auto"/>
        <w:jc w:val="left"/>
      </w:pPr>
      <w:r w:rsidRPr="00AA251F">
        <w:t xml:space="preserve">Shanafelt, T. D., West, C. P., Sloan, J. A., Novotny, P. J., Poland, G. A., Menaker, R., … Dyrbye, L. N. (2009). Career fit and burnout among academic faculty. </w:t>
      </w:r>
      <w:r w:rsidRPr="00AA251F">
        <w:rPr>
          <w:i/>
          <w:iCs/>
        </w:rPr>
        <w:t>Archives of Internal Medicine</w:t>
      </w:r>
      <w:r w:rsidRPr="00AA251F">
        <w:t xml:space="preserve">, </w:t>
      </w:r>
      <w:r w:rsidRPr="00AA251F">
        <w:rPr>
          <w:i/>
          <w:iCs/>
        </w:rPr>
        <w:t>169</w:t>
      </w:r>
      <w:r w:rsidRPr="00AA251F">
        <w:t>(10), 990–995.</w:t>
      </w:r>
    </w:p>
    <w:p w14:paraId="2F54867C" w14:textId="77777777" w:rsidR="00AA251F" w:rsidRPr="00AA251F" w:rsidRDefault="00AA251F" w:rsidP="00F41324">
      <w:pPr>
        <w:pStyle w:val="Bibliography"/>
        <w:spacing w:line="240" w:lineRule="auto"/>
        <w:jc w:val="left"/>
      </w:pPr>
      <w:r w:rsidRPr="00AA251F">
        <w:t xml:space="preserve">Skillman, M., Cross-Barnet, C., Singer, R. F., Ruiz, S., Rotondo, C., Ahn, R., … Moiduddin, A. (2017). Physician engagement strategies in care coordination: Findings from the Centers for Medicare &amp; Medicaid Services’ Health Care Innovation Awards Program. </w:t>
      </w:r>
      <w:r w:rsidRPr="00AA251F">
        <w:rPr>
          <w:i/>
          <w:iCs/>
        </w:rPr>
        <w:t>Health Services Research</w:t>
      </w:r>
      <w:r w:rsidRPr="00AA251F">
        <w:t xml:space="preserve">, </w:t>
      </w:r>
      <w:r w:rsidRPr="00AA251F">
        <w:rPr>
          <w:i/>
          <w:iCs/>
        </w:rPr>
        <w:t>52</w:t>
      </w:r>
      <w:r w:rsidRPr="00AA251F">
        <w:t>(1), 291–312.</w:t>
      </w:r>
    </w:p>
    <w:p w14:paraId="58B801E9" w14:textId="77777777" w:rsidR="00AA251F" w:rsidRPr="00AA251F" w:rsidRDefault="00AA251F" w:rsidP="00F41324">
      <w:pPr>
        <w:pStyle w:val="Bibliography"/>
        <w:spacing w:line="240" w:lineRule="auto"/>
        <w:jc w:val="left"/>
      </w:pPr>
      <w:r w:rsidRPr="00AA251F">
        <w:t xml:space="preserve">Stanisce, L., Ahmad, N., Deckard, N., Solomon, D., Spalla, T. C., Gaughan, J. P., &amp; Koshkareva, Y. (2019). The Impact of RVU-Based Compensation on Patient Safety Outcomes in Outpatient Otolaryngology Procedures. </w:t>
      </w:r>
      <w:r w:rsidRPr="00AA251F">
        <w:rPr>
          <w:i/>
          <w:iCs/>
        </w:rPr>
        <w:t>Otolaryngology–Head and Neck Surgery</w:t>
      </w:r>
      <w:r w:rsidRPr="00AA251F">
        <w:t xml:space="preserve">, </w:t>
      </w:r>
      <w:r w:rsidRPr="00AA251F">
        <w:rPr>
          <w:i/>
          <w:iCs/>
        </w:rPr>
        <w:t>160</w:t>
      </w:r>
      <w:r w:rsidRPr="00AA251F">
        <w:t>(6), 1003–1008.</w:t>
      </w:r>
    </w:p>
    <w:p w14:paraId="262E30B2" w14:textId="77777777" w:rsidR="00AA251F" w:rsidRPr="00AA251F" w:rsidRDefault="00AA251F" w:rsidP="00F41324">
      <w:pPr>
        <w:pStyle w:val="Bibliography"/>
        <w:spacing w:line="240" w:lineRule="auto"/>
        <w:jc w:val="left"/>
      </w:pPr>
      <w:r w:rsidRPr="00AA251F">
        <w:t xml:space="preserve">Stewart, M. G., Jones, D. B., &amp; Garson Jr, A. T. (2001). An incentive plan for professional fee collections at an indigent-care teaching hospital. </w:t>
      </w:r>
      <w:r w:rsidRPr="00AA251F">
        <w:rPr>
          <w:i/>
          <w:iCs/>
        </w:rPr>
        <w:t>Academic Medicine</w:t>
      </w:r>
      <w:r w:rsidRPr="00AA251F">
        <w:t xml:space="preserve">, </w:t>
      </w:r>
      <w:r w:rsidRPr="00AA251F">
        <w:rPr>
          <w:i/>
          <w:iCs/>
        </w:rPr>
        <w:t>76</w:t>
      </w:r>
      <w:r w:rsidRPr="00AA251F">
        <w:t>(11), 1094–1099.</w:t>
      </w:r>
    </w:p>
    <w:p w14:paraId="550EE977" w14:textId="77777777" w:rsidR="00AA251F" w:rsidRPr="00AA251F" w:rsidRDefault="00AA251F" w:rsidP="00F41324">
      <w:pPr>
        <w:pStyle w:val="Bibliography"/>
        <w:spacing w:line="240" w:lineRule="auto"/>
        <w:jc w:val="left"/>
      </w:pPr>
      <w:r w:rsidRPr="00AA251F">
        <w:t xml:space="preserve">Wallace, J. E., Lemaire, J. B., &amp; Ghali, W. A. (2009). Physician wellness: a missing quality indicator. </w:t>
      </w:r>
      <w:r w:rsidRPr="00AA251F">
        <w:rPr>
          <w:i/>
          <w:iCs/>
        </w:rPr>
        <w:t>The Lancet</w:t>
      </w:r>
      <w:r w:rsidRPr="00AA251F">
        <w:t xml:space="preserve">, </w:t>
      </w:r>
      <w:r w:rsidRPr="00AA251F">
        <w:rPr>
          <w:i/>
          <w:iCs/>
        </w:rPr>
        <w:t>374</w:t>
      </w:r>
      <w:r w:rsidRPr="00AA251F">
        <w:t>(9702), 1714–1721.</w:t>
      </w:r>
    </w:p>
    <w:p w14:paraId="381F5B0A" w14:textId="77777777" w:rsidR="00AA251F" w:rsidRPr="00AA251F" w:rsidRDefault="00AA251F" w:rsidP="00F41324">
      <w:pPr>
        <w:pStyle w:val="Bibliography"/>
        <w:spacing w:line="240" w:lineRule="auto"/>
        <w:jc w:val="left"/>
      </w:pPr>
      <w:r w:rsidRPr="00AA251F">
        <w:t xml:space="preserve">West, C. P., Dyrbye, L. N., Erwin, P. J., &amp; Shanafelt, T. D. (2016). Interventions to prevent and reduce physician burnout: a systematic review and meta-analysis. </w:t>
      </w:r>
      <w:r w:rsidRPr="00AA251F">
        <w:rPr>
          <w:i/>
          <w:iCs/>
        </w:rPr>
        <w:t>The Lancet</w:t>
      </w:r>
      <w:r w:rsidRPr="00AA251F">
        <w:t xml:space="preserve">, </w:t>
      </w:r>
      <w:r w:rsidRPr="00AA251F">
        <w:rPr>
          <w:i/>
          <w:iCs/>
        </w:rPr>
        <w:t>388</w:t>
      </w:r>
      <w:r w:rsidRPr="00AA251F">
        <w:t>(10057), 2272–2281.</w:t>
      </w:r>
    </w:p>
    <w:p w14:paraId="0DB98823" w14:textId="577C4FF7" w:rsidR="00B65838" w:rsidRPr="00B65838" w:rsidRDefault="00B65838" w:rsidP="00F41324">
      <w:pPr>
        <w:spacing w:line="240" w:lineRule="auto"/>
        <w:jc w:val="left"/>
      </w:pPr>
      <w:r>
        <w:fldChar w:fldCharType="end"/>
      </w:r>
    </w:p>
    <w:sectPr w:rsidR="00B65838" w:rsidRPr="00B65838" w:rsidSect="004F605E">
      <w:footnotePr>
        <w:numFmt w:val="lowerRoman"/>
      </w:footnotePr>
      <w:endnotePr>
        <w:numFmt w:val="decimal"/>
      </w:endnotePr>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7AA9F9" w14:textId="77777777" w:rsidR="006725FA" w:rsidRDefault="006725FA">
      <w:r>
        <w:separator/>
      </w:r>
    </w:p>
  </w:endnote>
  <w:endnote w:type="continuationSeparator" w:id="0">
    <w:p w14:paraId="3136A18F" w14:textId="77777777" w:rsidR="006725FA" w:rsidRDefault="006725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FAEA8B" w14:textId="52FEFE34" w:rsidR="0059301A" w:rsidRDefault="0059301A" w:rsidP="006B1124">
    <w:pPr>
      <w:tabs>
        <w:tab w:val="center" w:pos="4680"/>
      </w:tabs>
      <w:ind w:firstLine="0"/>
    </w:pPr>
    <w:r>
      <w:tab/>
    </w:r>
    <w:r>
      <w:fldChar w:fldCharType="begin"/>
    </w:r>
    <w:r>
      <w:instrText xml:space="preserve"> PAGE </w:instrText>
    </w:r>
    <w:r>
      <w:fldChar w:fldCharType="separate"/>
    </w:r>
    <w:r w:rsidR="00E10AF9">
      <w:rPr>
        <w:noProof/>
      </w:rPr>
      <w:t>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BB72C6" w14:textId="77777777" w:rsidR="0059301A" w:rsidRDefault="0059301A" w:rsidP="00AF3154">
    <w:pPr>
      <w:pStyle w:val="Footer"/>
      <w:tabs>
        <w:tab w:val="clear" w:pos="4320"/>
        <w:tab w:val="center" w:pos="4680"/>
      </w:tabs>
    </w:pPr>
    <w: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EE0A0D" w14:textId="6024FFDE" w:rsidR="0059301A" w:rsidRDefault="0059301A" w:rsidP="006B1124">
    <w:pPr>
      <w:tabs>
        <w:tab w:val="center" w:pos="4680"/>
      </w:tabs>
      <w:ind w:firstLine="0"/>
    </w:pPr>
    <w:r>
      <w:tab/>
    </w:r>
    <w:r>
      <w:fldChar w:fldCharType="begin"/>
    </w:r>
    <w:r>
      <w:instrText xml:space="preserve"> PAGE </w:instrText>
    </w:r>
    <w:r>
      <w:fldChar w:fldCharType="separate"/>
    </w:r>
    <w:r w:rsidR="00E10AF9">
      <w:rPr>
        <w:noProof/>
      </w:rPr>
      <w:t>viii</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20E761" w14:textId="77777777" w:rsidR="006725FA" w:rsidRDefault="006725FA">
      <w:r>
        <w:separator/>
      </w:r>
    </w:p>
  </w:footnote>
  <w:footnote w:type="continuationSeparator" w:id="0">
    <w:p w14:paraId="00528949" w14:textId="77777777" w:rsidR="006725FA" w:rsidRDefault="006725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0B68AF" w14:textId="77777777" w:rsidR="0059301A" w:rsidRPr="00932701" w:rsidRDefault="0059301A" w:rsidP="00932701">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7E8001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A76908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46F20B8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DF2151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682263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E4A402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4C1E5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BD660C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0443A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CE8117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6522EB6"/>
    <w:multiLevelType w:val="hybridMultilevel"/>
    <w:tmpl w:val="889C49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0C315625"/>
    <w:multiLevelType w:val="multilevel"/>
    <w:tmpl w:val="3C085474"/>
    <w:lvl w:ilvl="0">
      <w:start w:val="1"/>
      <w:numFmt w:val="decimal"/>
      <w:pStyle w:val="Heading1"/>
      <w:suff w:val="space"/>
      <w:lvlText w:val="%1.0"/>
      <w:lvlJc w:val="left"/>
      <w:pPr>
        <w:ind w:left="792" w:hanging="792"/>
      </w:pPr>
      <w:rPr>
        <w:rFonts w:hint="default"/>
        <w:b/>
        <w:i w:val="0"/>
        <w:sz w:val="24"/>
        <w:szCs w:val="24"/>
      </w:rPr>
    </w:lvl>
    <w:lvl w:ilvl="1">
      <w:start w:val="1"/>
      <w:numFmt w:val="decimal"/>
      <w:pStyle w:val="Heading2"/>
      <w:suff w:val="space"/>
      <w:lvlText w:val="%1.%2"/>
      <w:lvlJc w:val="left"/>
      <w:pPr>
        <w:ind w:left="1656" w:hanging="864"/>
      </w:pPr>
      <w:rPr>
        <w:rFonts w:hint="default"/>
        <w:b/>
        <w:i w:val="0"/>
        <w:sz w:val="24"/>
      </w:rPr>
    </w:lvl>
    <w:lvl w:ilvl="2">
      <w:start w:val="1"/>
      <w:numFmt w:val="decimal"/>
      <w:pStyle w:val="Heading3"/>
      <w:suff w:val="space"/>
      <w:lvlText w:val="%1.%2.%3 "/>
      <w:lvlJc w:val="left"/>
      <w:pPr>
        <w:ind w:left="3096" w:hanging="1440"/>
      </w:pPr>
      <w:rPr>
        <w:rFonts w:hint="default"/>
        <w:b/>
        <w:i w:val="0"/>
        <w:sz w:val="24"/>
        <w:szCs w:val="24"/>
      </w:rPr>
    </w:lvl>
    <w:lvl w:ilvl="3">
      <w:start w:val="1"/>
      <w:numFmt w:val="decimal"/>
      <w:pStyle w:val="Heading4"/>
      <w:suff w:val="space"/>
      <w:lvlText w:val="%1.%2.%3.%4"/>
      <w:lvlJc w:val="left"/>
      <w:pPr>
        <w:ind w:left="4824" w:hanging="1728"/>
      </w:pPr>
      <w:rPr>
        <w:rFonts w:hint="default"/>
        <w:b/>
        <w:i w:val="0"/>
        <w:sz w:val="24"/>
        <w:szCs w:val="24"/>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2" w15:restartNumberingAfterBreak="0">
    <w:nsid w:val="123406AA"/>
    <w:multiLevelType w:val="hybridMultilevel"/>
    <w:tmpl w:val="AF34F3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2C12FA5"/>
    <w:multiLevelType w:val="hybridMultilevel"/>
    <w:tmpl w:val="AABC97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34475D8"/>
    <w:multiLevelType w:val="hybridMultilevel"/>
    <w:tmpl w:val="7F8A5E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6B41FBA"/>
    <w:multiLevelType w:val="multilevel"/>
    <w:tmpl w:val="23C6E0A2"/>
    <w:styleLink w:val="Style1"/>
    <w:lvl w:ilvl="0">
      <w:start w:val="1"/>
      <w:numFmt w:val="upperLetter"/>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suff w:val="nothing"/>
      <w:lvlText w:val="Appendix %5"/>
      <w:lvlJc w:val="left"/>
      <w:pPr>
        <w:ind w:left="0" w:firstLine="0"/>
      </w:pPr>
      <w:rPr>
        <w:rFonts w:hint="default"/>
        <w:b/>
        <w:i w:val="0"/>
        <w:caps w:val="0"/>
        <w:sz w:val="24"/>
        <w:szCs w:val="24"/>
      </w:rPr>
    </w:lvl>
    <w:lvl w:ilvl="5">
      <w:start w:val="1"/>
      <w:numFmt w:val="decimal"/>
      <w:suff w:val="space"/>
      <w:lvlText w:val="%5.%6"/>
      <w:lvlJc w:val="left"/>
      <w:pPr>
        <w:ind w:left="0" w:firstLine="0"/>
      </w:pPr>
      <w:rPr>
        <w:rFonts w:hint="default"/>
        <w:b/>
        <w:i w:val="0"/>
        <w:sz w:val="24"/>
        <w:szCs w:val="24"/>
      </w:rPr>
    </w:lvl>
    <w:lvl w:ilvl="6">
      <w:start w:val="1"/>
      <w:numFmt w:val="decimal"/>
      <w:lvlText w:val="%5.%6.%7"/>
      <w:lvlJc w:val="left"/>
      <w:pPr>
        <w:tabs>
          <w:tab w:val="num" w:pos="-31680"/>
        </w:tabs>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abstractNum w:abstractNumId="16" w15:restartNumberingAfterBreak="0">
    <w:nsid w:val="48756846"/>
    <w:multiLevelType w:val="multilevel"/>
    <w:tmpl w:val="A59615B4"/>
    <w:lvl w:ilvl="0">
      <w:start w:val="1"/>
      <w:numFmt w:val="upperLetter"/>
      <w:pStyle w:val="AppSection"/>
      <w:suff w:val="nothing"/>
      <w:lvlText w:val="APPENDIX %1"/>
      <w:lvlJc w:val="left"/>
      <w:pPr>
        <w:ind w:left="-720" w:firstLine="0"/>
      </w:pPr>
      <w:rPr>
        <w:rFonts w:hint="default"/>
        <w:b/>
        <w:i w:val="0"/>
        <w:caps/>
        <w:sz w:val="24"/>
        <w:szCs w:val="24"/>
      </w:rPr>
    </w:lvl>
    <w:lvl w:ilvl="1">
      <w:start w:val="1"/>
      <w:numFmt w:val="decimalZero"/>
      <w:isLgl/>
      <w:lvlText w:val="Section %1.%2"/>
      <w:lvlJc w:val="left"/>
      <w:pPr>
        <w:tabs>
          <w:tab w:val="num" w:pos="1080"/>
        </w:tabs>
        <w:ind w:left="-1440" w:firstLine="0"/>
      </w:pPr>
      <w:rPr>
        <w:rFonts w:hint="default"/>
      </w:rPr>
    </w:lvl>
    <w:lvl w:ilvl="2">
      <w:start w:val="1"/>
      <w:numFmt w:val="lowerLetter"/>
      <w:lvlText w:val="(%3)"/>
      <w:lvlJc w:val="left"/>
      <w:pPr>
        <w:tabs>
          <w:tab w:val="num" w:pos="-432"/>
        </w:tabs>
        <w:ind w:left="-720" w:hanging="432"/>
      </w:pPr>
      <w:rPr>
        <w:rFonts w:hint="default"/>
      </w:rPr>
    </w:lvl>
    <w:lvl w:ilvl="3">
      <w:start w:val="1"/>
      <w:numFmt w:val="lowerRoman"/>
      <w:lvlText w:val="(%4)"/>
      <w:lvlJc w:val="right"/>
      <w:pPr>
        <w:tabs>
          <w:tab w:val="num" w:pos="-576"/>
        </w:tabs>
        <w:ind w:left="-576" w:hanging="144"/>
      </w:pPr>
      <w:rPr>
        <w:rFonts w:hint="default"/>
      </w:rPr>
    </w:lvl>
    <w:lvl w:ilvl="4">
      <w:start w:val="1"/>
      <w:numFmt w:val="upperLetter"/>
      <w:lvlRestart w:val="0"/>
      <w:pStyle w:val="Appendix"/>
      <w:suff w:val="space"/>
      <w:lvlText w:val="Appendix %5"/>
      <w:lvlJc w:val="left"/>
      <w:pPr>
        <w:ind w:left="0" w:firstLine="0"/>
      </w:pPr>
      <w:rPr>
        <w:rFonts w:hint="default"/>
        <w:b/>
        <w:i w:val="0"/>
        <w:caps w:val="0"/>
        <w:sz w:val="24"/>
        <w:szCs w:val="24"/>
      </w:rPr>
    </w:lvl>
    <w:lvl w:ilvl="5">
      <w:start w:val="1"/>
      <w:numFmt w:val="decimal"/>
      <w:pStyle w:val="AppSection"/>
      <w:suff w:val="space"/>
      <w:lvlText w:val="%5.%6"/>
      <w:lvlJc w:val="left"/>
      <w:pPr>
        <w:ind w:left="0" w:firstLine="0"/>
      </w:pPr>
      <w:rPr>
        <w:rFonts w:hint="default"/>
        <w:b/>
        <w:i w:val="0"/>
        <w:sz w:val="24"/>
        <w:szCs w:val="24"/>
      </w:rPr>
    </w:lvl>
    <w:lvl w:ilvl="6">
      <w:start w:val="1"/>
      <w:numFmt w:val="decimal"/>
      <w:pStyle w:val="AppSubsection"/>
      <w:suff w:val="space"/>
      <w:lvlText w:val="%5.%6.%7"/>
      <w:lvlJc w:val="left"/>
      <w:pPr>
        <w:ind w:left="-32767" w:firstLine="0"/>
      </w:pPr>
      <w:rPr>
        <w:rFonts w:hint="default"/>
        <w:b/>
        <w:i w:val="0"/>
        <w:sz w:val="24"/>
        <w:szCs w:val="24"/>
      </w:rPr>
    </w:lvl>
    <w:lvl w:ilvl="7">
      <w:start w:val="1"/>
      <w:numFmt w:val="lowerLetter"/>
      <w:lvlText w:val="%8."/>
      <w:lvlJc w:val="left"/>
      <w:pPr>
        <w:tabs>
          <w:tab w:val="num" w:pos="0"/>
        </w:tabs>
        <w:ind w:left="0" w:hanging="432"/>
      </w:pPr>
      <w:rPr>
        <w:rFonts w:hint="default"/>
      </w:rPr>
    </w:lvl>
    <w:lvl w:ilvl="8">
      <w:start w:val="1"/>
      <w:numFmt w:val="lowerRoman"/>
      <w:lvlText w:val="%9."/>
      <w:lvlJc w:val="right"/>
      <w:pPr>
        <w:tabs>
          <w:tab w:val="num" w:pos="144"/>
        </w:tabs>
        <w:ind w:left="144" w:hanging="144"/>
      </w:pPr>
      <w:rPr>
        <w:rFonts w:hint="default"/>
      </w:rPr>
    </w:lvl>
  </w:abstractNum>
  <w:num w:numId="1">
    <w:abstractNumId w:val="16"/>
  </w:num>
  <w:num w:numId="2">
    <w:abstractNumId w:val="11"/>
  </w:num>
  <w:num w:numId="3">
    <w:abstractNumId w:val="9"/>
  </w:num>
  <w:num w:numId="4">
    <w:abstractNumId w:val="7"/>
  </w:num>
  <w:num w:numId="5">
    <w:abstractNumId w:val="6"/>
  </w:num>
  <w:num w:numId="6">
    <w:abstractNumId w:val="5"/>
  </w:num>
  <w:num w:numId="7">
    <w:abstractNumId w:val="4"/>
  </w:num>
  <w:num w:numId="8">
    <w:abstractNumId w:val="0"/>
  </w:num>
  <w:num w:numId="9">
    <w:abstractNumId w:val="1"/>
  </w:num>
  <w:num w:numId="10">
    <w:abstractNumId w:val="3"/>
  </w:num>
  <w:num w:numId="11">
    <w:abstractNumId w:val="2"/>
  </w:num>
  <w:num w:numId="12">
    <w:abstractNumId w:val="8"/>
  </w:num>
  <w:num w:numId="13">
    <w:abstractNumId w:val="15"/>
  </w:num>
  <w:num w:numId="14">
    <w:abstractNumId w:val="10"/>
  </w:num>
  <w:num w:numId="15">
    <w:abstractNumId w:val="12"/>
  </w:num>
  <w:num w:numId="16">
    <w:abstractNumId w:val="14"/>
  </w:num>
  <w:num w:numId="17">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ttachedTemplate r:id="rId1"/>
  <w:stylePaneFormatFilter w:val="3008" w:allStyles="0" w:customStyles="0" w:latentStyles="0" w:stylesInUse="1" w:headingStyles="0" w:numberingStyles="0" w:tableStyles="0" w:directFormattingOnRuns="0" w:directFormattingOnParagraphs="0" w:directFormattingOnNumbering="0" w:directFormattingOnTables="0" w:clearFormatting="1" w:top3HeadingStyles="1" w:visibleStyles="0" w:alternateStyleNames="0"/>
  <w:defaultTabStop w:val="0"/>
  <w:noPunctuationKerning/>
  <w:characterSpacingControl w:val="doNotCompress"/>
  <w:hdrShapeDefaults>
    <o:shapedefaults v:ext="edit" spidmax="4097"/>
  </w:hdrShapeDefaults>
  <w:footnotePr>
    <w:numFmt w:val="lowerRoman"/>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DA0MzUzMTQzMzUxszRQ0lEKTi0uzszPAykwqgUAx3YCzSwAAAA="/>
  </w:docVars>
  <w:rsids>
    <w:rsidRoot w:val="006250C2"/>
    <w:rsid w:val="000000E2"/>
    <w:rsid w:val="00001A56"/>
    <w:rsid w:val="00001C37"/>
    <w:rsid w:val="00003AC6"/>
    <w:rsid w:val="00007079"/>
    <w:rsid w:val="0000772A"/>
    <w:rsid w:val="0001130C"/>
    <w:rsid w:val="00012443"/>
    <w:rsid w:val="00013D1B"/>
    <w:rsid w:val="0001649C"/>
    <w:rsid w:val="00020691"/>
    <w:rsid w:val="0002247B"/>
    <w:rsid w:val="00024244"/>
    <w:rsid w:val="00026E3B"/>
    <w:rsid w:val="0002725B"/>
    <w:rsid w:val="00027689"/>
    <w:rsid w:val="00031667"/>
    <w:rsid w:val="00032F87"/>
    <w:rsid w:val="00033947"/>
    <w:rsid w:val="00035D1E"/>
    <w:rsid w:val="00036038"/>
    <w:rsid w:val="00037CEE"/>
    <w:rsid w:val="00044FFE"/>
    <w:rsid w:val="0004526F"/>
    <w:rsid w:val="00046D54"/>
    <w:rsid w:val="00047C17"/>
    <w:rsid w:val="00060276"/>
    <w:rsid w:val="00060E7D"/>
    <w:rsid w:val="00060F33"/>
    <w:rsid w:val="00061B25"/>
    <w:rsid w:val="00061EB1"/>
    <w:rsid w:val="000635D4"/>
    <w:rsid w:val="00064169"/>
    <w:rsid w:val="00064717"/>
    <w:rsid w:val="00064FF3"/>
    <w:rsid w:val="0007000C"/>
    <w:rsid w:val="0007113B"/>
    <w:rsid w:val="00072752"/>
    <w:rsid w:val="0007429F"/>
    <w:rsid w:val="00081515"/>
    <w:rsid w:val="0008504E"/>
    <w:rsid w:val="00086364"/>
    <w:rsid w:val="0008761D"/>
    <w:rsid w:val="00090498"/>
    <w:rsid w:val="000948F6"/>
    <w:rsid w:val="000A265E"/>
    <w:rsid w:val="000A7103"/>
    <w:rsid w:val="000A7D91"/>
    <w:rsid w:val="000B03C3"/>
    <w:rsid w:val="000B0F06"/>
    <w:rsid w:val="000B2718"/>
    <w:rsid w:val="000B2898"/>
    <w:rsid w:val="000B3B13"/>
    <w:rsid w:val="000B6B2F"/>
    <w:rsid w:val="000B716F"/>
    <w:rsid w:val="000B75DC"/>
    <w:rsid w:val="000B7CF5"/>
    <w:rsid w:val="000C0415"/>
    <w:rsid w:val="000C0539"/>
    <w:rsid w:val="000C4CFB"/>
    <w:rsid w:val="000C5CB3"/>
    <w:rsid w:val="000D4984"/>
    <w:rsid w:val="000D5295"/>
    <w:rsid w:val="000D61A2"/>
    <w:rsid w:val="000D7DF0"/>
    <w:rsid w:val="000E0787"/>
    <w:rsid w:val="000E1629"/>
    <w:rsid w:val="000E3836"/>
    <w:rsid w:val="000E3A4D"/>
    <w:rsid w:val="000E454C"/>
    <w:rsid w:val="000E4618"/>
    <w:rsid w:val="000E4F52"/>
    <w:rsid w:val="000E50D4"/>
    <w:rsid w:val="000E6443"/>
    <w:rsid w:val="000F02E9"/>
    <w:rsid w:val="000F2644"/>
    <w:rsid w:val="000F3583"/>
    <w:rsid w:val="000F54A0"/>
    <w:rsid w:val="000F5DBB"/>
    <w:rsid w:val="000F6C43"/>
    <w:rsid w:val="00102484"/>
    <w:rsid w:val="00110209"/>
    <w:rsid w:val="00112F1E"/>
    <w:rsid w:val="001143FF"/>
    <w:rsid w:val="00114661"/>
    <w:rsid w:val="0011612C"/>
    <w:rsid w:val="0011645E"/>
    <w:rsid w:val="0012127B"/>
    <w:rsid w:val="00121C71"/>
    <w:rsid w:val="00130B6B"/>
    <w:rsid w:val="001318CC"/>
    <w:rsid w:val="00131BB5"/>
    <w:rsid w:val="001324BC"/>
    <w:rsid w:val="00134D88"/>
    <w:rsid w:val="00134F23"/>
    <w:rsid w:val="00136B05"/>
    <w:rsid w:val="00144CE1"/>
    <w:rsid w:val="001469E1"/>
    <w:rsid w:val="00146BBA"/>
    <w:rsid w:val="00150EF7"/>
    <w:rsid w:val="001513BD"/>
    <w:rsid w:val="00151642"/>
    <w:rsid w:val="001532CB"/>
    <w:rsid w:val="00153679"/>
    <w:rsid w:val="0015375F"/>
    <w:rsid w:val="001601B9"/>
    <w:rsid w:val="00162E71"/>
    <w:rsid w:val="00163296"/>
    <w:rsid w:val="00163A89"/>
    <w:rsid w:val="0016487F"/>
    <w:rsid w:val="0016572C"/>
    <w:rsid w:val="00166173"/>
    <w:rsid w:val="00166F6D"/>
    <w:rsid w:val="00170DB3"/>
    <w:rsid w:val="001717A8"/>
    <w:rsid w:val="0017414F"/>
    <w:rsid w:val="00174952"/>
    <w:rsid w:val="001809E9"/>
    <w:rsid w:val="001842F6"/>
    <w:rsid w:val="00185E12"/>
    <w:rsid w:val="00185FA8"/>
    <w:rsid w:val="00186B52"/>
    <w:rsid w:val="00187172"/>
    <w:rsid w:val="00195C84"/>
    <w:rsid w:val="00196D60"/>
    <w:rsid w:val="001970CF"/>
    <w:rsid w:val="001976F5"/>
    <w:rsid w:val="001A5524"/>
    <w:rsid w:val="001A5B53"/>
    <w:rsid w:val="001A5E91"/>
    <w:rsid w:val="001A5F04"/>
    <w:rsid w:val="001B145A"/>
    <w:rsid w:val="001B3B11"/>
    <w:rsid w:val="001B46C4"/>
    <w:rsid w:val="001B580B"/>
    <w:rsid w:val="001C1C2F"/>
    <w:rsid w:val="001C31D2"/>
    <w:rsid w:val="001C5ABC"/>
    <w:rsid w:val="001C6AE6"/>
    <w:rsid w:val="001C7CDC"/>
    <w:rsid w:val="001D14B6"/>
    <w:rsid w:val="001D2220"/>
    <w:rsid w:val="001D3F1D"/>
    <w:rsid w:val="001D4710"/>
    <w:rsid w:val="001D5BCB"/>
    <w:rsid w:val="001D6B8E"/>
    <w:rsid w:val="001D6F39"/>
    <w:rsid w:val="001E2EAD"/>
    <w:rsid w:val="001E3B89"/>
    <w:rsid w:val="001E5F50"/>
    <w:rsid w:val="001E7ED4"/>
    <w:rsid w:val="001F267C"/>
    <w:rsid w:val="001F32B2"/>
    <w:rsid w:val="001F331D"/>
    <w:rsid w:val="001F3C64"/>
    <w:rsid w:val="001F5F8C"/>
    <w:rsid w:val="001F6AAD"/>
    <w:rsid w:val="001F70D6"/>
    <w:rsid w:val="001F7CFD"/>
    <w:rsid w:val="001F7E5F"/>
    <w:rsid w:val="0020096A"/>
    <w:rsid w:val="00200B2E"/>
    <w:rsid w:val="0020396A"/>
    <w:rsid w:val="002048B3"/>
    <w:rsid w:val="00204D2E"/>
    <w:rsid w:val="002060D7"/>
    <w:rsid w:val="002137F6"/>
    <w:rsid w:val="00214E3D"/>
    <w:rsid w:val="002162C2"/>
    <w:rsid w:val="0021724D"/>
    <w:rsid w:val="00217B34"/>
    <w:rsid w:val="00220AD4"/>
    <w:rsid w:val="002220D0"/>
    <w:rsid w:val="00222A36"/>
    <w:rsid w:val="00222DE6"/>
    <w:rsid w:val="00226F56"/>
    <w:rsid w:val="00233C3E"/>
    <w:rsid w:val="00233F5A"/>
    <w:rsid w:val="00234A2F"/>
    <w:rsid w:val="00235472"/>
    <w:rsid w:val="0023704F"/>
    <w:rsid w:val="002373AA"/>
    <w:rsid w:val="00240636"/>
    <w:rsid w:val="00241F98"/>
    <w:rsid w:val="00243D92"/>
    <w:rsid w:val="00243F79"/>
    <w:rsid w:val="0024570A"/>
    <w:rsid w:val="002466E5"/>
    <w:rsid w:val="00246FC1"/>
    <w:rsid w:val="0025093C"/>
    <w:rsid w:val="0025193A"/>
    <w:rsid w:val="00255E70"/>
    <w:rsid w:val="0025616F"/>
    <w:rsid w:val="00260E71"/>
    <w:rsid w:val="00261153"/>
    <w:rsid w:val="00261A24"/>
    <w:rsid w:val="00263111"/>
    <w:rsid w:val="00263FCC"/>
    <w:rsid w:val="002662E5"/>
    <w:rsid w:val="00266941"/>
    <w:rsid w:val="00267158"/>
    <w:rsid w:val="00270372"/>
    <w:rsid w:val="002706BA"/>
    <w:rsid w:val="00270D25"/>
    <w:rsid w:val="00271C20"/>
    <w:rsid w:val="0027280A"/>
    <w:rsid w:val="00273327"/>
    <w:rsid w:val="0027453C"/>
    <w:rsid w:val="00275A40"/>
    <w:rsid w:val="00276E7E"/>
    <w:rsid w:val="00276F75"/>
    <w:rsid w:val="00281DEB"/>
    <w:rsid w:val="00281E1B"/>
    <w:rsid w:val="002840C0"/>
    <w:rsid w:val="002849DE"/>
    <w:rsid w:val="00284DFD"/>
    <w:rsid w:val="0028782F"/>
    <w:rsid w:val="0029550A"/>
    <w:rsid w:val="00295A1C"/>
    <w:rsid w:val="00297405"/>
    <w:rsid w:val="002A02FA"/>
    <w:rsid w:val="002A0BF6"/>
    <w:rsid w:val="002A0EC1"/>
    <w:rsid w:val="002A5EBC"/>
    <w:rsid w:val="002A650C"/>
    <w:rsid w:val="002A6783"/>
    <w:rsid w:val="002A6F81"/>
    <w:rsid w:val="002A7514"/>
    <w:rsid w:val="002B1870"/>
    <w:rsid w:val="002B238F"/>
    <w:rsid w:val="002B41A8"/>
    <w:rsid w:val="002C03E6"/>
    <w:rsid w:val="002C09FD"/>
    <w:rsid w:val="002C0CA8"/>
    <w:rsid w:val="002C3CEA"/>
    <w:rsid w:val="002C6F19"/>
    <w:rsid w:val="002D01B1"/>
    <w:rsid w:val="002D11E0"/>
    <w:rsid w:val="002D2574"/>
    <w:rsid w:val="002D45AE"/>
    <w:rsid w:val="002D5F66"/>
    <w:rsid w:val="002D621C"/>
    <w:rsid w:val="002D6841"/>
    <w:rsid w:val="002E4220"/>
    <w:rsid w:val="002F163E"/>
    <w:rsid w:val="002F23C7"/>
    <w:rsid w:val="002F2A1E"/>
    <w:rsid w:val="002F2F69"/>
    <w:rsid w:val="002F4425"/>
    <w:rsid w:val="00300168"/>
    <w:rsid w:val="003017A9"/>
    <w:rsid w:val="00303731"/>
    <w:rsid w:val="0030592B"/>
    <w:rsid w:val="00307A4C"/>
    <w:rsid w:val="00310847"/>
    <w:rsid w:val="00310B46"/>
    <w:rsid w:val="00311F76"/>
    <w:rsid w:val="00312387"/>
    <w:rsid w:val="00313D29"/>
    <w:rsid w:val="0031449D"/>
    <w:rsid w:val="00315E4F"/>
    <w:rsid w:val="00320622"/>
    <w:rsid w:val="00324A48"/>
    <w:rsid w:val="0032643B"/>
    <w:rsid w:val="00326C4F"/>
    <w:rsid w:val="00327412"/>
    <w:rsid w:val="00332F58"/>
    <w:rsid w:val="003356EA"/>
    <w:rsid w:val="00336AC3"/>
    <w:rsid w:val="003370ED"/>
    <w:rsid w:val="00337CC7"/>
    <w:rsid w:val="00340190"/>
    <w:rsid w:val="0034032F"/>
    <w:rsid w:val="0034051A"/>
    <w:rsid w:val="003439D7"/>
    <w:rsid w:val="00344DD3"/>
    <w:rsid w:val="003536ED"/>
    <w:rsid w:val="0035439D"/>
    <w:rsid w:val="00356E72"/>
    <w:rsid w:val="00360443"/>
    <w:rsid w:val="00361C81"/>
    <w:rsid w:val="00364F03"/>
    <w:rsid w:val="00367476"/>
    <w:rsid w:val="003777D4"/>
    <w:rsid w:val="00382AAF"/>
    <w:rsid w:val="00382EC7"/>
    <w:rsid w:val="003865D9"/>
    <w:rsid w:val="003866F7"/>
    <w:rsid w:val="00393AE2"/>
    <w:rsid w:val="003A25F2"/>
    <w:rsid w:val="003A34DE"/>
    <w:rsid w:val="003A552C"/>
    <w:rsid w:val="003B14A4"/>
    <w:rsid w:val="003B1894"/>
    <w:rsid w:val="003B1C15"/>
    <w:rsid w:val="003B2FD8"/>
    <w:rsid w:val="003B3D81"/>
    <w:rsid w:val="003B630B"/>
    <w:rsid w:val="003B6E5C"/>
    <w:rsid w:val="003B7B2F"/>
    <w:rsid w:val="003C2E00"/>
    <w:rsid w:val="003C3EC3"/>
    <w:rsid w:val="003C435E"/>
    <w:rsid w:val="003C7829"/>
    <w:rsid w:val="003C791E"/>
    <w:rsid w:val="003D1BA7"/>
    <w:rsid w:val="003D1F85"/>
    <w:rsid w:val="003D6AE1"/>
    <w:rsid w:val="003D75DA"/>
    <w:rsid w:val="003E2744"/>
    <w:rsid w:val="003E31E1"/>
    <w:rsid w:val="003E3C8C"/>
    <w:rsid w:val="003E3EE4"/>
    <w:rsid w:val="003E5D61"/>
    <w:rsid w:val="003F0033"/>
    <w:rsid w:val="003F1C72"/>
    <w:rsid w:val="003F3FC4"/>
    <w:rsid w:val="003F45DE"/>
    <w:rsid w:val="004032C8"/>
    <w:rsid w:val="00406614"/>
    <w:rsid w:val="004074FD"/>
    <w:rsid w:val="00411EA5"/>
    <w:rsid w:val="004128EE"/>
    <w:rsid w:val="00415D52"/>
    <w:rsid w:val="00415FA9"/>
    <w:rsid w:val="004163E3"/>
    <w:rsid w:val="0041726C"/>
    <w:rsid w:val="0041757B"/>
    <w:rsid w:val="004205CD"/>
    <w:rsid w:val="004214E7"/>
    <w:rsid w:val="0042151D"/>
    <w:rsid w:val="004242B1"/>
    <w:rsid w:val="004250A3"/>
    <w:rsid w:val="004304EF"/>
    <w:rsid w:val="0043141D"/>
    <w:rsid w:val="004316CE"/>
    <w:rsid w:val="00431E0B"/>
    <w:rsid w:val="00431F63"/>
    <w:rsid w:val="00433042"/>
    <w:rsid w:val="00434380"/>
    <w:rsid w:val="00435060"/>
    <w:rsid w:val="004351B3"/>
    <w:rsid w:val="004367F6"/>
    <w:rsid w:val="00442516"/>
    <w:rsid w:val="00445B0A"/>
    <w:rsid w:val="0044653D"/>
    <w:rsid w:val="004471FF"/>
    <w:rsid w:val="00450673"/>
    <w:rsid w:val="004507FA"/>
    <w:rsid w:val="00451CB4"/>
    <w:rsid w:val="004527D5"/>
    <w:rsid w:val="00452D79"/>
    <w:rsid w:val="00455D94"/>
    <w:rsid w:val="00457A60"/>
    <w:rsid w:val="00460D12"/>
    <w:rsid w:val="0046296D"/>
    <w:rsid w:val="0046438E"/>
    <w:rsid w:val="004674EA"/>
    <w:rsid w:val="00471B6D"/>
    <w:rsid w:val="00473F39"/>
    <w:rsid w:val="00474137"/>
    <w:rsid w:val="0047491E"/>
    <w:rsid w:val="004757E0"/>
    <w:rsid w:val="00481730"/>
    <w:rsid w:val="00483481"/>
    <w:rsid w:val="004855FB"/>
    <w:rsid w:val="00486073"/>
    <w:rsid w:val="00486137"/>
    <w:rsid w:val="00486583"/>
    <w:rsid w:val="0048712D"/>
    <w:rsid w:val="00487847"/>
    <w:rsid w:val="00492BB3"/>
    <w:rsid w:val="00492E51"/>
    <w:rsid w:val="00492F5A"/>
    <w:rsid w:val="0049590A"/>
    <w:rsid w:val="00495B23"/>
    <w:rsid w:val="00496DD4"/>
    <w:rsid w:val="00497B4D"/>
    <w:rsid w:val="004A0E1D"/>
    <w:rsid w:val="004A1CE8"/>
    <w:rsid w:val="004A1E49"/>
    <w:rsid w:val="004A23F4"/>
    <w:rsid w:val="004A27B9"/>
    <w:rsid w:val="004A3F07"/>
    <w:rsid w:val="004B0082"/>
    <w:rsid w:val="004B5C15"/>
    <w:rsid w:val="004B7295"/>
    <w:rsid w:val="004B7B28"/>
    <w:rsid w:val="004B7CE4"/>
    <w:rsid w:val="004C019F"/>
    <w:rsid w:val="004C26B7"/>
    <w:rsid w:val="004C4A50"/>
    <w:rsid w:val="004C6B91"/>
    <w:rsid w:val="004C748E"/>
    <w:rsid w:val="004D023E"/>
    <w:rsid w:val="004D7AA4"/>
    <w:rsid w:val="004E1340"/>
    <w:rsid w:val="004E1726"/>
    <w:rsid w:val="004E2F20"/>
    <w:rsid w:val="004E32F7"/>
    <w:rsid w:val="004E3818"/>
    <w:rsid w:val="004E3B59"/>
    <w:rsid w:val="004E4F79"/>
    <w:rsid w:val="004E5E20"/>
    <w:rsid w:val="004E6B70"/>
    <w:rsid w:val="004E7A3C"/>
    <w:rsid w:val="004E7ADD"/>
    <w:rsid w:val="004E7AF0"/>
    <w:rsid w:val="004E7F52"/>
    <w:rsid w:val="004F0846"/>
    <w:rsid w:val="004F223B"/>
    <w:rsid w:val="004F51B6"/>
    <w:rsid w:val="004F5D61"/>
    <w:rsid w:val="004F605E"/>
    <w:rsid w:val="004F6C9C"/>
    <w:rsid w:val="004F7CAF"/>
    <w:rsid w:val="00502607"/>
    <w:rsid w:val="00502680"/>
    <w:rsid w:val="005050EF"/>
    <w:rsid w:val="00507649"/>
    <w:rsid w:val="0051490D"/>
    <w:rsid w:val="00515F45"/>
    <w:rsid w:val="005163FE"/>
    <w:rsid w:val="00520B72"/>
    <w:rsid w:val="00521987"/>
    <w:rsid w:val="005238AE"/>
    <w:rsid w:val="00524533"/>
    <w:rsid w:val="00525B43"/>
    <w:rsid w:val="005276B0"/>
    <w:rsid w:val="0053296F"/>
    <w:rsid w:val="00532A4F"/>
    <w:rsid w:val="00535DA1"/>
    <w:rsid w:val="00536110"/>
    <w:rsid w:val="00537BA3"/>
    <w:rsid w:val="00540F8E"/>
    <w:rsid w:val="005448B5"/>
    <w:rsid w:val="00550BB9"/>
    <w:rsid w:val="00552D43"/>
    <w:rsid w:val="005553EF"/>
    <w:rsid w:val="00555590"/>
    <w:rsid w:val="005569D0"/>
    <w:rsid w:val="00557281"/>
    <w:rsid w:val="0055775C"/>
    <w:rsid w:val="00557FE7"/>
    <w:rsid w:val="00560487"/>
    <w:rsid w:val="00562E06"/>
    <w:rsid w:val="005641CB"/>
    <w:rsid w:val="0056532E"/>
    <w:rsid w:val="005654E0"/>
    <w:rsid w:val="00566C91"/>
    <w:rsid w:val="00571157"/>
    <w:rsid w:val="0057393A"/>
    <w:rsid w:val="00573D97"/>
    <w:rsid w:val="00574F2F"/>
    <w:rsid w:val="005757F3"/>
    <w:rsid w:val="00575A67"/>
    <w:rsid w:val="00576093"/>
    <w:rsid w:val="005761EB"/>
    <w:rsid w:val="00577B68"/>
    <w:rsid w:val="00580B57"/>
    <w:rsid w:val="00581FEE"/>
    <w:rsid w:val="00584F8B"/>
    <w:rsid w:val="00585D6E"/>
    <w:rsid w:val="00587F83"/>
    <w:rsid w:val="005906A2"/>
    <w:rsid w:val="0059301A"/>
    <w:rsid w:val="0059443F"/>
    <w:rsid w:val="0059780D"/>
    <w:rsid w:val="00597EB9"/>
    <w:rsid w:val="005A104F"/>
    <w:rsid w:val="005A35BD"/>
    <w:rsid w:val="005A3D11"/>
    <w:rsid w:val="005B0024"/>
    <w:rsid w:val="005B071B"/>
    <w:rsid w:val="005B2A0C"/>
    <w:rsid w:val="005B2B25"/>
    <w:rsid w:val="005B3BE1"/>
    <w:rsid w:val="005B45FD"/>
    <w:rsid w:val="005B4C46"/>
    <w:rsid w:val="005B6028"/>
    <w:rsid w:val="005C0081"/>
    <w:rsid w:val="005C21E3"/>
    <w:rsid w:val="005C25E7"/>
    <w:rsid w:val="005C61F7"/>
    <w:rsid w:val="005C7880"/>
    <w:rsid w:val="005C7A08"/>
    <w:rsid w:val="005D0F5E"/>
    <w:rsid w:val="005D12FD"/>
    <w:rsid w:val="005D2081"/>
    <w:rsid w:val="005D3508"/>
    <w:rsid w:val="005D4C90"/>
    <w:rsid w:val="005D63B0"/>
    <w:rsid w:val="005D65E9"/>
    <w:rsid w:val="005E1DD1"/>
    <w:rsid w:val="005E2AAB"/>
    <w:rsid w:val="005E32AF"/>
    <w:rsid w:val="005E4661"/>
    <w:rsid w:val="005E488A"/>
    <w:rsid w:val="005E48EF"/>
    <w:rsid w:val="005E74F2"/>
    <w:rsid w:val="005E7DD1"/>
    <w:rsid w:val="005F4932"/>
    <w:rsid w:val="005F49BA"/>
    <w:rsid w:val="005F4B8A"/>
    <w:rsid w:val="005F67DF"/>
    <w:rsid w:val="005F73ED"/>
    <w:rsid w:val="00601298"/>
    <w:rsid w:val="006043B4"/>
    <w:rsid w:val="00613919"/>
    <w:rsid w:val="0061563E"/>
    <w:rsid w:val="006228E7"/>
    <w:rsid w:val="006250C2"/>
    <w:rsid w:val="0062549E"/>
    <w:rsid w:val="0063010B"/>
    <w:rsid w:val="006317E5"/>
    <w:rsid w:val="006328B4"/>
    <w:rsid w:val="00632CF4"/>
    <w:rsid w:val="00633C36"/>
    <w:rsid w:val="00634228"/>
    <w:rsid w:val="00635ECE"/>
    <w:rsid w:val="00636C11"/>
    <w:rsid w:val="006408AA"/>
    <w:rsid w:val="0064143F"/>
    <w:rsid w:val="006425BF"/>
    <w:rsid w:val="00643A48"/>
    <w:rsid w:val="00647ACE"/>
    <w:rsid w:val="00647B50"/>
    <w:rsid w:val="00647D9E"/>
    <w:rsid w:val="0065139D"/>
    <w:rsid w:val="00651935"/>
    <w:rsid w:val="006555CE"/>
    <w:rsid w:val="00656EE6"/>
    <w:rsid w:val="00662856"/>
    <w:rsid w:val="0066589A"/>
    <w:rsid w:val="00666562"/>
    <w:rsid w:val="00670054"/>
    <w:rsid w:val="006708C0"/>
    <w:rsid w:val="006713F1"/>
    <w:rsid w:val="006725FA"/>
    <w:rsid w:val="00673CF3"/>
    <w:rsid w:val="00674DF0"/>
    <w:rsid w:val="00676758"/>
    <w:rsid w:val="00682852"/>
    <w:rsid w:val="00683B41"/>
    <w:rsid w:val="0069134F"/>
    <w:rsid w:val="006923D0"/>
    <w:rsid w:val="006933AD"/>
    <w:rsid w:val="00694341"/>
    <w:rsid w:val="006961E0"/>
    <w:rsid w:val="00696325"/>
    <w:rsid w:val="006A3198"/>
    <w:rsid w:val="006A348D"/>
    <w:rsid w:val="006A4AA0"/>
    <w:rsid w:val="006A5422"/>
    <w:rsid w:val="006A5780"/>
    <w:rsid w:val="006B1124"/>
    <w:rsid w:val="006B1D87"/>
    <w:rsid w:val="006B2CE1"/>
    <w:rsid w:val="006B3E3C"/>
    <w:rsid w:val="006B4AF4"/>
    <w:rsid w:val="006B5C7D"/>
    <w:rsid w:val="006C03CC"/>
    <w:rsid w:val="006C27C2"/>
    <w:rsid w:val="006C35E3"/>
    <w:rsid w:val="006C3E92"/>
    <w:rsid w:val="006C4C14"/>
    <w:rsid w:val="006C6372"/>
    <w:rsid w:val="006C714B"/>
    <w:rsid w:val="006D0322"/>
    <w:rsid w:val="006D1742"/>
    <w:rsid w:val="006D25FB"/>
    <w:rsid w:val="006D273B"/>
    <w:rsid w:val="006D43FB"/>
    <w:rsid w:val="006D4F5B"/>
    <w:rsid w:val="006E212E"/>
    <w:rsid w:val="006E48A8"/>
    <w:rsid w:val="006E6A23"/>
    <w:rsid w:val="006F03B8"/>
    <w:rsid w:val="006F2818"/>
    <w:rsid w:val="006F2884"/>
    <w:rsid w:val="006F5C05"/>
    <w:rsid w:val="006F6B3A"/>
    <w:rsid w:val="006F73B0"/>
    <w:rsid w:val="00701306"/>
    <w:rsid w:val="007013ED"/>
    <w:rsid w:val="00704257"/>
    <w:rsid w:val="007126E0"/>
    <w:rsid w:val="00715704"/>
    <w:rsid w:val="00715DD4"/>
    <w:rsid w:val="00716EE6"/>
    <w:rsid w:val="007220AC"/>
    <w:rsid w:val="00726046"/>
    <w:rsid w:val="007321C4"/>
    <w:rsid w:val="0073220B"/>
    <w:rsid w:val="00733CEE"/>
    <w:rsid w:val="00740683"/>
    <w:rsid w:val="00746395"/>
    <w:rsid w:val="007522E1"/>
    <w:rsid w:val="00752ADC"/>
    <w:rsid w:val="0075752F"/>
    <w:rsid w:val="00760882"/>
    <w:rsid w:val="00761FA5"/>
    <w:rsid w:val="00762A85"/>
    <w:rsid w:val="00762D52"/>
    <w:rsid w:val="00763153"/>
    <w:rsid w:val="007653A1"/>
    <w:rsid w:val="0076768F"/>
    <w:rsid w:val="00771808"/>
    <w:rsid w:val="00771DC1"/>
    <w:rsid w:val="00773416"/>
    <w:rsid w:val="007735CC"/>
    <w:rsid w:val="00774706"/>
    <w:rsid w:val="00775294"/>
    <w:rsid w:val="00780A2E"/>
    <w:rsid w:val="00781DA4"/>
    <w:rsid w:val="00784C66"/>
    <w:rsid w:val="00785051"/>
    <w:rsid w:val="00790182"/>
    <w:rsid w:val="00791F6C"/>
    <w:rsid w:val="00793EE7"/>
    <w:rsid w:val="0079516C"/>
    <w:rsid w:val="00795FE2"/>
    <w:rsid w:val="007A0BAA"/>
    <w:rsid w:val="007A43BC"/>
    <w:rsid w:val="007A47B0"/>
    <w:rsid w:val="007A497B"/>
    <w:rsid w:val="007B245E"/>
    <w:rsid w:val="007B2851"/>
    <w:rsid w:val="007B2EAD"/>
    <w:rsid w:val="007B3646"/>
    <w:rsid w:val="007B3848"/>
    <w:rsid w:val="007B5DD8"/>
    <w:rsid w:val="007C2DCA"/>
    <w:rsid w:val="007C3295"/>
    <w:rsid w:val="007C4487"/>
    <w:rsid w:val="007C59DC"/>
    <w:rsid w:val="007C6510"/>
    <w:rsid w:val="007D0140"/>
    <w:rsid w:val="007D1FC9"/>
    <w:rsid w:val="007D5F11"/>
    <w:rsid w:val="007D6F84"/>
    <w:rsid w:val="007D75A1"/>
    <w:rsid w:val="007E07DF"/>
    <w:rsid w:val="007E08CB"/>
    <w:rsid w:val="007E2ADD"/>
    <w:rsid w:val="007E3E35"/>
    <w:rsid w:val="007E6DB5"/>
    <w:rsid w:val="007F0694"/>
    <w:rsid w:val="007F4E43"/>
    <w:rsid w:val="007F6E11"/>
    <w:rsid w:val="008008A2"/>
    <w:rsid w:val="008010E1"/>
    <w:rsid w:val="008036F6"/>
    <w:rsid w:val="0080430D"/>
    <w:rsid w:val="00811FC1"/>
    <w:rsid w:val="00813AD5"/>
    <w:rsid w:val="00813BC2"/>
    <w:rsid w:val="00817C9C"/>
    <w:rsid w:val="008201F7"/>
    <w:rsid w:val="0082046C"/>
    <w:rsid w:val="00820D33"/>
    <w:rsid w:val="008217EC"/>
    <w:rsid w:val="008219B4"/>
    <w:rsid w:val="00822202"/>
    <w:rsid w:val="00822639"/>
    <w:rsid w:val="00824678"/>
    <w:rsid w:val="008247DB"/>
    <w:rsid w:val="00826ACD"/>
    <w:rsid w:val="008301D3"/>
    <w:rsid w:val="008309C7"/>
    <w:rsid w:val="00831AF1"/>
    <w:rsid w:val="00834193"/>
    <w:rsid w:val="00835841"/>
    <w:rsid w:val="00844A2D"/>
    <w:rsid w:val="008461ED"/>
    <w:rsid w:val="00846B5C"/>
    <w:rsid w:val="008517C8"/>
    <w:rsid w:val="008526FB"/>
    <w:rsid w:val="008539AC"/>
    <w:rsid w:val="0085406B"/>
    <w:rsid w:val="00854960"/>
    <w:rsid w:val="00855341"/>
    <w:rsid w:val="008571DC"/>
    <w:rsid w:val="008604FF"/>
    <w:rsid w:val="00863D37"/>
    <w:rsid w:val="00863DE3"/>
    <w:rsid w:val="00864520"/>
    <w:rsid w:val="008650E7"/>
    <w:rsid w:val="008720B5"/>
    <w:rsid w:val="008729F0"/>
    <w:rsid w:val="00872F59"/>
    <w:rsid w:val="008759FA"/>
    <w:rsid w:val="00877A79"/>
    <w:rsid w:val="00881F16"/>
    <w:rsid w:val="008831FD"/>
    <w:rsid w:val="0088340D"/>
    <w:rsid w:val="00885936"/>
    <w:rsid w:val="0089170D"/>
    <w:rsid w:val="008942A7"/>
    <w:rsid w:val="00894548"/>
    <w:rsid w:val="00894854"/>
    <w:rsid w:val="00896178"/>
    <w:rsid w:val="008A110F"/>
    <w:rsid w:val="008A17B1"/>
    <w:rsid w:val="008A4541"/>
    <w:rsid w:val="008B03E0"/>
    <w:rsid w:val="008B0A6D"/>
    <w:rsid w:val="008B135D"/>
    <w:rsid w:val="008B1439"/>
    <w:rsid w:val="008B3B9A"/>
    <w:rsid w:val="008B5A5D"/>
    <w:rsid w:val="008B618F"/>
    <w:rsid w:val="008B6883"/>
    <w:rsid w:val="008C2564"/>
    <w:rsid w:val="008C3929"/>
    <w:rsid w:val="008D7224"/>
    <w:rsid w:val="008D75A5"/>
    <w:rsid w:val="008D7EC4"/>
    <w:rsid w:val="008E092C"/>
    <w:rsid w:val="008E192E"/>
    <w:rsid w:val="008E3778"/>
    <w:rsid w:val="008E6023"/>
    <w:rsid w:val="008F0C6A"/>
    <w:rsid w:val="008F0DA6"/>
    <w:rsid w:val="008F10E7"/>
    <w:rsid w:val="008F1355"/>
    <w:rsid w:val="008F4EE9"/>
    <w:rsid w:val="008F60CE"/>
    <w:rsid w:val="008F6397"/>
    <w:rsid w:val="008F66EE"/>
    <w:rsid w:val="008F6727"/>
    <w:rsid w:val="008F693A"/>
    <w:rsid w:val="008F6977"/>
    <w:rsid w:val="008F6F34"/>
    <w:rsid w:val="00900302"/>
    <w:rsid w:val="00900CAA"/>
    <w:rsid w:val="00900EFF"/>
    <w:rsid w:val="00901CC9"/>
    <w:rsid w:val="00902335"/>
    <w:rsid w:val="009025AE"/>
    <w:rsid w:val="00903C16"/>
    <w:rsid w:val="009051A4"/>
    <w:rsid w:val="00905846"/>
    <w:rsid w:val="0090606B"/>
    <w:rsid w:val="00907AF9"/>
    <w:rsid w:val="0091054F"/>
    <w:rsid w:val="009178C1"/>
    <w:rsid w:val="00922C04"/>
    <w:rsid w:val="00923262"/>
    <w:rsid w:val="00925D9A"/>
    <w:rsid w:val="00926698"/>
    <w:rsid w:val="00930AF3"/>
    <w:rsid w:val="0093163C"/>
    <w:rsid w:val="00932701"/>
    <w:rsid w:val="00933068"/>
    <w:rsid w:val="00936D40"/>
    <w:rsid w:val="00941BB9"/>
    <w:rsid w:val="00942FC1"/>
    <w:rsid w:val="00946A9D"/>
    <w:rsid w:val="009503B5"/>
    <w:rsid w:val="0095244E"/>
    <w:rsid w:val="00954068"/>
    <w:rsid w:val="00955229"/>
    <w:rsid w:val="009560DE"/>
    <w:rsid w:val="00956210"/>
    <w:rsid w:val="00961C2A"/>
    <w:rsid w:val="00962AC4"/>
    <w:rsid w:val="00964C83"/>
    <w:rsid w:val="00965C6C"/>
    <w:rsid w:val="00971599"/>
    <w:rsid w:val="009726AF"/>
    <w:rsid w:val="00972D3B"/>
    <w:rsid w:val="00974BB6"/>
    <w:rsid w:val="00977548"/>
    <w:rsid w:val="00977828"/>
    <w:rsid w:val="009846D9"/>
    <w:rsid w:val="00986659"/>
    <w:rsid w:val="00987A37"/>
    <w:rsid w:val="009913EB"/>
    <w:rsid w:val="009939F6"/>
    <w:rsid w:val="0099539E"/>
    <w:rsid w:val="00996719"/>
    <w:rsid w:val="009A0616"/>
    <w:rsid w:val="009A21AC"/>
    <w:rsid w:val="009A2288"/>
    <w:rsid w:val="009A4A58"/>
    <w:rsid w:val="009A7DF7"/>
    <w:rsid w:val="009B3B5D"/>
    <w:rsid w:val="009B4B32"/>
    <w:rsid w:val="009B5021"/>
    <w:rsid w:val="009B5208"/>
    <w:rsid w:val="009B5CBD"/>
    <w:rsid w:val="009B7EAF"/>
    <w:rsid w:val="009C1298"/>
    <w:rsid w:val="009C1A7A"/>
    <w:rsid w:val="009C283C"/>
    <w:rsid w:val="009C5F65"/>
    <w:rsid w:val="009C77F5"/>
    <w:rsid w:val="009C7893"/>
    <w:rsid w:val="009D1F96"/>
    <w:rsid w:val="009D536F"/>
    <w:rsid w:val="009D6D47"/>
    <w:rsid w:val="009D7A95"/>
    <w:rsid w:val="009D7B10"/>
    <w:rsid w:val="009E68BE"/>
    <w:rsid w:val="009E74DC"/>
    <w:rsid w:val="009F0E85"/>
    <w:rsid w:val="009F1119"/>
    <w:rsid w:val="009F11DE"/>
    <w:rsid w:val="009F1593"/>
    <w:rsid w:val="009F4D67"/>
    <w:rsid w:val="009F5676"/>
    <w:rsid w:val="009F6A78"/>
    <w:rsid w:val="009F6D31"/>
    <w:rsid w:val="00A02B4A"/>
    <w:rsid w:val="00A07DB8"/>
    <w:rsid w:val="00A105AF"/>
    <w:rsid w:val="00A10AEE"/>
    <w:rsid w:val="00A123D4"/>
    <w:rsid w:val="00A12E35"/>
    <w:rsid w:val="00A12FC6"/>
    <w:rsid w:val="00A15D33"/>
    <w:rsid w:val="00A1660F"/>
    <w:rsid w:val="00A17A71"/>
    <w:rsid w:val="00A17E73"/>
    <w:rsid w:val="00A208D2"/>
    <w:rsid w:val="00A21542"/>
    <w:rsid w:val="00A22F21"/>
    <w:rsid w:val="00A23857"/>
    <w:rsid w:val="00A23912"/>
    <w:rsid w:val="00A26AA3"/>
    <w:rsid w:val="00A27133"/>
    <w:rsid w:val="00A3025B"/>
    <w:rsid w:val="00A3281F"/>
    <w:rsid w:val="00A35269"/>
    <w:rsid w:val="00A377EE"/>
    <w:rsid w:val="00A3797B"/>
    <w:rsid w:val="00A4149D"/>
    <w:rsid w:val="00A42E5C"/>
    <w:rsid w:val="00A4495A"/>
    <w:rsid w:val="00A45F73"/>
    <w:rsid w:val="00A47223"/>
    <w:rsid w:val="00A51417"/>
    <w:rsid w:val="00A53EE7"/>
    <w:rsid w:val="00A56D12"/>
    <w:rsid w:val="00A5727D"/>
    <w:rsid w:val="00A60F2B"/>
    <w:rsid w:val="00A63A0C"/>
    <w:rsid w:val="00A64791"/>
    <w:rsid w:val="00A710C4"/>
    <w:rsid w:val="00A727C5"/>
    <w:rsid w:val="00A75099"/>
    <w:rsid w:val="00A773AF"/>
    <w:rsid w:val="00A77683"/>
    <w:rsid w:val="00A871FA"/>
    <w:rsid w:val="00A914AC"/>
    <w:rsid w:val="00A92C5A"/>
    <w:rsid w:val="00A94299"/>
    <w:rsid w:val="00A96B60"/>
    <w:rsid w:val="00A9739C"/>
    <w:rsid w:val="00AA2091"/>
    <w:rsid w:val="00AA251F"/>
    <w:rsid w:val="00AA2C6A"/>
    <w:rsid w:val="00AA3E52"/>
    <w:rsid w:val="00AA773F"/>
    <w:rsid w:val="00AA7BED"/>
    <w:rsid w:val="00AB08F3"/>
    <w:rsid w:val="00AB426D"/>
    <w:rsid w:val="00AB668B"/>
    <w:rsid w:val="00AC1717"/>
    <w:rsid w:val="00AC1E1B"/>
    <w:rsid w:val="00AC1FCC"/>
    <w:rsid w:val="00AC4CF3"/>
    <w:rsid w:val="00AC55A1"/>
    <w:rsid w:val="00AC6648"/>
    <w:rsid w:val="00AC72BF"/>
    <w:rsid w:val="00AC7DB1"/>
    <w:rsid w:val="00AD237B"/>
    <w:rsid w:val="00AD783D"/>
    <w:rsid w:val="00AE23D5"/>
    <w:rsid w:val="00AE27F4"/>
    <w:rsid w:val="00AE2EA3"/>
    <w:rsid w:val="00AE4676"/>
    <w:rsid w:val="00AE49B8"/>
    <w:rsid w:val="00AE501C"/>
    <w:rsid w:val="00AE6F19"/>
    <w:rsid w:val="00AF0220"/>
    <w:rsid w:val="00AF08C5"/>
    <w:rsid w:val="00AF17F8"/>
    <w:rsid w:val="00AF1DAC"/>
    <w:rsid w:val="00AF3154"/>
    <w:rsid w:val="00AF3377"/>
    <w:rsid w:val="00AF3732"/>
    <w:rsid w:val="00AF6868"/>
    <w:rsid w:val="00B00241"/>
    <w:rsid w:val="00B032F6"/>
    <w:rsid w:val="00B055E8"/>
    <w:rsid w:val="00B06B7D"/>
    <w:rsid w:val="00B06DF5"/>
    <w:rsid w:val="00B0718A"/>
    <w:rsid w:val="00B13947"/>
    <w:rsid w:val="00B160A6"/>
    <w:rsid w:val="00B21CE9"/>
    <w:rsid w:val="00B21DD8"/>
    <w:rsid w:val="00B21ED2"/>
    <w:rsid w:val="00B25250"/>
    <w:rsid w:val="00B262B3"/>
    <w:rsid w:val="00B27900"/>
    <w:rsid w:val="00B33801"/>
    <w:rsid w:val="00B37A54"/>
    <w:rsid w:val="00B407EB"/>
    <w:rsid w:val="00B40952"/>
    <w:rsid w:val="00B40AFA"/>
    <w:rsid w:val="00B40E08"/>
    <w:rsid w:val="00B41C0A"/>
    <w:rsid w:val="00B42340"/>
    <w:rsid w:val="00B424B6"/>
    <w:rsid w:val="00B44553"/>
    <w:rsid w:val="00B446CD"/>
    <w:rsid w:val="00B46E01"/>
    <w:rsid w:val="00B501B2"/>
    <w:rsid w:val="00B54E90"/>
    <w:rsid w:val="00B56F3C"/>
    <w:rsid w:val="00B5762F"/>
    <w:rsid w:val="00B57E9B"/>
    <w:rsid w:val="00B614F2"/>
    <w:rsid w:val="00B629B1"/>
    <w:rsid w:val="00B65838"/>
    <w:rsid w:val="00B663C8"/>
    <w:rsid w:val="00B67724"/>
    <w:rsid w:val="00B71729"/>
    <w:rsid w:val="00B728BC"/>
    <w:rsid w:val="00B73765"/>
    <w:rsid w:val="00B74B27"/>
    <w:rsid w:val="00B753C9"/>
    <w:rsid w:val="00B82C27"/>
    <w:rsid w:val="00B84661"/>
    <w:rsid w:val="00B917F0"/>
    <w:rsid w:val="00B92727"/>
    <w:rsid w:val="00B92DCB"/>
    <w:rsid w:val="00B95CAC"/>
    <w:rsid w:val="00B972E3"/>
    <w:rsid w:val="00BA1B7F"/>
    <w:rsid w:val="00BA2F0A"/>
    <w:rsid w:val="00BA3191"/>
    <w:rsid w:val="00BA34C2"/>
    <w:rsid w:val="00BA5142"/>
    <w:rsid w:val="00BA5A64"/>
    <w:rsid w:val="00BA6EBB"/>
    <w:rsid w:val="00BB0051"/>
    <w:rsid w:val="00BB3A97"/>
    <w:rsid w:val="00BB3D2B"/>
    <w:rsid w:val="00BB3DF6"/>
    <w:rsid w:val="00BB4FAE"/>
    <w:rsid w:val="00BB500A"/>
    <w:rsid w:val="00BC04A6"/>
    <w:rsid w:val="00BC1317"/>
    <w:rsid w:val="00BC51DB"/>
    <w:rsid w:val="00BC5352"/>
    <w:rsid w:val="00BC56B6"/>
    <w:rsid w:val="00BC68A9"/>
    <w:rsid w:val="00BC6983"/>
    <w:rsid w:val="00BD0E77"/>
    <w:rsid w:val="00BD55DC"/>
    <w:rsid w:val="00BE0A59"/>
    <w:rsid w:val="00BE1BD6"/>
    <w:rsid w:val="00BE29ED"/>
    <w:rsid w:val="00BE5EFE"/>
    <w:rsid w:val="00BF39C6"/>
    <w:rsid w:val="00BF4420"/>
    <w:rsid w:val="00BF4DA0"/>
    <w:rsid w:val="00BF6BCA"/>
    <w:rsid w:val="00BF71F0"/>
    <w:rsid w:val="00BF7D4D"/>
    <w:rsid w:val="00C002A9"/>
    <w:rsid w:val="00C01856"/>
    <w:rsid w:val="00C022D5"/>
    <w:rsid w:val="00C03A70"/>
    <w:rsid w:val="00C0427D"/>
    <w:rsid w:val="00C05F3B"/>
    <w:rsid w:val="00C06C8D"/>
    <w:rsid w:val="00C1206A"/>
    <w:rsid w:val="00C168C9"/>
    <w:rsid w:val="00C22441"/>
    <w:rsid w:val="00C224D8"/>
    <w:rsid w:val="00C22709"/>
    <w:rsid w:val="00C24065"/>
    <w:rsid w:val="00C25696"/>
    <w:rsid w:val="00C25C07"/>
    <w:rsid w:val="00C25DF0"/>
    <w:rsid w:val="00C328C1"/>
    <w:rsid w:val="00C3290D"/>
    <w:rsid w:val="00C339BA"/>
    <w:rsid w:val="00C33A49"/>
    <w:rsid w:val="00C356FD"/>
    <w:rsid w:val="00C35A51"/>
    <w:rsid w:val="00C35FD0"/>
    <w:rsid w:val="00C422CB"/>
    <w:rsid w:val="00C43878"/>
    <w:rsid w:val="00C43CC9"/>
    <w:rsid w:val="00C44AB9"/>
    <w:rsid w:val="00C4656F"/>
    <w:rsid w:val="00C4735A"/>
    <w:rsid w:val="00C4772D"/>
    <w:rsid w:val="00C50A6E"/>
    <w:rsid w:val="00C51AA0"/>
    <w:rsid w:val="00C55A89"/>
    <w:rsid w:val="00C611A1"/>
    <w:rsid w:val="00C707BB"/>
    <w:rsid w:val="00C723E4"/>
    <w:rsid w:val="00C738CE"/>
    <w:rsid w:val="00C76235"/>
    <w:rsid w:val="00C80676"/>
    <w:rsid w:val="00C8187F"/>
    <w:rsid w:val="00C81AAD"/>
    <w:rsid w:val="00C824F3"/>
    <w:rsid w:val="00C82753"/>
    <w:rsid w:val="00C851C0"/>
    <w:rsid w:val="00C852D4"/>
    <w:rsid w:val="00C8737E"/>
    <w:rsid w:val="00C9228E"/>
    <w:rsid w:val="00C93323"/>
    <w:rsid w:val="00C93D5F"/>
    <w:rsid w:val="00CA02DE"/>
    <w:rsid w:val="00CA15FF"/>
    <w:rsid w:val="00CA2659"/>
    <w:rsid w:val="00CA2BC8"/>
    <w:rsid w:val="00CA348B"/>
    <w:rsid w:val="00CA4E57"/>
    <w:rsid w:val="00CB03F9"/>
    <w:rsid w:val="00CB111E"/>
    <w:rsid w:val="00CB2A3C"/>
    <w:rsid w:val="00CB2D78"/>
    <w:rsid w:val="00CB38F2"/>
    <w:rsid w:val="00CB4590"/>
    <w:rsid w:val="00CB551E"/>
    <w:rsid w:val="00CB5E49"/>
    <w:rsid w:val="00CC041D"/>
    <w:rsid w:val="00CC0472"/>
    <w:rsid w:val="00CC1764"/>
    <w:rsid w:val="00CD029A"/>
    <w:rsid w:val="00CD3416"/>
    <w:rsid w:val="00CD4874"/>
    <w:rsid w:val="00CD7366"/>
    <w:rsid w:val="00CD79ED"/>
    <w:rsid w:val="00CD7B7B"/>
    <w:rsid w:val="00CE0338"/>
    <w:rsid w:val="00CE25E6"/>
    <w:rsid w:val="00CE2814"/>
    <w:rsid w:val="00CE2FA5"/>
    <w:rsid w:val="00CF2F99"/>
    <w:rsid w:val="00CF3376"/>
    <w:rsid w:val="00CF5EC5"/>
    <w:rsid w:val="00CF7D94"/>
    <w:rsid w:val="00D02153"/>
    <w:rsid w:val="00D057FC"/>
    <w:rsid w:val="00D06DD6"/>
    <w:rsid w:val="00D142E5"/>
    <w:rsid w:val="00D14C9C"/>
    <w:rsid w:val="00D17333"/>
    <w:rsid w:val="00D21791"/>
    <w:rsid w:val="00D23000"/>
    <w:rsid w:val="00D247E1"/>
    <w:rsid w:val="00D26146"/>
    <w:rsid w:val="00D320AE"/>
    <w:rsid w:val="00D35A10"/>
    <w:rsid w:val="00D369C8"/>
    <w:rsid w:val="00D40738"/>
    <w:rsid w:val="00D40C78"/>
    <w:rsid w:val="00D42315"/>
    <w:rsid w:val="00D443F7"/>
    <w:rsid w:val="00D44CE4"/>
    <w:rsid w:val="00D44E8A"/>
    <w:rsid w:val="00D45296"/>
    <w:rsid w:val="00D52876"/>
    <w:rsid w:val="00D52A2E"/>
    <w:rsid w:val="00D52D15"/>
    <w:rsid w:val="00D530BC"/>
    <w:rsid w:val="00D53463"/>
    <w:rsid w:val="00D534AA"/>
    <w:rsid w:val="00D54DBA"/>
    <w:rsid w:val="00D55C0E"/>
    <w:rsid w:val="00D55C51"/>
    <w:rsid w:val="00D576D0"/>
    <w:rsid w:val="00D57A52"/>
    <w:rsid w:val="00D61EB7"/>
    <w:rsid w:val="00D67471"/>
    <w:rsid w:val="00D70569"/>
    <w:rsid w:val="00D74CB6"/>
    <w:rsid w:val="00D7635E"/>
    <w:rsid w:val="00D77A4D"/>
    <w:rsid w:val="00D8021F"/>
    <w:rsid w:val="00D81ED0"/>
    <w:rsid w:val="00D82381"/>
    <w:rsid w:val="00D84C57"/>
    <w:rsid w:val="00D85091"/>
    <w:rsid w:val="00D856AB"/>
    <w:rsid w:val="00D93A50"/>
    <w:rsid w:val="00D93BB1"/>
    <w:rsid w:val="00D947DD"/>
    <w:rsid w:val="00D95CB3"/>
    <w:rsid w:val="00D97469"/>
    <w:rsid w:val="00DA0DC5"/>
    <w:rsid w:val="00DA19EA"/>
    <w:rsid w:val="00DA3511"/>
    <w:rsid w:val="00DA54A8"/>
    <w:rsid w:val="00DA5BA8"/>
    <w:rsid w:val="00DA6A4E"/>
    <w:rsid w:val="00DA6C35"/>
    <w:rsid w:val="00DA7F20"/>
    <w:rsid w:val="00DB2B26"/>
    <w:rsid w:val="00DB6226"/>
    <w:rsid w:val="00DC15A7"/>
    <w:rsid w:val="00DC15E8"/>
    <w:rsid w:val="00DC75C0"/>
    <w:rsid w:val="00DD2CC6"/>
    <w:rsid w:val="00DD3259"/>
    <w:rsid w:val="00DE2446"/>
    <w:rsid w:val="00DE3584"/>
    <w:rsid w:val="00DF2611"/>
    <w:rsid w:val="00DF2917"/>
    <w:rsid w:val="00DF2F84"/>
    <w:rsid w:val="00DF31DD"/>
    <w:rsid w:val="00DF4722"/>
    <w:rsid w:val="00DF47C5"/>
    <w:rsid w:val="00DF4A87"/>
    <w:rsid w:val="00DF5754"/>
    <w:rsid w:val="00DF7552"/>
    <w:rsid w:val="00E02C33"/>
    <w:rsid w:val="00E03FA5"/>
    <w:rsid w:val="00E10AF9"/>
    <w:rsid w:val="00E153ED"/>
    <w:rsid w:val="00E154B4"/>
    <w:rsid w:val="00E222AC"/>
    <w:rsid w:val="00E25ED8"/>
    <w:rsid w:val="00E26234"/>
    <w:rsid w:val="00E26A97"/>
    <w:rsid w:val="00E30EA7"/>
    <w:rsid w:val="00E325B5"/>
    <w:rsid w:val="00E32D09"/>
    <w:rsid w:val="00E34012"/>
    <w:rsid w:val="00E35266"/>
    <w:rsid w:val="00E35361"/>
    <w:rsid w:val="00E36565"/>
    <w:rsid w:val="00E372BC"/>
    <w:rsid w:val="00E3778C"/>
    <w:rsid w:val="00E40164"/>
    <w:rsid w:val="00E40A3A"/>
    <w:rsid w:val="00E44DE5"/>
    <w:rsid w:val="00E456F4"/>
    <w:rsid w:val="00E4593A"/>
    <w:rsid w:val="00E47734"/>
    <w:rsid w:val="00E50F70"/>
    <w:rsid w:val="00E51BE9"/>
    <w:rsid w:val="00E53B59"/>
    <w:rsid w:val="00E54C86"/>
    <w:rsid w:val="00E54DB8"/>
    <w:rsid w:val="00E61D9D"/>
    <w:rsid w:val="00E623DB"/>
    <w:rsid w:val="00E62FA5"/>
    <w:rsid w:val="00E6467D"/>
    <w:rsid w:val="00E65256"/>
    <w:rsid w:val="00E740C8"/>
    <w:rsid w:val="00E74C3F"/>
    <w:rsid w:val="00E74E37"/>
    <w:rsid w:val="00E80298"/>
    <w:rsid w:val="00E80B99"/>
    <w:rsid w:val="00E86180"/>
    <w:rsid w:val="00E900C0"/>
    <w:rsid w:val="00E90F11"/>
    <w:rsid w:val="00E91F33"/>
    <w:rsid w:val="00E92D89"/>
    <w:rsid w:val="00E96BA2"/>
    <w:rsid w:val="00E96DCB"/>
    <w:rsid w:val="00E96EF3"/>
    <w:rsid w:val="00EA2796"/>
    <w:rsid w:val="00EA6987"/>
    <w:rsid w:val="00EB1F90"/>
    <w:rsid w:val="00EB2C8F"/>
    <w:rsid w:val="00EB67F8"/>
    <w:rsid w:val="00EB74F2"/>
    <w:rsid w:val="00EC26A5"/>
    <w:rsid w:val="00EC36AC"/>
    <w:rsid w:val="00EC3F39"/>
    <w:rsid w:val="00EC3F71"/>
    <w:rsid w:val="00EC629D"/>
    <w:rsid w:val="00ED7D50"/>
    <w:rsid w:val="00EE1957"/>
    <w:rsid w:val="00EE239B"/>
    <w:rsid w:val="00EF1088"/>
    <w:rsid w:val="00EF1A32"/>
    <w:rsid w:val="00EF1B4C"/>
    <w:rsid w:val="00EF1CF7"/>
    <w:rsid w:val="00EF2E0B"/>
    <w:rsid w:val="00EF3795"/>
    <w:rsid w:val="00EF3FA2"/>
    <w:rsid w:val="00EF4BEB"/>
    <w:rsid w:val="00EF5D73"/>
    <w:rsid w:val="00EF7F57"/>
    <w:rsid w:val="00F0330D"/>
    <w:rsid w:val="00F03C54"/>
    <w:rsid w:val="00F0559D"/>
    <w:rsid w:val="00F062FC"/>
    <w:rsid w:val="00F07C6C"/>
    <w:rsid w:val="00F102EE"/>
    <w:rsid w:val="00F11DA3"/>
    <w:rsid w:val="00F13480"/>
    <w:rsid w:val="00F205EE"/>
    <w:rsid w:val="00F222FA"/>
    <w:rsid w:val="00F22EC2"/>
    <w:rsid w:val="00F24A51"/>
    <w:rsid w:val="00F2658C"/>
    <w:rsid w:val="00F3047B"/>
    <w:rsid w:val="00F34251"/>
    <w:rsid w:val="00F371B0"/>
    <w:rsid w:val="00F4071C"/>
    <w:rsid w:val="00F41324"/>
    <w:rsid w:val="00F42B21"/>
    <w:rsid w:val="00F4521A"/>
    <w:rsid w:val="00F45CBC"/>
    <w:rsid w:val="00F46A24"/>
    <w:rsid w:val="00F46DD1"/>
    <w:rsid w:val="00F46F28"/>
    <w:rsid w:val="00F4707E"/>
    <w:rsid w:val="00F51FC4"/>
    <w:rsid w:val="00F537E1"/>
    <w:rsid w:val="00F53DF6"/>
    <w:rsid w:val="00F56B64"/>
    <w:rsid w:val="00F6373B"/>
    <w:rsid w:val="00F658BF"/>
    <w:rsid w:val="00F73AB7"/>
    <w:rsid w:val="00F73DB8"/>
    <w:rsid w:val="00F76EA7"/>
    <w:rsid w:val="00F80498"/>
    <w:rsid w:val="00F81BAF"/>
    <w:rsid w:val="00F8393F"/>
    <w:rsid w:val="00F90F82"/>
    <w:rsid w:val="00F91BDB"/>
    <w:rsid w:val="00F93A35"/>
    <w:rsid w:val="00F971DE"/>
    <w:rsid w:val="00FA4BD4"/>
    <w:rsid w:val="00FA5B42"/>
    <w:rsid w:val="00FB402B"/>
    <w:rsid w:val="00FB5299"/>
    <w:rsid w:val="00FB5A22"/>
    <w:rsid w:val="00FB6AA1"/>
    <w:rsid w:val="00FC1E33"/>
    <w:rsid w:val="00FC67AC"/>
    <w:rsid w:val="00FC6848"/>
    <w:rsid w:val="00FC76DD"/>
    <w:rsid w:val="00FD0F78"/>
    <w:rsid w:val="00FD2809"/>
    <w:rsid w:val="00FD43D6"/>
    <w:rsid w:val="00FD47B4"/>
    <w:rsid w:val="00FD4D7D"/>
    <w:rsid w:val="00FD7DE5"/>
    <w:rsid w:val="00FE1A6B"/>
    <w:rsid w:val="00FE3197"/>
    <w:rsid w:val="00FE463B"/>
    <w:rsid w:val="00FF038F"/>
    <w:rsid w:val="00FF177C"/>
    <w:rsid w:val="00FF38EA"/>
    <w:rsid w:val="00FF47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5F864F66"/>
  <w14:defaultImageDpi w14:val="330"/>
  <w15:chartTrackingRefBased/>
  <w15:docId w15:val="{0CD64925-14C1-4E96-8CED-A808A7F6A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9" w:uiPriority="39"/>
    <w:lsdException w:name="footer" w:uiPriority="99"/>
    <w:lsdException w:name="caption" w:qFormat="1"/>
    <w:lsdException w:name="table of figures" w:uiPriority="99"/>
    <w:lsdException w:name="endnote reference" w:uiPriority="99"/>
    <w:lsdException w:name="endnote text" w:uiPriority="99"/>
    <w:lsdException w:name="Title" w:qFormat="1"/>
    <w:lsdException w:name="Subtitle" w:qFormat="1"/>
    <w:lsdException w:name="Hyperlink" w:uiPriority="99"/>
    <w:lsdException w:name="Strong" w:qFormat="1"/>
    <w:lsdException w:name="Emphasis" w:qFormat="1"/>
    <w:lsdException w:name="Normal (Web)" w:uiPriority="99"/>
    <w:lsdException w:name="HTML Preformatted"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192E"/>
    <w:pPr>
      <w:spacing w:line="480" w:lineRule="auto"/>
      <w:ind w:firstLine="720"/>
      <w:jc w:val="both"/>
    </w:pPr>
    <w:rPr>
      <w:sz w:val="24"/>
      <w:szCs w:val="24"/>
    </w:rPr>
  </w:style>
  <w:style w:type="paragraph" w:styleId="Heading1">
    <w:name w:val="heading 1"/>
    <w:basedOn w:val="Normal"/>
    <w:next w:val="Normal"/>
    <w:qFormat/>
    <w:rsid w:val="00295A1C"/>
    <w:pPr>
      <w:keepNext/>
      <w:pageBreakBefore/>
      <w:numPr>
        <w:numId w:val="2"/>
      </w:numPr>
      <w:spacing w:after="960"/>
      <w:jc w:val="center"/>
      <w:outlineLvl w:val="0"/>
    </w:pPr>
    <w:rPr>
      <w:rFonts w:cs="Arial"/>
      <w:b/>
      <w:bCs/>
    </w:rPr>
  </w:style>
  <w:style w:type="paragraph" w:styleId="Heading2">
    <w:name w:val="heading 2"/>
    <w:basedOn w:val="Heading1"/>
    <w:next w:val="Normal"/>
    <w:qFormat/>
    <w:rsid w:val="00295A1C"/>
    <w:pPr>
      <w:pageBreakBefore w:val="0"/>
      <w:numPr>
        <w:ilvl w:val="1"/>
      </w:numPr>
      <w:spacing w:before="960" w:after="480"/>
      <w:ind w:left="864"/>
      <w:contextualSpacing/>
      <w:outlineLvl w:val="1"/>
    </w:pPr>
    <w:rPr>
      <w:bCs w:val="0"/>
      <w:iCs/>
    </w:rPr>
  </w:style>
  <w:style w:type="paragraph" w:styleId="Heading3">
    <w:name w:val="heading 3"/>
    <w:basedOn w:val="Heading2"/>
    <w:next w:val="Normal"/>
    <w:qFormat/>
    <w:rsid w:val="00B27900"/>
    <w:pPr>
      <w:numPr>
        <w:ilvl w:val="2"/>
      </w:numPr>
      <w:spacing w:before="480"/>
      <w:ind w:left="1440"/>
      <w:jc w:val="left"/>
      <w:outlineLvl w:val="2"/>
    </w:pPr>
    <w:rPr>
      <w:bCs/>
    </w:rPr>
  </w:style>
  <w:style w:type="paragraph" w:styleId="Heading4">
    <w:name w:val="heading 4"/>
    <w:basedOn w:val="Heading3"/>
    <w:next w:val="Normal"/>
    <w:qFormat/>
    <w:rsid w:val="00B27900"/>
    <w:pPr>
      <w:numPr>
        <w:ilvl w:val="3"/>
      </w:numPr>
      <w:spacing w:after="0"/>
      <w:ind w:left="1728"/>
      <w:contextualSpacing w:val="0"/>
      <w:outlineLvl w:val="3"/>
    </w:pPr>
    <w:rPr>
      <w:bCs w:val="0"/>
    </w:rPr>
  </w:style>
  <w:style w:type="paragraph" w:styleId="Heading5">
    <w:name w:val="heading 5"/>
    <w:basedOn w:val="Normal"/>
    <w:next w:val="Normal"/>
    <w:qFormat/>
    <w:rsid w:val="00DA5BA8"/>
    <w:pPr>
      <w:spacing w:before="240" w:after="60"/>
      <w:outlineLvl w:val="4"/>
    </w:pPr>
    <w:rPr>
      <w:b/>
      <w:bCs/>
      <w:i/>
      <w:iCs/>
      <w:sz w:val="26"/>
      <w:szCs w:val="26"/>
    </w:rPr>
  </w:style>
  <w:style w:type="paragraph" w:styleId="Heading6">
    <w:name w:val="heading 6"/>
    <w:basedOn w:val="Normal"/>
    <w:next w:val="Normal"/>
    <w:link w:val="Heading6Char"/>
    <w:semiHidden/>
    <w:unhideWhenUsed/>
    <w:qFormat/>
    <w:rsid w:val="00D97469"/>
    <w:p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D97469"/>
    <w:pPr>
      <w:spacing w:before="240" w:after="60"/>
      <w:outlineLvl w:val="6"/>
    </w:pPr>
    <w:rPr>
      <w:rFonts w:ascii="Calibri" w:hAnsi="Calibri"/>
    </w:rPr>
  </w:style>
  <w:style w:type="paragraph" w:styleId="Heading8">
    <w:name w:val="heading 8"/>
    <w:basedOn w:val="Normal"/>
    <w:next w:val="Normal"/>
    <w:link w:val="Heading8Char"/>
    <w:semiHidden/>
    <w:unhideWhenUsed/>
    <w:qFormat/>
    <w:rsid w:val="00D97469"/>
    <w:p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D97469"/>
    <w:p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4E5E20"/>
    <w:pPr>
      <w:tabs>
        <w:tab w:val="right" w:leader="dot" w:pos="9350"/>
      </w:tabs>
      <w:ind w:right="720" w:firstLine="0"/>
    </w:pPr>
    <w:rPr>
      <w:b/>
    </w:rPr>
  </w:style>
  <w:style w:type="paragraph" w:customStyle="1" w:styleId="AppSection">
    <w:name w:val="App Section"/>
    <w:basedOn w:val="Normal"/>
    <w:next w:val="Normal"/>
    <w:rsid w:val="009B5021"/>
    <w:pPr>
      <w:keepNext/>
      <w:numPr>
        <w:ilvl w:val="5"/>
        <w:numId w:val="1"/>
      </w:numPr>
      <w:spacing w:before="960" w:after="480"/>
      <w:jc w:val="center"/>
      <w:outlineLvl w:val="1"/>
    </w:pPr>
    <w:rPr>
      <w:b/>
    </w:rPr>
  </w:style>
  <w:style w:type="paragraph" w:customStyle="1" w:styleId="Appendix">
    <w:name w:val="Appendix"/>
    <w:basedOn w:val="Normal"/>
    <w:next w:val="Normal"/>
    <w:qFormat/>
    <w:rsid w:val="00001A56"/>
    <w:pPr>
      <w:keepNext/>
      <w:pageBreakBefore/>
      <w:numPr>
        <w:ilvl w:val="4"/>
        <w:numId w:val="1"/>
      </w:numPr>
      <w:spacing w:before="960" w:after="960"/>
      <w:jc w:val="center"/>
      <w:outlineLvl w:val="0"/>
    </w:pPr>
    <w:rPr>
      <w:b/>
    </w:rPr>
  </w:style>
  <w:style w:type="paragraph" w:customStyle="1" w:styleId="AppendixTitle">
    <w:name w:val="Appendix Title"/>
    <w:basedOn w:val="Heading1"/>
    <w:next w:val="Normal"/>
    <w:rsid w:val="008A110F"/>
    <w:pPr>
      <w:pageBreakBefore w:val="0"/>
      <w:numPr>
        <w:numId w:val="0"/>
      </w:numPr>
    </w:pPr>
  </w:style>
  <w:style w:type="paragraph" w:customStyle="1" w:styleId="BibliographyEntry">
    <w:name w:val="Bibliography Entry"/>
    <w:basedOn w:val="Normal"/>
    <w:rsid w:val="00DA5BA8"/>
    <w:pPr>
      <w:spacing w:after="240" w:line="240" w:lineRule="auto"/>
      <w:ind w:left="720" w:hanging="720"/>
    </w:pPr>
  </w:style>
  <w:style w:type="character" w:styleId="Hyperlink">
    <w:name w:val="Hyperlink"/>
    <w:uiPriority w:val="99"/>
    <w:rsid w:val="00367476"/>
    <w:rPr>
      <w:color w:val="0000FF"/>
      <w:u w:val="single"/>
    </w:rPr>
  </w:style>
  <w:style w:type="paragraph" w:customStyle="1" w:styleId="Heading">
    <w:name w:val="Heading"/>
    <w:basedOn w:val="Preliminary"/>
    <w:next w:val="Normal"/>
    <w:rsid w:val="00130B6B"/>
  </w:style>
  <w:style w:type="paragraph" w:styleId="Header">
    <w:name w:val="header"/>
    <w:basedOn w:val="Normal"/>
    <w:semiHidden/>
    <w:rsid w:val="00367476"/>
    <w:pPr>
      <w:tabs>
        <w:tab w:val="center" w:pos="4320"/>
        <w:tab w:val="right" w:pos="8640"/>
      </w:tabs>
    </w:pPr>
  </w:style>
  <w:style w:type="paragraph" w:customStyle="1" w:styleId="AppSubsection">
    <w:name w:val="App Subsection"/>
    <w:basedOn w:val="AppSection"/>
    <w:next w:val="Normal"/>
    <w:rsid w:val="00261153"/>
    <w:pPr>
      <w:numPr>
        <w:ilvl w:val="6"/>
      </w:numPr>
      <w:spacing w:before="480"/>
      <w:jc w:val="left"/>
      <w:outlineLvl w:val="2"/>
    </w:pPr>
  </w:style>
  <w:style w:type="paragraph" w:styleId="TOC2">
    <w:name w:val="toc 2"/>
    <w:basedOn w:val="Normal"/>
    <w:next w:val="Normal"/>
    <w:autoRedefine/>
    <w:uiPriority w:val="39"/>
    <w:rsid w:val="00CA2BC8"/>
    <w:pPr>
      <w:tabs>
        <w:tab w:val="left" w:pos="1170"/>
        <w:tab w:val="right" w:leader="dot" w:pos="9350"/>
      </w:tabs>
      <w:ind w:left="504" w:firstLine="0"/>
    </w:pPr>
    <w:rPr>
      <w:b/>
    </w:rPr>
  </w:style>
  <w:style w:type="paragraph" w:styleId="TOC3">
    <w:name w:val="toc 3"/>
    <w:basedOn w:val="Normal"/>
    <w:next w:val="Normal"/>
    <w:autoRedefine/>
    <w:uiPriority w:val="39"/>
    <w:rsid w:val="00495B23"/>
    <w:pPr>
      <w:tabs>
        <w:tab w:val="left" w:pos="1920"/>
        <w:tab w:val="right" w:leader="dot" w:pos="9350"/>
      </w:tabs>
      <w:ind w:left="1008" w:firstLine="0"/>
    </w:pPr>
    <w:rPr>
      <w:b/>
    </w:rPr>
  </w:style>
  <w:style w:type="paragraph" w:styleId="Footer">
    <w:name w:val="footer"/>
    <w:basedOn w:val="Normal"/>
    <w:link w:val="FooterChar"/>
    <w:uiPriority w:val="99"/>
    <w:rsid w:val="00367476"/>
    <w:pPr>
      <w:tabs>
        <w:tab w:val="center" w:pos="4320"/>
        <w:tab w:val="right" w:pos="8640"/>
      </w:tabs>
    </w:pPr>
  </w:style>
  <w:style w:type="paragraph" w:styleId="Caption">
    <w:name w:val="caption"/>
    <w:basedOn w:val="NoIndent"/>
    <w:next w:val="Normal"/>
    <w:qFormat/>
    <w:rsid w:val="00715DD4"/>
    <w:pPr>
      <w:outlineLvl w:val="1"/>
    </w:pPr>
    <w:rPr>
      <w:b/>
      <w:bCs/>
      <w:sz w:val="20"/>
      <w:szCs w:val="20"/>
    </w:rPr>
  </w:style>
  <w:style w:type="paragraph" w:styleId="TOC4">
    <w:name w:val="toc 4"/>
    <w:basedOn w:val="Normal"/>
    <w:next w:val="Normal"/>
    <w:autoRedefine/>
    <w:uiPriority w:val="39"/>
    <w:rsid w:val="00DA5BA8"/>
    <w:pPr>
      <w:ind w:left="1512" w:firstLine="0"/>
    </w:pPr>
    <w:rPr>
      <w:b/>
    </w:rPr>
  </w:style>
  <w:style w:type="paragraph" w:customStyle="1" w:styleId="Preliminary">
    <w:name w:val="Preliminary"/>
    <w:basedOn w:val="Heading1"/>
    <w:next w:val="Normal"/>
    <w:rsid w:val="00D81ED0"/>
    <w:pPr>
      <w:numPr>
        <w:numId w:val="0"/>
      </w:numPr>
    </w:pPr>
  </w:style>
  <w:style w:type="table" w:styleId="TableGrid">
    <w:name w:val="Table Grid"/>
    <w:basedOn w:val="TableNormal"/>
    <w:uiPriority w:val="39"/>
    <w:rsid w:val="002706BA"/>
    <w:pPr>
      <w:spacing w:line="36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A23857"/>
    <w:pPr>
      <w:ind w:firstLine="0"/>
    </w:pPr>
  </w:style>
  <w:style w:type="paragraph" w:styleId="BalloonText">
    <w:name w:val="Balloon Text"/>
    <w:basedOn w:val="Normal"/>
    <w:link w:val="BalloonTextChar"/>
    <w:rsid w:val="00D97469"/>
    <w:pPr>
      <w:spacing w:line="240" w:lineRule="auto"/>
    </w:pPr>
    <w:rPr>
      <w:rFonts w:ascii="Segoe UI" w:hAnsi="Segoe UI" w:cs="Segoe UI"/>
      <w:sz w:val="18"/>
      <w:szCs w:val="18"/>
    </w:rPr>
  </w:style>
  <w:style w:type="character" w:customStyle="1" w:styleId="BalloonTextChar">
    <w:name w:val="Balloon Text Char"/>
    <w:link w:val="BalloonText"/>
    <w:rsid w:val="00D97469"/>
    <w:rPr>
      <w:rFonts w:ascii="Segoe UI" w:hAnsi="Segoe UI" w:cs="Segoe UI"/>
      <w:sz w:val="18"/>
      <w:szCs w:val="18"/>
    </w:rPr>
  </w:style>
  <w:style w:type="paragraph" w:styleId="Bibliography">
    <w:name w:val="Bibliography"/>
    <w:basedOn w:val="Normal"/>
    <w:next w:val="Normal"/>
    <w:uiPriority w:val="37"/>
    <w:unhideWhenUsed/>
    <w:rsid w:val="00D97469"/>
    <w:pPr>
      <w:ind w:left="720" w:hanging="720"/>
    </w:pPr>
  </w:style>
  <w:style w:type="paragraph" w:styleId="BlockText">
    <w:name w:val="Block Text"/>
    <w:basedOn w:val="Normal"/>
    <w:rsid w:val="00D97469"/>
    <w:pPr>
      <w:spacing w:after="120"/>
      <w:ind w:left="1440" w:right="1440"/>
    </w:pPr>
  </w:style>
  <w:style w:type="paragraph" w:styleId="BodyText">
    <w:name w:val="Body Text"/>
    <w:basedOn w:val="Normal"/>
    <w:link w:val="BodyTextChar"/>
    <w:rsid w:val="00D97469"/>
    <w:pPr>
      <w:spacing w:after="120"/>
    </w:pPr>
  </w:style>
  <w:style w:type="character" w:customStyle="1" w:styleId="BodyTextChar">
    <w:name w:val="Body Text Char"/>
    <w:link w:val="BodyText"/>
    <w:rsid w:val="00D97469"/>
    <w:rPr>
      <w:sz w:val="24"/>
      <w:szCs w:val="24"/>
    </w:rPr>
  </w:style>
  <w:style w:type="paragraph" w:styleId="BodyText2">
    <w:name w:val="Body Text 2"/>
    <w:basedOn w:val="Normal"/>
    <w:link w:val="BodyText2Char"/>
    <w:rsid w:val="00D97469"/>
    <w:pPr>
      <w:spacing w:after="120"/>
    </w:pPr>
  </w:style>
  <w:style w:type="character" w:customStyle="1" w:styleId="BodyText2Char">
    <w:name w:val="Body Text 2 Char"/>
    <w:link w:val="BodyText2"/>
    <w:rsid w:val="00D97469"/>
    <w:rPr>
      <w:sz w:val="24"/>
      <w:szCs w:val="24"/>
    </w:rPr>
  </w:style>
  <w:style w:type="paragraph" w:styleId="BodyText3">
    <w:name w:val="Body Text 3"/>
    <w:basedOn w:val="Normal"/>
    <w:link w:val="BodyText3Char"/>
    <w:rsid w:val="00D97469"/>
    <w:pPr>
      <w:spacing w:after="120"/>
    </w:pPr>
    <w:rPr>
      <w:sz w:val="16"/>
      <w:szCs w:val="16"/>
    </w:rPr>
  </w:style>
  <w:style w:type="character" w:customStyle="1" w:styleId="BodyText3Char">
    <w:name w:val="Body Text 3 Char"/>
    <w:link w:val="BodyText3"/>
    <w:rsid w:val="00D97469"/>
    <w:rPr>
      <w:sz w:val="16"/>
      <w:szCs w:val="16"/>
    </w:rPr>
  </w:style>
  <w:style w:type="paragraph" w:styleId="BodyTextFirstIndent">
    <w:name w:val="Body Text First Indent"/>
    <w:basedOn w:val="BodyText"/>
    <w:link w:val="BodyTextFirstIndentChar"/>
    <w:rsid w:val="00D97469"/>
    <w:pPr>
      <w:ind w:firstLine="210"/>
    </w:pPr>
  </w:style>
  <w:style w:type="character" w:customStyle="1" w:styleId="BodyTextFirstIndentChar">
    <w:name w:val="Body Text First Indent Char"/>
    <w:basedOn w:val="BodyTextChar"/>
    <w:link w:val="BodyTextFirstIndent"/>
    <w:rsid w:val="00D97469"/>
    <w:rPr>
      <w:sz w:val="24"/>
      <w:szCs w:val="24"/>
    </w:rPr>
  </w:style>
  <w:style w:type="paragraph" w:styleId="BodyTextIndent">
    <w:name w:val="Body Text Indent"/>
    <w:basedOn w:val="Normal"/>
    <w:link w:val="BodyTextIndentChar"/>
    <w:rsid w:val="00D97469"/>
    <w:pPr>
      <w:spacing w:after="120"/>
      <w:ind w:left="360"/>
    </w:pPr>
  </w:style>
  <w:style w:type="character" w:customStyle="1" w:styleId="BodyTextIndentChar">
    <w:name w:val="Body Text Indent Char"/>
    <w:link w:val="BodyTextIndent"/>
    <w:rsid w:val="00D97469"/>
    <w:rPr>
      <w:sz w:val="24"/>
      <w:szCs w:val="24"/>
    </w:rPr>
  </w:style>
  <w:style w:type="paragraph" w:styleId="BodyTextFirstIndent2">
    <w:name w:val="Body Text First Indent 2"/>
    <w:basedOn w:val="BodyTextIndent"/>
    <w:link w:val="BodyTextFirstIndent2Char"/>
    <w:rsid w:val="00D97469"/>
    <w:pPr>
      <w:ind w:firstLine="210"/>
    </w:pPr>
  </w:style>
  <w:style w:type="character" w:customStyle="1" w:styleId="BodyTextFirstIndent2Char">
    <w:name w:val="Body Text First Indent 2 Char"/>
    <w:basedOn w:val="BodyTextIndentChar"/>
    <w:link w:val="BodyTextFirstIndent2"/>
    <w:rsid w:val="00D97469"/>
    <w:rPr>
      <w:sz w:val="24"/>
      <w:szCs w:val="24"/>
    </w:rPr>
  </w:style>
  <w:style w:type="paragraph" w:styleId="BodyTextIndent2">
    <w:name w:val="Body Text Indent 2"/>
    <w:basedOn w:val="Normal"/>
    <w:link w:val="BodyTextIndent2Char"/>
    <w:rsid w:val="00D97469"/>
    <w:pPr>
      <w:spacing w:after="120"/>
      <w:ind w:left="360"/>
    </w:pPr>
  </w:style>
  <w:style w:type="character" w:customStyle="1" w:styleId="BodyTextIndent2Char">
    <w:name w:val="Body Text Indent 2 Char"/>
    <w:link w:val="BodyTextIndent2"/>
    <w:rsid w:val="00D97469"/>
    <w:rPr>
      <w:sz w:val="24"/>
      <w:szCs w:val="24"/>
    </w:rPr>
  </w:style>
  <w:style w:type="paragraph" w:styleId="BodyTextIndent3">
    <w:name w:val="Body Text Indent 3"/>
    <w:basedOn w:val="Normal"/>
    <w:link w:val="BodyTextIndent3Char"/>
    <w:rsid w:val="00D97469"/>
    <w:pPr>
      <w:spacing w:after="120"/>
      <w:ind w:left="360"/>
    </w:pPr>
    <w:rPr>
      <w:sz w:val="16"/>
      <w:szCs w:val="16"/>
    </w:rPr>
  </w:style>
  <w:style w:type="character" w:customStyle="1" w:styleId="BodyTextIndent3Char">
    <w:name w:val="Body Text Indent 3 Char"/>
    <w:link w:val="BodyTextIndent3"/>
    <w:rsid w:val="00D97469"/>
    <w:rPr>
      <w:sz w:val="16"/>
      <w:szCs w:val="16"/>
    </w:rPr>
  </w:style>
  <w:style w:type="paragraph" w:styleId="Closing">
    <w:name w:val="Closing"/>
    <w:basedOn w:val="Normal"/>
    <w:link w:val="ClosingChar"/>
    <w:rsid w:val="00D97469"/>
    <w:pPr>
      <w:ind w:left="4320"/>
    </w:pPr>
  </w:style>
  <w:style w:type="character" w:customStyle="1" w:styleId="ClosingChar">
    <w:name w:val="Closing Char"/>
    <w:link w:val="Closing"/>
    <w:rsid w:val="00D97469"/>
    <w:rPr>
      <w:sz w:val="24"/>
      <w:szCs w:val="24"/>
    </w:rPr>
  </w:style>
  <w:style w:type="paragraph" w:styleId="CommentText">
    <w:name w:val="annotation text"/>
    <w:basedOn w:val="Normal"/>
    <w:link w:val="CommentTextChar"/>
    <w:rsid w:val="00D97469"/>
    <w:rPr>
      <w:sz w:val="20"/>
      <w:szCs w:val="20"/>
    </w:rPr>
  </w:style>
  <w:style w:type="character" w:customStyle="1" w:styleId="CommentTextChar">
    <w:name w:val="Comment Text Char"/>
    <w:basedOn w:val="DefaultParagraphFont"/>
    <w:link w:val="CommentText"/>
    <w:rsid w:val="00D97469"/>
  </w:style>
  <w:style w:type="paragraph" w:styleId="CommentSubject">
    <w:name w:val="annotation subject"/>
    <w:basedOn w:val="CommentText"/>
    <w:next w:val="CommentText"/>
    <w:link w:val="CommentSubjectChar"/>
    <w:rsid w:val="00D97469"/>
    <w:rPr>
      <w:b/>
      <w:bCs/>
    </w:rPr>
  </w:style>
  <w:style w:type="character" w:customStyle="1" w:styleId="CommentSubjectChar">
    <w:name w:val="Comment Subject Char"/>
    <w:link w:val="CommentSubject"/>
    <w:rsid w:val="00D97469"/>
    <w:rPr>
      <w:b/>
      <w:bCs/>
    </w:rPr>
  </w:style>
  <w:style w:type="paragraph" w:styleId="Date">
    <w:name w:val="Date"/>
    <w:basedOn w:val="Normal"/>
    <w:next w:val="Normal"/>
    <w:link w:val="DateChar"/>
    <w:rsid w:val="00D97469"/>
  </w:style>
  <w:style w:type="character" w:customStyle="1" w:styleId="DateChar">
    <w:name w:val="Date Char"/>
    <w:link w:val="Date"/>
    <w:rsid w:val="00D97469"/>
    <w:rPr>
      <w:sz w:val="24"/>
      <w:szCs w:val="24"/>
    </w:rPr>
  </w:style>
  <w:style w:type="paragraph" w:styleId="DocumentMap">
    <w:name w:val="Document Map"/>
    <w:basedOn w:val="Normal"/>
    <w:link w:val="DocumentMapChar"/>
    <w:rsid w:val="00D97469"/>
    <w:rPr>
      <w:rFonts w:ascii="Segoe UI" w:hAnsi="Segoe UI" w:cs="Segoe UI"/>
      <w:sz w:val="16"/>
      <w:szCs w:val="16"/>
    </w:rPr>
  </w:style>
  <w:style w:type="character" w:customStyle="1" w:styleId="DocumentMapChar">
    <w:name w:val="Document Map Char"/>
    <w:link w:val="DocumentMap"/>
    <w:rsid w:val="00D97469"/>
    <w:rPr>
      <w:rFonts w:ascii="Segoe UI" w:hAnsi="Segoe UI" w:cs="Segoe UI"/>
      <w:sz w:val="16"/>
      <w:szCs w:val="16"/>
    </w:rPr>
  </w:style>
  <w:style w:type="paragraph" w:styleId="E-mailSignature">
    <w:name w:val="E-mail Signature"/>
    <w:basedOn w:val="Normal"/>
    <w:link w:val="E-mailSignatureChar"/>
    <w:rsid w:val="00D97469"/>
  </w:style>
  <w:style w:type="character" w:customStyle="1" w:styleId="E-mailSignatureChar">
    <w:name w:val="E-mail Signature Char"/>
    <w:link w:val="E-mailSignature"/>
    <w:rsid w:val="00D97469"/>
    <w:rPr>
      <w:sz w:val="24"/>
      <w:szCs w:val="24"/>
    </w:rPr>
  </w:style>
  <w:style w:type="paragraph" w:styleId="EndnoteText">
    <w:name w:val="endnote text"/>
    <w:basedOn w:val="Normal"/>
    <w:link w:val="EndnoteTextChar"/>
    <w:uiPriority w:val="99"/>
    <w:rsid w:val="00D97469"/>
    <w:rPr>
      <w:sz w:val="20"/>
      <w:szCs w:val="20"/>
    </w:rPr>
  </w:style>
  <w:style w:type="character" w:customStyle="1" w:styleId="EndnoteTextChar">
    <w:name w:val="Endnote Text Char"/>
    <w:basedOn w:val="DefaultParagraphFont"/>
    <w:link w:val="EndnoteText"/>
    <w:uiPriority w:val="99"/>
    <w:rsid w:val="00D97469"/>
  </w:style>
  <w:style w:type="paragraph" w:styleId="EnvelopeAddress">
    <w:name w:val="envelope address"/>
    <w:basedOn w:val="Normal"/>
    <w:rsid w:val="00D97469"/>
    <w:pPr>
      <w:framePr w:w="7920" w:h="1980" w:hRule="exact" w:hSpace="180" w:wrap="auto" w:hAnchor="page" w:xAlign="center" w:yAlign="bottom"/>
      <w:ind w:left="2880"/>
    </w:pPr>
    <w:rPr>
      <w:rFonts w:ascii="Calibri Light" w:hAnsi="Calibri Light"/>
    </w:rPr>
  </w:style>
  <w:style w:type="paragraph" w:styleId="EnvelopeReturn">
    <w:name w:val="envelope return"/>
    <w:basedOn w:val="Normal"/>
    <w:rsid w:val="00D97469"/>
    <w:rPr>
      <w:rFonts w:ascii="Calibri Light" w:hAnsi="Calibri Light"/>
      <w:sz w:val="20"/>
      <w:szCs w:val="20"/>
    </w:rPr>
  </w:style>
  <w:style w:type="paragraph" w:styleId="FootnoteText">
    <w:name w:val="footnote text"/>
    <w:basedOn w:val="Normal"/>
    <w:link w:val="FootnoteTextChar"/>
    <w:rsid w:val="00D97469"/>
    <w:rPr>
      <w:sz w:val="20"/>
      <w:szCs w:val="20"/>
    </w:rPr>
  </w:style>
  <w:style w:type="character" w:customStyle="1" w:styleId="FootnoteTextChar">
    <w:name w:val="Footnote Text Char"/>
    <w:basedOn w:val="DefaultParagraphFont"/>
    <w:link w:val="FootnoteText"/>
    <w:rsid w:val="00D97469"/>
  </w:style>
  <w:style w:type="character" w:customStyle="1" w:styleId="Heading6Char">
    <w:name w:val="Heading 6 Char"/>
    <w:link w:val="Heading6"/>
    <w:semiHidden/>
    <w:rsid w:val="00D97469"/>
    <w:rPr>
      <w:rFonts w:ascii="Calibri" w:eastAsia="Times New Roman" w:hAnsi="Calibri" w:cs="Times New Roman"/>
      <w:b/>
      <w:bCs/>
      <w:sz w:val="22"/>
      <w:szCs w:val="22"/>
    </w:rPr>
  </w:style>
  <w:style w:type="character" w:customStyle="1" w:styleId="Heading7Char">
    <w:name w:val="Heading 7 Char"/>
    <w:link w:val="Heading7"/>
    <w:semiHidden/>
    <w:rsid w:val="00D97469"/>
    <w:rPr>
      <w:rFonts w:ascii="Calibri" w:eastAsia="Times New Roman" w:hAnsi="Calibri" w:cs="Times New Roman"/>
      <w:sz w:val="24"/>
      <w:szCs w:val="24"/>
    </w:rPr>
  </w:style>
  <w:style w:type="character" w:customStyle="1" w:styleId="Heading8Char">
    <w:name w:val="Heading 8 Char"/>
    <w:link w:val="Heading8"/>
    <w:semiHidden/>
    <w:rsid w:val="00D97469"/>
    <w:rPr>
      <w:rFonts w:ascii="Calibri" w:eastAsia="Times New Roman" w:hAnsi="Calibri" w:cs="Times New Roman"/>
      <w:i/>
      <w:iCs/>
      <w:sz w:val="24"/>
      <w:szCs w:val="24"/>
    </w:rPr>
  </w:style>
  <w:style w:type="character" w:customStyle="1" w:styleId="Heading9Char">
    <w:name w:val="Heading 9 Char"/>
    <w:link w:val="Heading9"/>
    <w:semiHidden/>
    <w:rsid w:val="00D97469"/>
    <w:rPr>
      <w:rFonts w:ascii="Calibri Light" w:eastAsia="Times New Roman" w:hAnsi="Calibri Light" w:cs="Times New Roman"/>
      <w:sz w:val="22"/>
      <w:szCs w:val="22"/>
    </w:rPr>
  </w:style>
  <w:style w:type="paragraph" w:styleId="HTMLAddress">
    <w:name w:val="HTML Address"/>
    <w:basedOn w:val="Normal"/>
    <w:link w:val="HTMLAddressChar"/>
    <w:rsid w:val="00D97469"/>
    <w:rPr>
      <w:i/>
      <w:iCs/>
    </w:rPr>
  </w:style>
  <w:style w:type="character" w:customStyle="1" w:styleId="HTMLAddressChar">
    <w:name w:val="HTML Address Char"/>
    <w:link w:val="HTMLAddress"/>
    <w:rsid w:val="00D97469"/>
    <w:rPr>
      <w:i/>
      <w:iCs/>
      <w:sz w:val="24"/>
      <w:szCs w:val="24"/>
    </w:rPr>
  </w:style>
  <w:style w:type="paragraph" w:styleId="HTMLPreformatted">
    <w:name w:val="HTML Preformatted"/>
    <w:basedOn w:val="Normal"/>
    <w:link w:val="HTMLPreformattedChar"/>
    <w:rsid w:val="00D97469"/>
    <w:rPr>
      <w:rFonts w:ascii="Courier New" w:hAnsi="Courier New" w:cs="Courier New"/>
      <w:sz w:val="20"/>
      <w:szCs w:val="20"/>
    </w:rPr>
  </w:style>
  <w:style w:type="character" w:customStyle="1" w:styleId="HTMLPreformattedChar">
    <w:name w:val="HTML Preformatted Char"/>
    <w:link w:val="HTMLPreformatted"/>
    <w:rsid w:val="00D97469"/>
    <w:rPr>
      <w:rFonts w:ascii="Courier New" w:hAnsi="Courier New" w:cs="Courier New"/>
    </w:rPr>
  </w:style>
  <w:style w:type="paragraph" w:styleId="Index1">
    <w:name w:val="index 1"/>
    <w:basedOn w:val="Normal"/>
    <w:next w:val="Normal"/>
    <w:autoRedefine/>
    <w:rsid w:val="00D97469"/>
    <w:pPr>
      <w:ind w:left="240" w:hanging="240"/>
    </w:pPr>
  </w:style>
  <w:style w:type="paragraph" w:styleId="Index2">
    <w:name w:val="index 2"/>
    <w:basedOn w:val="Normal"/>
    <w:next w:val="Normal"/>
    <w:autoRedefine/>
    <w:rsid w:val="00D97469"/>
    <w:pPr>
      <w:ind w:left="480" w:hanging="240"/>
    </w:pPr>
  </w:style>
  <w:style w:type="paragraph" w:styleId="Index3">
    <w:name w:val="index 3"/>
    <w:basedOn w:val="Normal"/>
    <w:next w:val="Normal"/>
    <w:autoRedefine/>
    <w:rsid w:val="00D97469"/>
    <w:pPr>
      <w:ind w:left="720" w:hanging="240"/>
    </w:pPr>
  </w:style>
  <w:style w:type="paragraph" w:styleId="Index4">
    <w:name w:val="index 4"/>
    <w:basedOn w:val="Normal"/>
    <w:next w:val="Normal"/>
    <w:autoRedefine/>
    <w:rsid w:val="00D97469"/>
    <w:pPr>
      <w:ind w:left="960" w:hanging="240"/>
    </w:pPr>
  </w:style>
  <w:style w:type="paragraph" w:styleId="Index5">
    <w:name w:val="index 5"/>
    <w:basedOn w:val="Normal"/>
    <w:next w:val="Normal"/>
    <w:autoRedefine/>
    <w:rsid w:val="00D97469"/>
    <w:pPr>
      <w:ind w:left="1200" w:hanging="240"/>
    </w:pPr>
  </w:style>
  <w:style w:type="paragraph" w:styleId="Index6">
    <w:name w:val="index 6"/>
    <w:basedOn w:val="Normal"/>
    <w:next w:val="Normal"/>
    <w:autoRedefine/>
    <w:rsid w:val="00D97469"/>
    <w:pPr>
      <w:ind w:left="1440" w:hanging="240"/>
    </w:pPr>
  </w:style>
  <w:style w:type="paragraph" w:styleId="Index7">
    <w:name w:val="index 7"/>
    <w:basedOn w:val="Normal"/>
    <w:next w:val="Normal"/>
    <w:autoRedefine/>
    <w:rsid w:val="00D97469"/>
    <w:pPr>
      <w:ind w:left="1680" w:hanging="240"/>
    </w:pPr>
  </w:style>
  <w:style w:type="paragraph" w:styleId="Index8">
    <w:name w:val="index 8"/>
    <w:basedOn w:val="Normal"/>
    <w:next w:val="Normal"/>
    <w:autoRedefine/>
    <w:rsid w:val="00D97469"/>
    <w:pPr>
      <w:ind w:left="1920" w:hanging="240"/>
    </w:pPr>
  </w:style>
  <w:style w:type="paragraph" w:styleId="Index9">
    <w:name w:val="index 9"/>
    <w:basedOn w:val="Normal"/>
    <w:next w:val="Normal"/>
    <w:autoRedefine/>
    <w:rsid w:val="00D97469"/>
    <w:pPr>
      <w:ind w:left="2160" w:hanging="240"/>
    </w:pPr>
  </w:style>
  <w:style w:type="paragraph" w:styleId="IndexHeading">
    <w:name w:val="index heading"/>
    <w:basedOn w:val="Normal"/>
    <w:next w:val="Index1"/>
    <w:rsid w:val="00D97469"/>
    <w:rPr>
      <w:rFonts w:ascii="Calibri Light" w:hAnsi="Calibri Light"/>
      <w:b/>
      <w:bCs/>
    </w:rPr>
  </w:style>
  <w:style w:type="paragraph" w:styleId="IntenseQuote">
    <w:name w:val="Intense Quote"/>
    <w:basedOn w:val="Normal"/>
    <w:next w:val="Normal"/>
    <w:link w:val="IntenseQuoteChar"/>
    <w:uiPriority w:val="30"/>
    <w:qFormat/>
    <w:rsid w:val="00D97469"/>
    <w:pPr>
      <w:pBdr>
        <w:top w:val="single" w:sz="4" w:space="10" w:color="5B9BD5"/>
        <w:bottom w:val="single" w:sz="4" w:space="10" w:color="5B9BD5"/>
      </w:pBdr>
      <w:spacing w:before="360" w:after="360"/>
      <w:ind w:left="864" w:right="864"/>
      <w:jc w:val="center"/>
    </w:pPr>
    <w:rPr>
      <w:i/>
      <w:iCs/>
      <w:color w:val="5B9BD5"/>
    </w:rPr>
  </w:style>
  <w:style w:type="character" w:customStyle="1" w:styleId="IntenseQuoteChar">
    <w:name w:val="Intense Quote Char"/>
    <w:link w:val="IntenseQuote"/>
    <w:uiPriority w:val="30"/>
    <w:rsid w:val="00D97469"/>
    <w:rPr>
      <w:i/>
      <w:iCs/>
      <w:color w:val="5B9BD5"/>
      <w:sz w:val="24"/>
      <w:szCs w:val="24"/>
    </w:rPr>
  </w:style>
  <w:style w:type="paragraph" w:styleId="List">
    <w:name w:val="List"/>
    <w:basedOn w:val="Normal"/>
    <w:rsid w:val="00D97469"/>
    <w:pPr>
      <w:ind w:left="360" w:hanging="360"/>
      <w:contextualSpacing/>
    </w:pPr>
  </w:style>
  <w:style w:type="paragraph" w:styleId="List2">
    <w:name w:val="List 2"/>
    <w:basedOn w:val="Normal"/>
    <w:rsid w:val="00D97469"/>
    <w:pPr>
      <w:ind w:left="720" w:hanging="360"/>
      <w:contextualSpacing/>
    </w:pPr>
  </w:style>
  <w:style w:type="paragraph" w:styleId="List3">
    <w:name w:val="List 3"/>
    <w:basedOn w:val="Normal"/>
    <w:rsid w:val="00D97469"/>
    <w:pPr>
      <w:ind w:left="1080" w:hanging="360"/>
      <w:contextualSpacing/>
    </w:pPr>
  </w:style>
  <w:style w:type="paragraph" w:styleId="List4">
    <w:name w:val="List 4"/>
    <w:basedOn w:val="Normal"/>
    <w:rsid w:val="00D97469"/>
    <w:pPr>
      <w:ind w:left="1440" w:hanging="360"/>
      <w:contextualSpacing/>
    </w:pPr>
  </w:style>
  <w:style w:type="paragraph" w:styleId="List5">
    <w:name w:val="List 5"/>
    <w:basedOn w:val="Normal"/>
    <w:rsid w:val="00D97469"/>
    <w:pPr>
      <w:ind w:left="1800" w:hanging="360"/>
      <w:contextualSpacing/>
    </w:pPr>
  </w:style>
  <w:style w:type="paragraph" w:styleId="ListBullet">
    <w:name w:val="List Bullet"/>
    <w:basedOn w:val="Normal"/>
    <w:rsid w:val="00D97469"/>
    <w:pPr>
      <w:numPr>
        <w:numId w:val="3"/>
      </w:numPr>
      <w:contextualSpacing/>
    </w:pPr>
  </w:style>
  <w:style w:type="paragraph" w:styleId="ListBullet2">
    <w:name w:val="List Bullet 2"/>
    <w:basedOn w:val="Normal"/>
    <w:rsid w:val="00D97469"/>
    <w:pPr>
      <w:numPr>
        <w:numId w:val="4"/>
      </w:numPr>
      <w:contextualSpacing/>
    </w:pPr>
  </w:style>
  <w:style w:type="paragraph" w:styleId="ListBullet3">
    <w:name w:val="List Bullet 3"/>
    <w:basedOn w:val="Normal"/>
    <w:rsid w:val="00D97469"/>
    <w:pPr>
      <w:numPr>
        <w:numId w:val="5"/>
      </w:numPr>
      <w:contextualSpacing/>
    </w:pPr>
  </w:style>
  <w:style w:type="paragraph" w:styleId="ListBullet4">
    <w:name w:val="List Bullet 4"/>
    <w:basedOn w:val="Normal"/>
    <w:rsid w:val="00D97469"/>
    <w:pPr>
      <w:numPr>
        <w:numId w:val="6"/>
      </w:numPr>
      <w:contextualSpacing/>
    </w:pPr>
  </w:style>
  <w:style w:type="paragraph" w:styleId="ListBullet5">
    <w:name w:val="List Bullet 5"/>
    <w:basedOn w:val="Normal"/>
    <w:rsid w:val="00D97469"/>
    <w:pPr>
      <w:numPr>
        <w:numId w:val="7"/>
      </w:numPr>
      <w:contextualSpacing/>
    </w:pPr>
  </w:style>
  <w:style w:type="paragraph" w:styleId="ListContinue">
    <w:name w:val="List Continue"/>
    <w:basedOn w:val="Normal"/>
    <w:rsid w:val="00D97469"/>
    <w:pPr>
      <w:spacing w:after="120"/>
      <w:ind w:left="360"/>
      <w:contextualSpacing/>
    </w:pPr>
  </w:style>
  <w:style w:type="paragraph" w:styleId="ListContinue2">
    <w:name w:val="List Continue 2"/>
    <w:basedOn w:val="Normal"/>
    <w:rsid w:val="00D97469"/>
    <w:pPr>
      <w:spacing w:after="120"/>
      <w:ind w:left="720"/>
      <w:contextualSpacing/>
    </w:pPr>
  </w:style>
  <w:style w:type="paragraph" w:styleId="ListContinue3">
    <w:name w:val="List Continue 3"/>
    <w:basedOn w:val="Normal"/>
    <w:rsid w:val="00D97469"/>
    <w:pPr>
      <w:spacing w:after="120"/>
      <w:ind w:left="1080"/>
      <w:contextualSpacing/>
    </w:pPr>
  </w:style>
  <w:style w:type="paragraph" w:styleId="ListContinue4">
    <w:name w:val="List Continue 4"/>
    <w:basedOn w:val="Normal"/>
    <w:rsid w:val="00D97469"/>
    <w:pPr>
      <w:spacing w:after="120"/>
      <w:ind w:left="1440"/>
      <w:contextualSpacing/>
    </w:pPr>
  </w:style>
  <w:style w:type="paragraph" w:styleId="ListContinue5">
    <w:name w:val="List Continue 5"/>
    <w:basedOn w:val="Normal"/>
    <w:rsid w:val="00D97469"/>
    <w:pPr>
      <w:spacing w:after="120"/>
      <w:ind w:left="1800"/>
      <w:contextualSpacing/>
    </w:pPr>
  </w:style>
  <w:style w:type="paragraph" w:styleId="ListNumber">
    <w:name w:val="List Number"/>
    <w:basedOn w:val="Normal"/>
    <w:rsid w:val="00D97469"/>
    <w:pPr>
      <w:numPr>
        <w:numId w:val="12"/>
      </w:numPr>
      <w:contextualSpacing/>
    </w:pPr>
  </w:style>
  <w:style w:type="paragraph" w:styleId="ListNumber2">
    <w:name w:val="List Number 2"/>
    <w:basedOn w:val="Normal"/>
    <w:rsid w:val="00D97469"/>
    <w:pPr>
      <w:numPr>
        <w:numId w:val="10"/>
      </w:numPr>
      <w:contextualSpacing/>
    </w:pPr>
  </w:style>
  <w:style w:type="paragraph" w:styleId="ListNumber3">
    <w:name w:val="List Number 3"/>
    <w:basedOn w:val="Normal"/>
    <w:rsid w:val="00D97469"/>
    <w:pPr>
      <w:numPr>
        <w:numId w:val="11"/>
      </w:numPr>
      <w:contextualSpacing/>
    </w:pPr>
  </w:style>
  <w:style w:type="paragraph" w:styleId="ListNumber4">
    <w:name w:val="List Number 4"/>
    <w:basedOn w:val="Normal"/>
    <w:rsid w:val="00D97469"/>
    <w:pPr>
      <w:numPr>
        <w:numId w:val="9"/>
      </w:numPr>
      <w:contextualSpacing/>
    </w:pPr>
  </w:style>
  <w:style w:type="paragraph" w:styleId="ListNumber5">
    <w:name w:val="List Number 5"/>
    <w:basedOn w:val="Normal"/>
    <w:rsid w:val="00D97469"/>
    <w:pPr>
      <w:numPr>
        <w:numId w:val="8"/>
      </w:numPr>
      <w:contextualSpacing/>
    </w:pPr>
  </w:style>
  <w:style w:type="paragraph" w:styleId="ListParagraph">
    <w:name w:val="List Paragraph"/>
    <w:basedOn w:val="Normal"/>
    <w:uiPriority w:val="34"/>
    <w:qFormat/>
    <w:rsid w:val="00D97469"/>
    <w:pPr>
      <w:ind w:left="720"/>
    </w:pPr>
  </w:style>
  <w:style w:type="paragraph" w:styleId="MacroText">
    <w:name w:val="macro"/>
    <w:link w:val="MacroTextChar"/>
    <w:rsid w:val="00D97469"/>
    <w:pPr>
      <w:tabs>
        <w:tab w:val="left" w:pos="480"/>
        <w:tab w:val="left" w:pos="960"/>
        <w:tab w:val="left" w:pos="1440"/>
        <w:tab w:val="left" w:pos="1920"/>
        <w:tab w:val="left" w:pos="2400"/>
        <w:tab w:val="left" w:pos="2880"/>
        <w:tab w:val="left" w:pos="3360"/>
        <w:tab w:val="left" w:pos="3840"/>
        <w:tab w:val="left" w:pos="4320"/>
      </w:tabs>
      <w:spacing w:line="480" w:lineRule="auto"/>
      <w:ind w:firstLine="720"/>
      <w:jc w:val="both"/>
    </w:pPr>
    <w:rPr>
      <w:rFonts w:ascii="Courier New" w:hAnsi="Courier New" w:cs="Courier New"/>
    </w:rPr>
  </w:style>
  <w:style w:type="character" w:customStyle="1" w:styleId="MacroTextChar">
    <w:name w:val="Macro Text Char"/>
    <w:link w:val="MacroText"/>
    <w:rsid w:val="00D97469"/>
    <w:rPr>
      <w:rFonts w:ascii="Courier New" w:hAnsi="Courier New" w:cs="Courier New"/>
    </w:rPr>
  </w:style>
  <w:style w:type="paragraph" w:styleId="MessageHeader">
    <w:name w:val="Message Header"/>
    <w:basedOn w:val="Normal"/>
    <w:link w:val="MessageHeaderChar"/>
    <w:rsid w:val="00D97469"/>
    <w:pPr>
      <w:pBdr>
        <w:top w:val="single" w:sz="6" w:space="1" w:color="auto"/>
        <w:left w:val="single" w:sz="6" w:space="1" w:color="auto"/>
        <w:bottom w:val="single" w:sz="6" w:space="1" w:color="auto"/>
        <w:right w:val="single" w:sz="6" w:space="1" w:color="auto"/>
      </w:pBdr>
      <w:shd w:val="pct20" w:color="auto" w:fill="auto"/>
      <w:ind w:left="1080" w:hanging="1080"/>
    </w:pPr>
    <w:rPr>
      <w:rFonts w:ascii="Calibri Light" w:hAnsi="Calibri Light"/>
    </w:rPr>
  </w:style>
  <w:style w:type="character" w:customStyle="1" w:styleId="MessageHeaderChar">
    <w:name w:val="Message Header Char"/>
    <w:link w:val="MessageHeader"/>
    <w:rsid w:val="00D97469"/>
    <w:rPr>
      <w:rFonts w:ascii="Calibri Light" w:eastAsia="Times New Roman" w:hAnsi="Calibri Light" w:cs="Times New Roman"/>
      <w:sz w:val="24"/>
      <w:szCs w:val="24"/>
      <w:shd w:val="pct20" w:color="auto" w:fill="auto"/>
    </w:rPr>
  </w:style>
  <w:style w:type="paragraph" w:styleId="NoSpacing">
    <w:name w:val="No Spacing"/>
    <w:uiPriority w:val="1"/>
    <w:qFormat/>
    <w:rsid w:val="00D97469"/>
    <w:pPr>
      <w:ind w:firstLine="720"/>
      <w:jc w:val="both"/>
    </w:pPr>
    <w:rPr>
      <w:sz w:val="24"/>
      <w:szCs w:val="24"/>
    </w:rPr>
  </w:style>
  <w:style w:type="paragraph" w:styleId="NormalWeb">
    <w:name w:val="Normal (Web)"/>
    <w:basedOn w:val="Normal"/>
    <w:uiPriority w:val="99"/>
    <w:rsid w:val="00D97469"/>
  </w:style>
  <w:style w:type="paragraph" w:styleId="NormalIndent">
    <w:name w:val="Normal Indent"/>
    <w:basedOn w:val="Normal"/>
    <w:rsid w:val="00D97469"/>
    <w:pPr>
      <w:ind w:left="720"/>
    </w:pPr>
  </w:style>
  <w:style w:type="paragraph" w:styleId="NoteHeading">
    <w:name w:val="Note Heading"/>
    <w:basedOn w:val="Normal"/>
    <w:next w:val="Normal"/>
    <w:link w:val="NoteHeadingChar"/>
    <w:rsid w:val="00D97469"/>
  </w:style>
  <w:style w:type="character" w:customStyle="1" w:styleId="NoteHeadingChar">
    <w:name w:val="Note Heading Char"/>
    <w:link w:val="NoteHeading"/>
    <w:rsid w:val="00D97469"/>
    <w:rPr>
      <w:sz w:val="24"/>
      <w:szCs w:val="24"/>
    </w:rPr>
  </w:style>
  <w:style w:type="paragraph" w:styleId="PlainText">
    <w:name w:val="Plain Text"/>
    <w:basedOn w:val="Normal"/>
    <w:link w:val="PlainTextChar"/>
    <w:rsid w:val="00D97469"/>
    <w:rPr>
      <w:rFonts w:ascii="Courier New" w:hAnsi="Courier New" w:cs="Courier New"/>
      <w:sz w:val="20"/>
      <w:szCs w:val="20"/>
    </w:rPr>
  </w:style>
  <w:style w:type="character" w:customStyle="1" w:styleId="PlainTextChar">
    <w:name w:val="Plain Text Char"/>
    <w:link w:val="PlainText"/>
    <w:rsid w:val="00D97469"/>
    <w:rPr>
      <w:rFonts w:ascii="Courier New" w:hAnsi="Courier New" w:cs="Courier New"/>
    </w:rPr>
  </w:style>
  <w:style w:type="paragraph" w:styleId="Quote">
    <w:name w:val="Quote"/>
    <w:basedOn w:val="Normal"/>
    <w:next w:val="Normal"/>
    <w:link w:val="QuoteChar"/>
    <w:uiPriority w:val="29"/>
    <w:qFormat/>
    <w:rsid w:val="00D97469"/>
    <w:pPr>
      <w:spacing w:before="200" w:after="160"/>
      <w:ind w:left="864" w:right="864"/>
      <w:jc w:val="center"/>
    </w:pPr>
    <w:rPr>
      <w:i/>
      <w:iCs/>
      <w:color w:val="404040"/>
    </w:rPr>
  </w:style>
  <w:style w:type="character" w:customStyle="1" w:styleId="QuoteChar">
    <w:name w:val="Quote Char"/>
    <w:link w:val="Quote"/>
    <w:uiPriority w:val="29"/>
    <w:rsid w:val="00D97469"/>
    <w:rPr>
      <w:i/>
      <w:iCs/>
      <w:color w:val="404040"/>
      <w:sz w:val="24"/>
      <w:szCs w:val="24"/>
    </w:rPr>
  </w:style>
  <w:style w:type="paragraph" w:styleId="Salutation">
    <w:name w:val="Salutation"/>
    <w:basedOn w:val="Normal"/>
    <w:next w:val="Normal"/>
    <w:link w:val="SalutationChar"/>
    <w:rsid w:val="00D97469"/>
  </w:style>
  <w:style w:type="character" w:customStyle="1" w:styleId="SalutationChar">
    <w:name w:val="Salutation Char"/>
    <w:link w:val="Salutation"/>
    <w:rsid w:val="00D97469"/>
    <w:rPr>
      <w:sz w:val="24"/>
      <w:szCs w:val="24"/>
    </w:rPr>
  </w:style>
  <w:style w:type="paragraph" w:styleId="Signature">
    <w:name w:val="Signature"/>
    <w:basedOn w:val="Normal"/>
    <w:link w:val="SignatureChar"/>
    <w:rsid w:val="00D97469"/>
    <w:pPr>
      <w:ind w:left="4320"/>
    </w:pPr>
  </w:style>
  <w:style w:type="character" w:customStyle="1" w:styleId="SignatureChar">
    <w:name w:val="Signature Char"/>
    <w:link w:val="Signature"/>
    <w:rsid w:val="00D97469"/>
    <w:rPr>
      <w:sz w:val="24"/>
      <w:szCs w:val="24"/>
    </w:rPr>
  </w:style>
  <w:style w:type="paragraph" w:styleId="Subtitle">
    <w:name w:val="Subtitle"/>
    <w:basedOn w:val="Normal"/>
    <w:next w:val="Normal"/>
    <w:link w:val="SubtitleChar"/>
    <w:qFormat/>
    <w:rsid w:val="00D97469"/>
    <w:pPr>
      <w:spacing w:after="60"/>
      <w:jc w:val="center"/>
      <w:outlineLvl w:val="1"/>
    </w:pPr>
    <w:rPr>
      <w:rFonts w:ascii="Calibri Light" w:hAnsi="Calibri Light"/>
    </w:rPr>
  </w:style>
  <w:style w:type="character" w:customStyle="1" w:styleId="SubtitleChar">
    <w:name w:val="Subtitle Char"/>
    <w:link w:val="Subtitle"/>
    <w:rsid w:val="00D97469"/>
    <w:rPr>
      <w:rFonts w:ascii="Calibri Light" w:eastAsia="Times New Roman" w:hAnsi="Calibri Light" w:cs="Times New Roman"/>
      <w:sz w:val="24"/>
      <w:szCs w:val="24"/>
    </w:rPr>
  </w:style>
  <w:style w:type="paragraph" w:styleId="TableofAuthorities">
    <w:name w:val="table of authorities"/>
    <w:basedOn w:val="Normal"/>
    <w:next w:val="Normal"/>
    <w:rsid w:val="00D97469"/>
    <w:pPr>
      <w:ind w:left="240" w:hanging="240"/>
    </w:pPr>
  </w:style>
  <w:style w:type="paragraph" w:styleId="Title">
    <w:name w:val="Title"/>
    <w:basedOn w:val="Normal"/>
    <w:next w:val="Normal"/>
    <w:link w:val="TitleChar"/>
    <w:qFormat/>
    <w:rsid w:val="00D97469"/>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D97469"/>
    <w:rPr>
      <w:rFonts w:ascii="Calibri Light" w:eastAsia="Times New Roman" w:hAnsi="Calibri Light" w:cs="Times New Roman"/>
      <w:b/>
      <w:bCs/>
      <w:kern w:val="28"/>
      <w:sz w:val="32"/>
      <w:szCs w:val="32"/>
    </w:rPr>
  </w:style>
  <w:style w:type="paragraph" w:styleId="TOAHeading">
    <w:name w:val="toa heading"/>
    <w:basedOn w:val="Normal"/>
    <w:next w:val="Normal"/>
    <w:rsid w:val="00D97469"/>
    <w:pPr>
      <w:spacing w:before="120"/>
    </w:pPr>
    <w:rPr>
      <w:rFonts w:ascii="Calibri Light" w:hAnsi="Calibri Light"/>
      <w:b/>
      <w:bCs/>
    </w:rPr>
  </w:style>
  <w:style w:type="paragraph" w:styleId="TOC5">
    <w:name w:val="toc 5"/>
    <w:basedOn w:val="Normal"/>
    <w:next w:val="Normal"/>
    <w:autoRedefine/>
    <w:rsid w:val="00D97469"/>
    <w:pPr>
      <w:ind w:left="960"/>
    </w:pPr>
  </w:style>
  <w:style w:type="paragraph" w:styleId="TOC6">
    <w:name w:val="toc 6"/>
    <w:basedOn w:val="Normal"/>
    <w:next w:val="Normal"/>
    <w:autoRedefine/>
    <w:rsid w:val="00D97469"/>
    <w:pPr>
      <w:ind w:left="1200"/>
    </w:pPr>
  </w:style>
  <w:style w:type="paragraph" w:styleId="TOC7">
    <w:name w:val="toc 7"/>
    <w:basedOn w:val="Normal"/>
    <w:next w:val="Normal"/>
    <w:autoRedefine/>
    <w:rsid w:val="00D97469"/>
    <w:pPr>
      <w:ind w:left="1440"/>
    </w:pPr>
  </w:style>
  <w:style w:type="paragraph" w:styleId="TOC8">
    <w:name w:val="toc 8"/>
    <w:basedOn w:val="Normal"/>
    <w:next w:val="Normal"/>
    <w:autoRedefine/>
    <w:rsid w:val="00D97469"/>
    <w:pPr>
      <w:ind w:left="1680"/>
    </w:pPr>
  </w:style>
  <w:style w:type="paragraph" w:styleId="TOC9">
    <w:name w:val="toc 9"/>
    <w:basedOn w:val="Normal"/>
    <w:next w:val="Normal"/>
    <w:autoRedefine/>
    <w:uiPriority w:val="39"/>
    <w:rsid w:val="00D97469"/>
    <w:pPr>
      <w:ind w:left="1920"/>
    </w:pPr>
  </w:style>
  <w:style w:type="paragraph" w:styleId="TOCHeading">
    <w:name w:val="TOC Heading"/>
    <w:basedOn w:val="Heading1"/>
    <w:next w:val="Normal"/>
    <w:uiPriority w:val="39"/>
    <w:semiHidden/>
    <w:unhideWhenUsed/>
    <w:qFormat/>
    <w:rsid w:val="00D97469"/>
    <w:pPr>
      <w:pageBreakBefore w:val="0"/>
      <w:numPr>
        <w:numId w:val="0"/>
      </w:numPr>
      <w:spacing w:before="240" w:after="60"/>
      <w:ind w:firstLine="720"/>
      <w:jc w:val="both"/>
      <w:outlineLvl w:val="9"/>
    </w:pPr>
    <w:rPr>
      <w:rFonts w:ascii="Calibri Light" w:hAnsi="Calibri Light" w:cs="Times New Roman"/>
      <w:caps/>
      <w:kern w:val="32"/>
      <w:sz w:val="32"/>
      <w:szCs w:val="32"/>
    </w:rPr>
  </w:style>
  <w:style w:type="numbering" w:customStyle="1" w:styleId="Style1">
    <w:name w:val="Style1"/>
    <w:uiPriority w:val="99"/>
    <w:rsid w:val="006C03CC"/>
    <w:pPr>
      <w:numPr>
        <w:numId w:val="13"/>
      </w:numPr>
    </w:pPr>
  </w:style>
  <w:style w:type="paragraph" w:customStyle="1" w:styleId="TitlePage">
    <w:name w:val="Title Page"/>
    <w:basedOn w:val="Heading"/>
    <w:next w:val="Normal"/>
    <w:qFormat/>
    <w:rsid w:val="00D06DD6"/>
    <w:pPr>
      <w:keepNext w:val="0"/>
      <w:pageBreakBefore w:val="0"/>
      <w:spacing w:after="0" w:line="240" w:lineRule="auto"/>
    </w:pPr>
    <w:rPr>
      <w:color w:val="FFFFFF" w:themeColor="background1"/>
      <w:sz w:val="2"/>
    </w:rPr>
  </w:style>
  <w:style w:type="paragraph" w:customStyle="1" w:styleId="CommitteePage">
    <w:name w:val="Committee Page"/>
    <w:basedOn w:val="Heading"/>
    <w:next w:val="Normal"/>
    <w:qFormat/>
    <w:rsid w:val="00D06DD6"/>
    <w:pPr>
      <w:spacing w:after="0"/>
    </w:pPr>
    <w:rPr>
      <w:color w:val="FFFFFF" w:themeColor="background1"/>
      <w:sz w:val="2"/>
    </w:rPr>
  </w:style>
  <w:style w:type="paragraph" w:customStyle="1" w:styleId="AbstractHeading">
    <w:name w:val="Abstract Heading"/>
    <w:basedOn w:val="TitlePage"/>
    <w:qFormat/>
    <w:rsid w:val="002B41A8"/>
  </w:style>
  <w:style w:type="character" w:customStyle="1" w:styleId="FooterChar">
    <w:name w:val="Footer Char"/>
    <w:basedOn w:val="DefaultParagraphFont"/>
    <w:link w:val="Footer"/>
    <w:uiPriority w:val="99"/>
    <w:rsid w:val="00AF3154"/>
    <w:rPr>
      <w:sz w:val="24"/>
      <w:szCs w:val="24"/>
    </w:rPr>
  </w:style>
  <w:style w:type="paragraph" w:customStyle="1" w:styleId="NoIndent">
    <w:name w:val="No Indent"/>
    <w:basedOn w:val="Normal"/>
    <w:qFormat/>
    <w:rsid w:val="00905846"/>
    <w:pPr>
      <w:ind w:firstLine="0"/>
      <w:jc w:val="center"/>
    </w:pPr>
    <w:rPr>
      <w:noProof/>
    </w:rPr>
  </w:style>
  <w:style w:type="character" w:styleId="PlaceholderText">
    <w:name w:val="Placeholder Text"/>
    <w:basedOn w:val="DefaultParagraphFont"/>
    <w:uiPriority w:val="99"/>
    <w:semiHidden/>
    <w:rsid w:val="00BE1BD6"/>
    <w:rPr>
      <w:color w:val="808080"/>
    </w:rPr>
  </w:style>
  <w:style w:type="character" w:customStyle="1" w:styleId="TitleHeading">
    <w:name w:val="Title Heading"/>
    <w:basedOn w:val="BodyTextChar"/>
    <w:uiPriority w:val="1"/>
    <w:rsid w:val="00A1660F"/>
    <w:rPr>
      <w:rFonts w:ascii="Times New Roman" w:hAnsi="Times New Roman"/>
      <w:b w:val="0"/>
      <w:caps/>
      <w:smallCaps w:val="0"/>
      <w:sz w:val="24"/>
      <w:szCs w:val="24"/>
    </w:rPr>
  </w:style>
  <w:style w:type="paragraph" w:customStyle="1" w:styleId="TableofContentsHeading">
    <w:name w:val="Table of Contents Heading"/>
    <w:basedOn w:val="Preliminary"/>
    <w:qFormat/>
    <w:rsid w:val="004F0846"/>
  </w:style>
  <w:style w:type="paragraph" w:customStyle="1" w:styleId="HeadingNoTab">
    <w:name w:val="Heading No Tab"/>
    <w:basedOn w:val="Heading"/>
    <w:qFormat/>
    <w:rsid w:val="00064169"/>
  </w:style>
  <w:style w:type="paragraph" w:customStyle="1" w:styleId="CaptionDescription">
    <w:name w:val="Caption Description"/>
    <w:basedOn w:val="NoIndent"/>
    <w:next w:val="Normal"/>
    <w:qFormat/>
    <w:rsid w:val="00CE2814"/>
    <w:rPr>
      <w:b/>
      <w:sz w:val="20"/>
    </w:rPr>
  </w:style>
  <w:style w:type="character" w:styleId="EndnoteReference">
    <w:name w:val="endnote reference"/>
    <w:basedOn w:val="DefaultParagraphFont"/>
    <w:uiPriority w:val="99"/>
    <w:unhideWhenUsed/>
    <w:rsid w:val="007C2DCA"/>
    <w:rPr>
      <w:vertAlign w:val="superscript"/>
    </w:rPr>
  </w:style>
  <w:style w:type="paragraph" w:styleId="Revision">
    <w:name w:val="Revision"/>
    <w:hidden/>
    <w:uiPriority w:val="99"/>
    <w:semiHidden/>
    <w:rsid w:val="00AF3732"/>
    <w:rPr>
      <w:sz w:val="24"/>
      <w:szCs w:val="24"/>
    </w:rPr>
  </w:style>
  <w:style w:type="character" w:styleId="Strong">
    <w:name w:val="Strong"/>
    <w:basedOn w:val="DefaultParagraphFont"/>
    <w:qFormat/>
    <w:rsid w:val="003865D9"/>
    <w:rPr>
      <w:b/>
      <w:bCs/>
    </w:rPr>
  </w:style>
  <w:style w:type="character" w:styleId="FollowedHyperlink">
    <w:name w:val="FollowedHyperlink"/>
    <w:basedOn w:val="DefaultParagraphFont"/>
    <w:rsid w:val="00AC1E1B"/>
    <w:rPr>
      <w:color w:val="954F72" w:themeColor="followedHyperlink"/>
      <w:u w:val="single"/>
    </w:rPr>
  </w:style>
  <w:style w:type="character" w:styleId="Emphasis">
    <w:name w:val="Emphasis"/>
    <w:basedOn w:val="DefaultParagraphFont"/>
    <w:qFormat/>
    <w:rsid w:val="00F2658C"/>
    <w:rPr>
      <w:i/>
      <w:iCs/>
    </w:rPr>
  </w:style>
  <w:style w:type="character" w:customStyle="1" w:styleId="UnresolvedMention">
    <w:name w:val="Unresolved Mention"/>
    <w:basedOn w:val="DefaultParagraphFont"/>
    <w:uiPriority w:val="99"/>
    <w:semiHidden/>
    <w:unhideWhenUsed/>
    <w:rsid w:val="008553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157712">
      <w:bodyDiv w:val="1"/>
      <w:marLeft w:val="0"/>
      <w:marRight w:val="0"/>
      <w:marTop w:val="0"/>
      <w:marBottom w:val="0"/>
      <w:divBdr>
        <w:top w:val="none" w:sz="0" w:space="0" w:color="auto"/>
        <w:left w:val="none" w:sz="0" w:space="0" w:color="auto"/>
        <w:bottom w:val="none" w:sz="0" w:space="0" w:color="auto"/>
        <w:right w:val="none" w:sz="0" w:space="0" w:color="auto"/>
      </w:divBdr>
    </w:div>
    <w:div w:id="90899198">
      <w:bodyDiv w:val="1"/>
      <w:marLeft w:val="0"/>
      <w:marRight w:val="0"/>
      <w:marTop w:val="0"/>
      <w:marBottom w:val="0"/>
      <w:divBdr>
        <w:top w:val="none" w:sz="0" w:space="0" w:color="auto"/>
        <w:left w:val="none" w:sz="0" w:space="0" w:color="auto"/>
        <w:bottom w:val="none" w:sz="0" w:space="0" w:color="auto"/>
        <w:right w:val="none" w:sz="0" w:space="0" w:color="auto"/>
      </w:divBdr>
    </w:div>
    <w:div w:id="96365593">
      <w:bodyDiv w:val="1"/>
      <w:marLeft w:val="0"/>
      <w:marRight w:val="0"/>
      <w:marTop w:val="0"/>
      <w:marBottom w:val="0"/>
      <w:divBdr>
        <w:top w:val="none" w:sz="0" w:space="0" w:color="auto"/>
        <w:left w:val="none" w:sz="0" w:space="0" w:color="auto"/>
        <w:bottom w:val="none" w:sz="0" w:space="0" w:color="auto"/>
        <w:right w:val="none" w:sz="0" w:space="0" w:color="auto"/>
      </w:divBdr>
    </w:div>
    <w:div w:id="106241900">
      <w:bodyDiv w:val="1"/>
      <w:marLeft w:val="0"/>
      <w:marRight w:val="0"/>
      <w:marTop w:val="0"/>
      <w:marBottom w:val="0"/>
      <w:divBdr>
        <w:top w:val="none" w:sz="0" w:space="0" w:color="auto"/>
        <w:left w:val="none" w:sz="0" w:space="0" w:color="auto"/>
        <w:bottom w:val="none" w:sz="0" w:space="0" w:color="auto"/>
        <w:right w:val="none" w:sz="0" w:space="0" w:color="auto"/>
      </w:divBdr>
    </w:div>
    <w:div w:id="158162472">
      <w:bodyDiv w:val="1"/>
      <w:marLeft w:val="0"/>
      <w:marRight w:val="0"/>
      <w:marTop w:val="0"/>
      <w:marBottom w:val="0"/>
      <w:divBdr>
        <w:top w:val="none" w:sz="0" w:space="0" w:color="auto"/>
        <w:left w:val="none" w:sz="0" w:space="0" w:color="auto"/>
        <w:bottom w:val="none" w:sz="0" w:space="0" w:color="auto"/>
        <w:right w:val="none" w:sz="0" w:space="0" w:color="auto"/>
      </w:divBdr>
    </w:div>
    <w:div w:id="288974033">
      <w:bodyDiv w:val="1"/>
      <w:marLeft w:val="0"/>
      <w:marRight w:val="0"/>
      <w:marTop w:val="0"/>
      <w:marBottom w:val="0"/>
      <w:divBdr>
        <w:top w:val="none" w:sz="0" w:space="0" w:color="auto"/>
        <w:left w:val="none" w:sz="0" w:space="0" w:color="auto"/>
        <w:bottom w:val="none" w:sz="0" w:space="0" w:color="auto"/>
        <w:right w:val="none" w:sz="0" w:space="0" w:color="auto"/>
      </w:divBdr>
    </w:div>
    <w:div w:id="356389309">
      <w:bodyDiv w:val="1"/>
      <w:marLeft w:val="0"/>
      <w:marRight w:val="0"/>
      <w:marTop w:val="0"/>
      <w:marBottom w:val="0"/>
      <w:divBdr>
        <w:top w:val="none" w:sz="0" w:space="0" w:color="auto"/>
        <w:left w:val="none" w:sz="0" w:space="0" w:color="auto"/>
        <w:bottom w:val="none" w:sz="0" w:space="0" w:color="auto"/>
        <w:right w:val="none" w:sz="0" w:space="0" w:color="auto"/>
      </w:divBdr>
    </w:div>
    <w:div w:id="430705350">
      <w:bodyDiv w:val="1"/>
      <w:marLeft w:val="0"/>
      <w:marRight w:val="0"/>
      <w:marTop w:val="0"/>
      <w:marBottom w:val="0"/>
      <w:divBdr>
        <w:top w:val="none" w:sz="0" w:space="0" w:color="auto"/>
        <w:left w:val="none" w:sz="0" w:space="0" w:color="auto"/>
        <w:bottom w:val="none" w:sz="0" w:space="0" w:color="auto"/>
        <w:right w:val="none" w:sz="0" w:space="0" w:color="auto"/>
      </w:divBdr>
    </w:div>
    <w:div w:id="481503691">
      <w:bodyDiv w:val="1"/>
      <w:marLeft w:val="0"/>
      <w:marRight w:val="0"/>
      <w:marTop w:val="0"/>
      <w:marBottom w:val="0"/>
      <w:divBdr>
        <w:top w:val="none" w:sz="0" w:space="0" w:color="auto"/>
        <w:left w:val="none" w:sz="0" w:space="0" w:color="auto"/>
        <w:bottom w:val="none" w:sz="0" w:space="0" w:color="auto"/>
        <w:right w:val="none" w:sz="0" w:space="0" w:color="auto"/>
      </w:divBdr>
    </w:div>
    <w:div w:id="486899593">
      <w:bodyDiv w:val="1"/>
      <w:marLeft w:val="0"/>
      <w:marRight w:val="0"/>
      <w:marTop w:val="0"/>
      <w:marBottom w:val="0"/>
      <w:divBdr>
        <w:top w:val="none" w:sz="0" w:space="0" w:color="auto"/>
        <w:left w:val="none" w:sz="0" w:space="0" w:color="auto"/>
        <w:bottom w:val="none" w:sz="0" w:space="0" w:color="auto"/>
        <w:right w:val="none" w:sz="0" w:space="0" w:color="auto"/>
      </w:divBdr>
    </w:div>
    <w:div w:id="551119230">
      <w:bodyDiv w:val="1"/>
      <w:marLeft w:val="0"/>
      <w:marRight w:val="0"/>
      <w:marTop w:val="0"/>
      <w:marBottom w:val="0"/>
      <w:divBdr>
        <w:top w:val="none" w:sz="0" w:space="0" w:color="auto"/>
        <w:left w:val="none" w:sz="0" w:space="0" w:color="auto"/>
        <w:bottom w:val="none" w:sz="0" w:space="0" w:color="auto"/>
        <w:right w:val="none" w:sz="0" w:space="0" w:color="auto"/>
      </w:divBdr>
    </w:div>
    <w:div w:id="688526005">
      <w:bodyDiv w:val="1"/>
      <w:marLeft w:val="0"/>
      <w:marRight w:val="0"/>
      <w:marTop w:val="0"/>
      <w:marBottom w:val="0"/>
      <w:divBdr>
        <w:top w:val="none" w:sz="0" w:space="0" w:color="auto"/>
        <w:left w:val="none" w:sz="0" w:space="0" w:color="auto"/>
        <w:bottom w:val="none" w:sz="0" w:space="0" w:color="auto"/>
        <w:right w:val="none" w:sz="0" w:space="0" w:color="auto"/>
      </w:divBdr>
    </w:div>
    <w:div w:id="717164001">
      <w:bodyDiv w:val="1"/>
      <w:marLeft w:val="0"/>
      <w:marRight w:val="0"/>
      <w:marTop w:val="0"/>
      <w:marBottom w:val="0"/>
      <w:divBdr>
        <w:top w:val="none" w:sz="0" w:space="0" w:color="auto"/>
        <w:left w:val="none" w:sz="0" w:space="0" w:color="auto"/>
        <w:bottom w:val="none" w:sz="0" w:space="0" w:color="auto"/>
        <w:right w:val="none" w:sz="0" w:space="0" w:color="auto"/>
      </w:divBdr>
      <w:divsChild>
        <w:div w:id="132333276">
          <w:marLeft w:val="0"/>
          <w:marRight w:val="0"/>
          <w:marTop w:val="0"/>
          <w:marBottom w:val="0"/>
          <w:divBdr>
            <w:top w:val="none" w:sz="0" w:space="0" w:color="auto"/>
            <w:left w:val="none" w:sz="0" w:space="0" w:color="auto"/>
            <w:bottom w:val="none" w:sz="0" w:space="0" w:color="auto"/>
            <w:right w:val="none" w:sz="0" w:space="0" w:color="auto"/>
          </w:divBdr>
          <w:divsChild>
            <w:div w:id="48772877">
              <w:marLeft w:val="0"/>
              <w:marRight w:val="0"/>
              <w:marTop w:val="0"/>
              <w:marBottom w:val="0"/>
              <w:divBdr>
                <w:top w:val="none" w:sz="0" w:space="0" w:color="auto"/>
                <w:left w:val="none" w:sz="0" w:space="0" w:color="auto"/>
                <w:bottom w:val="none" w:sz="0" w:space="0" w:color="auto"/>
                <w:right w:val="none" w:sz="0" w:space="0" w:color="auto"/>
              </w:divBdr>
              <w:divsChild>
                <w:div w:id="31466969">
                  <w:marLeft w:val="0"/>
                  <w:marRight w:val="0"/>
                  <w:marTop w:val="0"/>
                  <w:marBottom w:val="0"/>
                  <w:divBdr>
                    <w:top w:val="none" w:sz="0" w:space="0" w:color="auto"/>
                    <w:left w:val="none" w:sz="0" w:space="0" w:color="auto"/>
                    <w:bottom w:val="none" w:sz="0" w:space="0" w:color="auto"/>
                    <w:right w:val="none" w:sz="0" w:space="0" w:color="auto"/>
                  </w:divBdr>
                  <w:divsChild>
                    <w:div w:id="1880703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7692611">
      <w:bodyDiv w:val="1"/>
      <w:marLeft w:val="0"/>
      <w:marRight w:val="0"/>
      <w:marTop w:val="0"/>
      <w:marBottom w:val="0"/>
      <w:divBdr>
        <w:top w:val="none" w:sz="0" w:space="0" w:color="auto"/>
        <w:left w:val="none" w:sz="0" w:space="0" w:color="auto"/>
        <w:bottom w:val="none" w:sz="0" w:space="0" w:color="auto"/>
        <w:right w:val="none" w:sz="0" w:space="0" w:color="auto"/>
      </w:divBdr>
      <w:divsChild>
        <w:div w:id="266886244">
          <w:marLeft w:val="0"/>
          <w:marRight w:val="0"/>
          <w:marTop w:val="0"/>
          <w:marBottom w:val="0"/>
          <w:divBdr>
            <w:top w:val="none" w:sz="0" w:space="0" w:color="auto"/>
            <w:left w:val="none" w:sz="0" w:space="0" w:color="auto"/>
            <w:bottom w:val="none" w:sz="0" w:space="0" w:color="auto"/>
            <w:right w:val="none" w:sz="0" w:space="0" w:color="auto"/>
          </w:divBdr>
        </w:div>
      </w:divsChild>
    </w:div>
    <w:div w:id="898782154">
      <w:bodyDiv w:val="1"/>
      <w:marLeft w:val="0"/>
      <w:marRight w:val="0"/>
      <w:marTop w:val="0"/>
      <w:marBottom w:val="0"/>
      <w:divBdr>
        <w:top w:val="none" w:sz="0" w:space="0" w:color="auto"/>
        <w:left w:val="none" w:sz="0" w:space="0" w:color="auto"/>
        <w:bottom w:val="none" w:sz="0" w:space="0" w:color="auto"/>
        <w:right w:val="none" w:sz="0" w:space="0" w:color="auto"/>
      </w:divBdr>
    </w:div>
    <w:div w:id="899291102">
      <w:bodyDiv w:val="1"/>
      <w:marLeft w:val="0"/>
      <w:marRight w:val="0"/>
      <w:marTop w:val="0"/>
      <w:marBottom w:val="0"/>
      <w:divBdr>
        <w:top w:val="none" w:sz="0" w:space="0" w:color="auto"/>
        <w:left w:val="none" w:sz="0" w:space="0" w:color="auto"/>
        <w:bottom w:val="none" w:sz="0" w:space="0" w:color="auto"/>
        <w:right w:val="none" w:sz="0" w:space="0" w:color="auto"/>
      </w:divBdr>
      <w:divsChild>
        <w:div w:id="2085831523">
          <w:marLeft w:val="0"/>
          <w:marRight w:val="0"/>
          <w:marTop w:val="75"/>
          <w:marBottom w:val="0"/>
          <w:divBdr>
            <w:top w:val="none" w:sz="0" w:space="0" w:color="auto"/>
            <w:left w:val="none" w:sz="0" w:space="0" w:color="auto"/>
            <w:bottom w:val="none" w:sz="0" w:space="0" w:color="auto"/>
            <w:right w:val="none" w:sz="0" w:space="0" w:color="auto"/>
          </w:divBdr>
          <w:divsChild>
            <w:div w:id="705371858">
              <w:marLeft w:val="0"/>
              <w:marRight w:val="0"/>
              <w:marTop w:val="0"/>
              <w:marBottom w:val="0"/>
              <w:divBdr>
                <w:top w:val="none" w:sz="0" w:space="0" w:color="auto"/>
                <w:left w:val="none" w:sz="0" w:space="0" w:color="auto"/>
                <w:bottom w:val="none" w:sz="0" w:space="0" w:color="auto"/>
                <w:right w:val="none" w:sz="0" w:space="0" w:color="auto"/>
              </w:divBdr>
              <w:divsChild>
                <w:div w:id="1641183319">
                  <w:marLeft w:val="0"/>
                  <w:marRight w:val="0"/>
                  <w:marTop w:val="0"/>
                  <w:marBottom w:val="0"/>
                  <w:divBdr>
                    <w:top w:val="none" w:sz="0" w:space="0" w:color="auto"/>
                    <w:left w:val="none" w:sz="0" w:space="0" w:color="auto"/>
                    <w:bottom w:val="none" w:sz="0" w:space="0" w:color="auto"/>
                    <w:right w:val="none" w:sz="0" w:space="0" w:color="auto"/>
                  </w:divBdr>
                </w:div>
                <w:div w:id="1024985957">
                  <w:marLeft w:val="0"/>
                  <w:marRight w:val="0"/>
                  <w:marTop w:val="0"/>
                  <w:marBottom w:val="0"/>
                  <w:divBdr>
                    <w:top w:val="none" w:sz="0" w:space="0" w:color="auto"/>
                    <w:left w:val="none" w:sz="0" w:space="0" w:color="auto"/>
                    <w:bottom w:val="none" w:sz="0" w:space="0" w:color="auto"/>
                    <w:right w:val="none" w:sz="0" w:space="0" w:color="auto"/>
                  </w:divBdr>
                  <w:divsChild>
                    <w:div w:id="1132745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5843009">
          <w:marLeft w:val="0"/>
          <w:marRight w:val="0"/>
          <w:marTop w:val="0"/>
          <w:marBottom w:val="150"/>
          <w:divBdr>
            <w:top w:val="none" w:sz="0" w:space="0" w:color="auto"/>
            <w:left w:val="none" w:sz="0" w:space="0" w:color="auto"/>
            <w:bottom w:val="single" w:sz="6" w:space="0" w:color="CCCCCC"/>
            <w:right w:val="none" w:sz="0" w:space="0" w:color="auto"/>
          </w:divBdr>
        </w:div>
      </w:divsChild>
    </w:div>
    <w:div w:id="944340632">
      <w:bodyDiv w:val="1"/>
      <w:marLeft w:val="0"/>
      <w:marRight w:val="0"/>
      <w:marTop w:val="0"/>
      <w:marBottom w:val="0"/>
      <w:divBdr>
        <w:top w:val="none" w:sz="0" w:space="0" w:color="auto"/>
        <w:left w:val="none" w:sz="0" w:space="0" w:color="auto"/>
        <w:bottom w:val="none" w:sz="0" w:space="0" w:color="auto"/>
        <w:right w:val="none" w:sz="0" w:space="0" w:color="auto"/>
      </w:divBdr>
    </w:div>
    <w:div w:id="1006515654">
      <w:bodyDiv w:val="1"/>
      <w:marLeft w:val="0"/>
      <w:marRight w:val="0"/>
      <w:marTop w:val="0"/>
      <w:marBottom w:val="0"/>
      <w:divBdr>
        <w:top w:val="none" w:sz="0" w:space="0" w:color="auto"/>
        <w:left w:val="none" w:sz="0" w:space="0" w:color="auto"/>
        <w:bottom w:val="none" w:sz="0" w:space="0" w:color="auto"/>
        <w:right w:val="none" w:sz="0" w:space="0" w:color="auto"/>
      </w:divBdr>
    </w:div>
    <w:div w:id="1059787187">
      <w:bodyDiv w:val="1"/>
      <w:marLeft w:val="0"/>
      <w:marRight w:val="0"/>
      <w:marTop w:val="0"/>
      <w:marBottom w:val="0"/>
      <w:divBdr>
        <w:top w:val="none" w:sz="0" w:space="0" w:color="auto"/>
        <w:left w:val="none" w:sz="0" w:space="0" w:color="auto"/>
        <w:bottom w:val="none" w:sz="0" w:space="0" w:color="auto"/>
        <w:right w:val="none" w:sz="0" w:space="0" w:color="auto"/>
      </w:divBdr>
    </w:div>
    <w:div w:id="1178540975">
      <w:bodyDiv w:val="1"/>
      <w:marLeft w:val="0"/>
      <w:marRight w:val="0"/>
      <w:marTop w:val="0"/>
      <w:marBottom w:val="0"/>
      <w:divBdr>
        <w:top w:val="none" w:sz="0" w:space="0" w:color="auto"/>
        <w:left w:val="none" w:sz="0" w:space="0" w:color="auto"/>
        <w:bottom w:val="none" w:sz="0" w:space="0" w:color="auto"/>
        <w:right w:val="none" w:sz="0" w:space="0" w:color="auto"/>
      </w:divBdr>
    </w:div>
    <w:div w:id="1179806954">
      <w:bodyDiv w:val="1"/>
      <w:marLeft w:val="0"/>
      <w:marRight w:val="0"/>
      <w:marTop w:val="0"/>
      <w:marBottom w:val="0"/>
      <w:divBdr>
        <w:top w:val="none" w:sz="0" w:space="0" w:color="auto"/>
        <w:left w:val="none" w:sz="0" w:space="0" w:color="auto"/>
        <w:bottom w:val="none" w:sz="0" w:space="0" w:color="auto"/>
        <w:right w:val="none" w:sz="0" w:space="0" w:color="auto"/>
      </w:divBdr>
    </w:div>
    <w:div w:id="1221289798">
      <w:bodyDiv w:val="1"/>
      <w:marLeft w:val="0"/>
      <w:marRight w:val="0"/>
      <w:marTop w:val="0"/>
      <w:marBottom w:val="0"/>
      <w:divBdr>
        <w:top w:val="none" w:sz="0" w:space="0" w:color="auto"/>
        <w:left w:val="none" w:sz="0" w:space="0" w:color="auto"/>
        <w:bottom w:val="none" w:sz="0" w:space="0" w:color="auto"/>
        <w:right w:val="none" w:sz="0" w:space="0" w:color="auto"/>
      </w:divBdr>
    </w:div>
    <w:div w:id="1430663848">
      <w:bodyDiv w:val="1"/>
      <w:marLeft w:val="0"/>
      <w:marRight w:val="0"/>
      <w:marTop w:val="0"/>
      <w:marBottom w:val="0"/>
      <w:divBdr>
        <w:top w:val="none" w:sz="0" w:space="0" w:color="auto"/>
        <w:left w:val="none" w:sz="0" w:space="0" w:color="auto"/>
        <w:bottom w:val="none" w:sz="0" w:space="0" w:color="auto"/>
        <w:right w:val="none" w:sz="0" w:space="0" w:color="auto"/>
      </w:divBdr>
    </w:div>
    <w:div w:id="1563708673">
      <w:bodyDiv w:val="1"/>
      <w:marLeft w:val="0"/>
      <w:marRight w:val="0"/>
      <w:marTop w:val="0"/>
      <w:marBottom w:val="0"/>
      <w:divBdr>
        <w:top w:val="none" w:sz="0" w:space="0" w:color="auto"/>
        <w:left w:val="none" w:sz="0" w:space="0" w:color="auto"/>
        <w:bottom w:val="none" w:sz="0" w:space="0" w:color="auto"/>
        <w:right w:val="none" w:sz="0" w:space="0" w:color="auto"/>
      </w:divBdr>
      <w:divsChild>
        <w:div w:id="1836648634">
          <w:marLeft w:val="0"/>
          <w:marRight w:val="0"/>
          <w:marTop w:val="0"/>
          <w:marBottom w:val="0"/>
          <w:divBdr>
            <w:top w:val="none" w:sz="0" w:space="0" w:color="auto"/>
            <w:left w:val="none" w:sz="0" w:space="0" w:color="auto"/>
            <w:bottom w:val="none" w:sz="0" w:space="0" w:color="auto"/>
            <w:right w:val="none" w:sz="0" w:space="0" w:color="auto"/>
          </w:divBdr>
          <w:divsChild>
            <w:div w:id="1447039914">
              <w:marLeft w:val="0"/>
              <w:marRight w:val="0"/>
              <w:marTop w:val="0"/>
              <w:marBottom w:val="0"/>
              <w:divBdr>
                <w:top w:val="none" w:sz="0" w:space="0" w:color="auto"/>
                <w:left w:val="none" w:sz="0" w:space="0" w:color="auto"/>
                <w:bottom w:val="none" w:sz="0" w:space="0" w:color="auto"/>
                <w:right w:val="none" w:sz="0" w:space="0" w:color="auto"/>
              </w:divBdr>
              <w:divsChild>
                <w:div w:id="1316641200">
                  <w:marLeft w:val="0"/>
                  <w:marRight w:val="0"/>
                  <w:marTop w:val="0"/>
                  <w:marBottom w:val="0"/>
                  <w:divBdr>
                    <w:top w:val="none" w:sz="0" w:space="0" w:color="auto"/>
                    <w:left w:val="none" w:sz="0" w:space="0" w:color="auto"/>
                    <w:bottom w:val="none" w:sz="0" w:space="0" w:color="auto"/>
                    <w:right w:val="none" w:sz="0" w:space="0" w:color="auto"/>
                  </w:divBdr>
                  <w:divsChild>
                    <w:div w:id="32923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2880694">
      <w:bodyDiv w:val="1"/>
      <w:marLeft w:val="0"/>
      <w:marRight w:val="0"/>
      <w:marTop w:val="0"/>
      <w:marBottom w:val="0"/>
      <w:divBdr>
        <w:top w:val="none" w:sz="0" w:space="0" w:color="auto"/>
        <w:left w:val="none" w:sz="0" w:space="0" w:color="auto"/>
        <w:bottom w:val="none" w:sz="0" w:space="0" w:color="auto"/>
        <w:right w:val="none" w:sz="0" w:space="0" w:color="auto"/>
      </w:divBdr>
    </w:div>
    <w:div w:id="1607930058">
      <w:bodyDiv w:val="1"/>
      <w:marLeft w:val="0"/>
      <w:marRight w:val="0"/>
      <w:marTop w:val="0"/>
      <w:marBottom w:val="0"/>
      <w:divBdr>
        <w:top w:val="none" w:sz="0" w:space="0" w:color="auto"/>
        <w:left w:val="none" w:sz="0" w:space="0" w:color="auto"/>
        <w:bottom w:val="none" w:sz="0" w:space="0" w:color="auto"/>
        <w:right w:val="none" w:sz="0" w:space="0" w:color="auto"/>
      </w:divBdr>
    </w:div>
    <w:div w:id="1643465751">
      <w:bodyDiv w:val="1"/>
      <w:marLeft w:val="0"/>
      <w:marRight w:val="0"/>
      <w:marTop w:val="0"/>
      <w:marBottom w:val="0"/>
      <w:divBdr>
        <w:top w:val="none" w:sz="0" w:space="0" w:color="auto"/>
        <w:left w:val="none" w:sz="0" w:space="0" w:color="auto"/>
        <w:bottom w:val="none" w:sz="0" w:space="0" w:color="auto"/>
        <w:right w:val="none" w:sz="0" w:space="0" w:color="auto"/>
      </w:divBdr>
    </w:div>
    <w:div w:id="1680816704">
      <w:bodyDiv w:val="1"/>
      <w:marLeft w:val="0"/>
      <w:marRight w:val="0"/>
      <w:marTop w:val="0"/>
      <w:marBottom w:val="0"/>
      <w:divBdr>
        <w:top w:val="none" w:sz="0" w:space="0" w:color="auto"/>
        <w:left w:val="none" w:sz="0" w:space="0" w:color="auto"/>
        <w:bottom w:val="none" w:sz="0" w:space="0" w:color="auto"/>
        <w:right w:val="none" w:sz="0" w:space="0" w:color="auto"/>
      </w:divBdr>
      <w:divsChild>
        <w:div w:id="328095396">
          <w:marLeft w:val="0"/>
          <w:marRight w:val="0"/>
          <w:marTop w:val="0"/>
          <w:marBottom w:val="0"/>
          <w:divBdr>
            <w:top w:val="none" w:sz="0" w:space="0" w:color="auto"/>
            <w:left w:val="none" w:sz="0" w:space="0" w:color="auto"/>
            <w:bottom w:val="none" w:sz="0" w:space="0" w:color="auto"/>
            <w:right w:val="none" w:sz="0" w:space="0" w:color="auto"/>
          </w:divBdr>
        </w:div>
        <w:div w:id="1661159071">
          <w:marLeft w:val="0"/>
          <w:marRight w:val="0"/>
          <w:marTop w:val="0"/>
          <w:marBottom w:val="0"/>
          <w:divBdr>
            <w:top w:val="none" w:sz="0" w:space="0" w:color="auto"/>
            <w:left w:val="none" w:sz="0" w:space="0" w:color="auto"/>
            <w:bottom w:val="none" w:sz="0" w:space="0" w:color="auto"/>
            <w:right w:val="none" w:sz="0" w:space="0" w:color="auto"/>
          </w:divBdr>
        </w:div>
      </w:divsChild>
    </w:div>
    <w:div w:id="1683975297">
      <w:bodyDiv w:val="1"/>
      <w:marLeft w:val="0"/>
      <w:marRight w:val="0"/>
      <w:marTop w:val="0"/>
      <w:marBottom w:val="0"/>
      <w:divBdr>
        <w:top w:val="none" w:sz="0" w:space="0" w:color="auto"/>
        <w:left w:val="none" w:sz="0" w:space="0" w:color="auto"/>
        <w:bottom w:val="none" w:sz="0" w:space="0" w:color="auto"/>
        <w:right w:val="none" w:sz="0" w:space="0" w:color="auto"/>
      </w:divBdr>
      <w:divsChild>
        <w:div w:id="1585916785">
          <w:marLeft w:val="0"/>
          <w:marRight w:val="0"/>
          <w:marTop w:val="0"/>
          <w:marBottom w:val="0"/>
          <w:divBdr>
            <w:top w:val="none" w:sz="0" w:space="0" w:color="auto"/>
            <w:left w:val="none" w:sz="0" w:space="0" w:color="auto"/>
            <w:bottom w:val="none" w:sz="0" w:space="0" w:color="auto"/>
            <w:right w:val="none" w:sz="0" w:space="0" w:color="auto"/>
          </w:divBdr>
        </w:div>
      </w:divsChild>
    </w:div>
    <w:div w:id="1687712843">
      <w:bodyDiv w:val="1"/>
      <w:marLeft w:val="0"/>
      <w:marRight w:val="0"/>
      <w:marTop w:val="0"/>
      <w:marBottom w:val="0"/>
      <w:divBdr>
        <w:top w:val="none" w:sz="0" w:space="0" w:color="auto"/>
        <w:left w:val="none" w:sz="0" w:space="0" w:color="auto"/>
        <w:bottom w:val="none" w:sz="0" w:space="0" w:color="auto"/>
        <w:right w:val="none" w:sz="0" w:space="0" w:color="auto"/>
      </w:divBdr>
    </w:div>
    <w:div w:id="1757483524">
      <w:bodyDiv w:val="1"/>
      <w:marLeft w:val="0"/>
      <w:marRight w:val="0"/>
      <w:marTop w:val="0"/>
      <w:marBottom w:val="0"/>
      <w:divBdr>
        <w:top w:val="none" w:sz="0" w:space="0" w:color="auto"/>
        <w:left w:val="none" w:sz="0" w:space="0" w:color="auto"/>
        <w:bottom w:val="none" w:sz="0" w:space="0" w:color="auto"/>
        <w:right w:val="none" w:sz="0" w:space="0" w:color="auto"/>
      </w:divBdr>
    </w:div>
    <w:div w:id="1776485431">
      <w:bodyDiv w:val="1"/>
      <w:marLeft w:val="0"/>
      <w:marRight w:val="0"/>
      <w:marTop w:val="0"/>
      <w:marBottom w:val="0"/>
      <w:divBdr>
        <w:top w:val="none" w:sz="0" w:space="0" w:color="auto"/>
        <w:left w:val="none" w:sz="0" w:space="0" w:color="auto"/>
        <w:bottom w:val="none" w:sz="0" w:space="0" w:color="auto"/>
        <w:right w:val="none" w:sz="0" w:space="0" w:color="auto"/>
      </w:divBdr>
    </w:div>
    <w:div w:id="1813793789">
      <w:bodyDiv w:val="1"/>
      <w:marLeft w:val="0"/>
      <w:marRight w:val="0"/>
      <w:marTop w:val="0"/>
      <w:marBottom w:val="0"/>
      <w:divBdr>
        <w:top w:val="none" w:sz="0" w:space="0" w:color="auto"/>
        <w:left w:val="none" w:sz="0" w:space="0" w:color="auto"/>
        <w:bottom w:val="none" w:sz="0" w:space="0" w:color="auto"/>
        <w:right w:val="none" w:sz="0" w:space="0" w:color="auto"/>
      </w:divBdr>
    </w:div>
    <w:div w:id="1885605089">
      <w:bodyDiv w:val="1"/>
      <w:marLeft w:val="0"/>
      <w:marRight w:val="0"/>
      <w:marTop w:val="0"/>
      <w:marBottom w:val="0"/>
      <w:divBdr>
        <w:top w:val="none" w:sz="0" w:space="0" w:color="auto"/>
        <w:left w:val="none" w:sz="0" w:space="0" w:color="auto"/>
        <w:bottom w:val="none" w:sz="0" w:space="0" w:color="auto"/>
        <w:right w:val="none" w:sz="0" w:space="0" w:color="auto"/>
      </w:divBdr>
    </w:div>
    <w:div w:id="1908833660">
      <w:bodyDiv w:val="1"/>
      <w:marLeft w:val="0"/>
      <w:marRight w:val="0"/>
      <w:marTop w:val="0"/>
      <w:marBottom w:val="0"/>
      <w:divBdr>
        <w:top w:val="none" w:sz="0" w:space="0" w:color="auto"/>
        <w:left w:val="none" w:sz="0" w:space="0" w:color="auto"/>
        <w:bottom w:val="none" w:sz="0" w:space="0" w:color="auto"/>
        <w:right w:val="none" w:sz="0" w:space="0" w:color="auto"/>
      </w:divBdr>
    </w:div>
    <w:div w:id="2015183393">
      <w:bodyDiv w:val="1"/>
      <w:marLeft w:val="0"/>
      <w:marRight w:val="0"/>
      <w:marTop w:val="0"/>
      <w:marBottom w:val="0"/>
      <w:divBdr>
        <w:top w:val="none" w:sz="0" w:space="0" w:color="auto"/>
        <w:left w:val="none" w:sz="0" w:space="0" w:color="auto"/>
        <w:bottom w:val="none" w:sz="0" w:space="0" w:color="auto"/>
        <w:right w:val="none" w:sz="0" w:space="0" w:color="auto"/>
      </w:divBdr>
      <w:divsChild>
        <w:div w:id="1840995932">
          <w:marLeft w:val="0"/>
          <w:marRight w:val="0"/>
          <w:marTop w:val="0"/>
          <w:marBottom w:val="0"/>
          <w:divBdr>
            <w:top w:val="none" w:sz="0" w:space="0" w:color="auto"/>
            <w:left w:val="none" w:sz="0" w:space="0" w:color="auto"/>
            <w:bottom w:val="none" w:sz="0" w:space="0" w:color="auto"/>
            <w:right w:val="none" w:sz="0" w:space="0" w:color="auto"/>
          </w:divBdr>
        </w:div>
      </w:divsChild>
    </w:div>
    <w:div w:id="2049453268">
      <w:bodyDiv w:val="1"/>
      <w:marLeft w:val="0"/>
      <w:marRight w:val="0"/>
      <w:marTop w:val="0"/>
      <w:marBottom w:val="0"/>
      <w:divBdr>
        <w:top w:val="none" w:sz="0" w:space="0" w:color="auto"/>
        <w:left w:val="none" w:sz="0" w:space="0" w:color="auto"/>
        <w:bottom w:val="none" w:sz="0" w:space="0" w:color="auto"/>
        <w:right w:val="none" w:sz="0" w:space="0" w:color="auto"/>
      </w:divBdr>
    </w:div>
    <w:div w:id="2058892718">
      <w:bodyDiv w:val="1"/>
      <w:marLeft w:val="0"/>
      <w:marRight w:val="0"/>
      <w:marTop w:val="0"/>
      <w:marBottom w:val="0"/>
      <w:divBdr>
        <w:top w:val="none" w:sz="0" w:space="0" w:color="auto"/>
        <w:left w:val="none" w:sz="0" w:space="0" w:color="auto"/>
        <w:bottom w:val="none" w:sz="0" w:space="0" w:color="auto"/>
        <w:right w:val="none" w:sz="0" w:space="0" w:color="auto"/>
      </w:divBdr>
    </w:div>
    <w:div w:id="2071035623">
      <w:bodyDiv w:val="1"/>
      <w:marLeft w:val="0"/>
      <w:marRight w:val="0"/>
      <w:marTop w:val="0"/>
      <w:marBottom w:val="0"/>
      <w:divBdr>
        <w:top w:val="none" w:sz="0" w:space="0" w:color="auto"/>
        <w:left w:val="none" w:sz="0" w:space="0" w:color="auto"/>
        <w:bottom w:val="none" w:sz="0" w:space="0" w:color="auto"/>
        <w:right w:val="none" w:sz="0" w:space="0" w:color="auto"/>
      </w:divBdr>
    </w:div>
    <w:div w:id="214670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fudrow\Documents\Custom%20Office%20Templates\ETD_Template_Pitt_v1.7.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4050AC5FC4CF434CAF81B3CE03BFC2D8"/>
        <w:category>
          <w:name w:val="General"/>
          <w:gallery w:val="placeholder"/>
        </w:category>
        <w:types>
          <w:type w:val="bbPlcHdr"/>
        </w:types>
        <w:behaviors>
          <w:behavior w:val="content"/>
        </w:behaviors>
        <w:guid w:val="{AA18847B-6266-4C17-B3E8-55AAA8277530}"/>
      </w:docPartPr>
      <w:docPartBody>
        <w:p w:rsidR="003621F0" w:rsidRDefault="00AC1AD2">
          <w:pPr>
            <w:pStyle w:val="4050AC5FC4CF434CAF81B3CE03BFC2D8"/>
          </w:pPr>
          <w:r w:rsidRPr="00174952">
            <w:rPr>
              <w:color w:val="A6A6A6" w:themeColor="background1" w:themeShade="A6"/>
            </w:rPr>
            <w:t>Click to choose your degree</w:t>
          </w:r>
        </w:p>
      </w:docPartBody>
    </w:docPart>
    <w:docPart>
      <w:docPartPr>
        <w:name w:val="08C639D7560D47549777506C1024DCA3"/>
        <w:category>
          <w:name w:val="General"/>
          <w:gallery w:val="placeholder"/>
        </w:category>
        <w:types>
          <w:type w:val="bbPlcHdr"/>
        </w:types>
        <w:behaviors>
          <w:behavior w:val="content"/>
        </w:behaviors>
        <w:guid w:val="{158CA053-0AFE-42E0-8F2F-172B6D005ACD}"/>
      </w:docPartPr>
      <w:docPartBody>
        <w:p w:rsidR="003621F0" w:rsidRDefault="00AC1AD2">
          <w:pPr>
            <w:pStyle w:val="08C639D7560D47549777506C1024DCA3"/>
          </w:pPr>
          <w:r>
            <w:rPr>
              <w:rStyle w:val="PlaceholderText"/>
            </w:rPr>
            <w:t>Click to choose your school</w:t>
          </w:r>
        </w:p>
      </w:docPartBody>
    </w:docPart>
    <w:docPart>
      <w:docPartPr>
        <w:name w:val="D017062D6A11400E945671428503B3D3"/>
        <w:category>
          <w:name w:val="General"/>
          <w:gallery w:val="placeholder"/>
        </w:category>
        <w:types>
          <w:type w:val="bbPlcHdr"/>
        </w:types>
        <w:behaviors>
          <w:behavior w:val="content"/>
        </w:behaviors>
        <w:guid w:val="{69FEE9B9-21C9-4790-972B-B53B7EDEC299}"/>
      </w:docPartPr>
      <w:docPartBody>
        <w:p w:rsidR="003621F0" w:rsidRDefault="00AC1AD2">
          <w:pPr>
            <w:pStyle w:val="D017062D6A11400E945671428503B3D3"/>
          </w:pPr>
          <w:r w:rsidRPr="000402E5">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1AD2"/>
    <w:rsid w:val="00082E35"/>
    <w:rsid w:val="00195FE4"/>
    <w:rsid w:val="001B02E8"/>
    <w:rsid w:val="001B4187"/>
    <w:rsid w:val="003242CD"/>
    <w:rsid w:val="003621F0"/>
    <w:rsid w:val="0039700B"/>
    <w:rsid w:val="0057187D"/>
    <w:rsid w:val="00602A06"/>
    <w:rsid w:val="006B623D"/>
    <w:rsid w:val="007327A4"/>
    <w:rsid w:val="007929F9"/>
    <w:rsid w:val="009470F9"/>
    <w:rsid w:val="00964DF4"/>
    <w:rsid w:val="009C58C8"/>
    <w:rsid w:val="00A53B7A"/>
    <w:rsid w:val="00AC1AD2"/>
    <w:rsid w:val="00B16106"/>
    <w:rsid w:val="00B34746"/>
    <w:rsid w:val="00BF79C5"/>
    <w:rsid w:val="00C70C54"/>
    <w:rsid w:val="00D56AC3"/>
    <w:rsid w:val="00F35C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050AC5FC4CF434CAF81B3CE03BFC2D8">
    <w:name w:val="4050AC5FC4CF434CAF81B3CE03BFC2D8"/>
  </w:style>
  <w:style w:type="character" w:styleId="PlaceholderText">
    <w:name w:val="Placeholder Text"/>
    <w:basedOn w:val="DefaultParagraphFont"/>
    <w:uiPriority w:val="99"/>
    <w:semiHidden/>
    <w:rPr>
      <w:color w:val="808080"/>
    </w:rPr>
  </w:style>
  <w:style w:type="paragraph" w:customStyle="1" w:styleId="08C639D7560D47549777506C1024DCA3">
    <w:name w:val="08C639D7560D47549777506C1024DCA3"/>
  </w:style>
  <w:style w:type="paragraph" w:customStyle="1" w:styleId="D017062D6A11400E945671428503B3D3">
    <w:name w:val="D017062D6A11400E945671428503B3D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AA948E-2F1A-4E7A-A5EC-174FE0F29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_Template_Pitt_v1.7.dotx</Template>
  <TotalTime>1</TotalTime>
  <Pages>44</Pages>
  <Words>9599</Words>
  <Characters>89203</Characters>
  <Application>Microsoft Office Word</Application>
  <DocSecurity>4</DocSecurity>
  <Lines>743</Lines>
  <Paragraphs>197</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98605</CharactersWithSpaces>
  <SharedDoc>false</SharedDoc>
  <HLinks>
    <vt:vector size="120" baseType="variant">
      <vt:variant>
        <vt:i4>1638463</vt:i4>
      </vt:variant>
      <vt:variant>
        <vt:i4>131</vt:i4>
      </vt:variant>
      <vt:variant>
        <vt:i4>0</vt:i4>
      </vt:variant>
      <vt:variant>
        <vt:i4>5</vt:i4>
      </vt:variant>
      <vt:variant>
        <vt:lpwstr/>
      </vt:variant>
      <vt:variant>
        <vt:lpwstr>_Toc520984215</vt:lpwstr>
      </vt:variant>
      <vt:variant>
        <vt:i4>1638463</vt:i4>
      </vt:variant>
      <vt:variant>
        <vt:i4>125</vt:i4>
      </vt:variant>
      <vt:variant>
        <vt:i4>0</vt:i4>
      </vt:variant>
      <vt:variant>
        <vt:i4>5</vt:i4>
      </vt:variant>
      <vt:variant>
        <vt:lpwstr/>
      </vt:variant>
      <vt:variant>
        <vt:lpwstr>_Toc520984214</vt:lpwstr>
      </vt:variant>
      <vt:variant>
        <vt:i4>1638463</vt:i4>
      </vt:variant>
      <vt:variant>
        <vt:i4>119</vt:i4>
      </vt:variant>
      <vt:variant>
        <vt:i4>0</vt:i4>
      </vt:variant>
      <vt:variant>
        <vt:i4>5</vt:i4>
      </vt:variant>
      <vt:variant>
        <vt:lpwstr/>
      </vt:variant>
      <vt:variant>
        <vt:lpwstr>_Toc520984213</vt:lpwstr>
      </vt:variant>
      <vt:variant>
        <vt:i4>1441850</vt:i4>
      </vt:variant>
      <vt:variant>
        <vt:i4>110</vt:i4>
      </vt:variant>
      <vt:variant>
        <vt:i4>0</vt:i4>
      </vt:variant>
      <vt:variant>
        <vt:i4>5</vt:i4>
      </vt:variant>
      <vt:variant>
        <vt:lpwstr/>
      </vt:variant>
      <vt:variant>
        <vt:lpwstr>_Toc114179887</vt:lpwstr>
      </vt:variant>
      <vt:variant>
        <vt:i4>1245240</vt:i4>
      </vt:variant>
      <vt:variant>
        <vt:i4>101</vt:i4>
      </vt:variant>
      <vt:variant>
        <vt:i4>0</vt:i4>
      </vt:variant>
      <vt:variant>
        <vt:i4>5</vt:i4>
      </vt:variant>
      <vt:variant>
        <vt:lpwstr/>
      </vt:variant>
      <vt:variant>
        <vt:lpwstr>_Toc519260274</vt:lpwstr>
      </vt:variant>
      <vt:variant>
        <vt:i4>1245240</vt:i4>
      </vt:variant>
      <vt:variant>
        <vt:i4>95</vt:i4>
      </vt:variant>
      <vt:variant>
        <vt:i4>0</vt:i4>
      </vt:variant>
      <vt:variant>
        <vt:i4>5</vt:i4>
      </vt:variant>
      <vt:variant>
        <vt:lpwstr/>
      </vt:variant>
      <vt:variant>
        <vt:lpwstr>_Toc519260273</vt:lpwstr>
      </vt:variant>
      <vt:variant>
        <vt:i4>1245240</vt:i4>
      </vt:variant>
      <vt:variant>
        <vt:i4>89</vt:i4>
      </vt:variant>
      <vt:variant>
        <vt:i4>0</vt:i4>
      </vt:variant>
      <vt:variant>
        <vt:i4>5</vt:i4>
      </vt:variant>
      <vt:variant>
        <vt:lpwstr/>
      </vt:variant>
      <vt:variant>
        <vt:lpwstr>_Toc519260272</vt:lpwstr>
      </vt:variant>
      <vt:variant>
        <vt:i4>1245240</vt:i4>
      </vt:variant>
      <vt:variant>
        <vt:i4>83</vt:i4>
      </vt:variant>
      <vt:variant>
        <vt:i4>0</vt:i4>
      </vt:variant>
      <vt:variant>
        <vt:i4>5</vt:i4>
      </vt:variant>
      <vt:variant>
        <vt:lpwstr/>
      </vt:variant>
      <vt:variant>
        <vt:lpwstr>_Toc519260271</vt:lpwstr>
      </vt:variant>
      <vt:variant>
        <vt:i4>1245240</vt:i4>
      </vt:variant>
      <vt:variant>
        <vt:i4>77</vt:i4>
      </vt:variant>
      <vt:variant>
        <vt:i4>0</vt:i4>
      </vt:variant>
      <vt:variant>
        <vt:i4>5</vt:i4>
      </vt:variant>
      <vt:variant>
        <vt:lpwstr/>
      </vt:variant>
      <vt:variant>
        <vt:lpwstr>_Toc519260270</vt:lpwstr>
      </vt:variant>
      <vt:variant>
        <vt:i4>1179704</vt:i4>
      </vt:variant>
      <vt:variant>
        <vt:i4>71</vt:i4>
      </vt:variant>
      <vt:variant>
        <vt:i4>0</vt:i4>
      </vt:variant>
      <vt:variant>
        <vt:i4>5</vt:i4>
      </vt:variant>
      <vt:variant>
        <vt:lpwstr/>
      </vt:variant>
      <vt:variant>
        <vt:lpwstr>_Toc519260269</vt:lpwstr>
      </vt:variant>
      <vt:variant>
        <vt:i4>1179704</vt:i4>
      </vt:variant>
      <vt:variant>
        <vt:i4>65</vt:i4>
      </vt:variant>
      <vt:variant>
        <vt:i4>0</vt:i4>
      </vt:variant>
      <vt:variant>
        <vt:i4>5</vt:i4>
      </vt:variant>
      <vt:variant>
        <vt:lpwstr/>
      </vt:variant>
      <vt:variant>
        <vt:lpwstr>_Toc519260268</vt:lpwstr>
      </vt:variant>
      <vt:variant>
        <vt:i4>1179704</vt:i4>
      </vt:variant>
      <vt:variant>
        <vt:i4>59</vt:i4>
      </vt:variant>
      <vt:variant>
        <vt:i4>0</vt:i4>
      </vt:variant>
      <vt:variant>
        <vt:i4>5</vt:i4>
      </vt:variant>
      <vt:variant>
        <vt:lpwstr/>
      </vt:variant>
      <vt:variant>
        <vt:lpwstr>_Toc519260267</vt:lpwstr>
      </vt:variant>
      <vt:variant>
        <vt:i4>1179704</vt:i4>
      </vt:variant>
      <vt:variant>
        <vt:i4>53</vt:i4>
      </vt:variant>
      <vt:variant>
        <vt:i4>0</vt:i4>
      </vt:variant>
      <vt:variant>
        <vt:i4>5</vt:i4>
      </vt:variant>
      <vt:variant>
        <vt:lpwstr/>
      </vt:variant>
      <vt:variant>
        <vt:lpwstr>_Toc519260266</vt:lpwstr>
      </vt:variant>
      <vt:variant>
        <vt:i4>1179704</vt:i4>
      </vt:variant>
      <vt:variant>
        <vt:i4>47</vt:i4>
      </vt:variant>
      <vt:variant>
        <vt:i4>0</vt:i4>
      </vt:variant>
      <vt:variant>
        <vt:i4>5</vt:i4>
      </vt:variant>
      <vt:variant>
        <vt:lpwstr/>
      </vt:variant>
      <vt:variant>
        <vt:lpwstr>_Toc519260265</vt:lpwstr>
      </vt:variant>
      <vt:variant>
        <vt:i4>1179704</vt:i4>
      </vt:variant>
      <vt:variant>
        <vt:i4>41</vt:i4>
      </vt:variant>
      <vt:variant>
        <vt:i4>0</vt:i4>
      </vt:variant>
      <vt:variant>
        <vt:i4>5</vt:i4>
      </vt:variant>
      <vt:variant>
        <vt:lpwstr/>
      </vt:variant>
      <vt:variant>
        <vt:lpwstr>_Toc519260264</vt:lpwstr>
      </vt:variant>
      <vt:variant>
        <vt:i4>1179704</vt:i4>
      </vt:variant>
      <vt:variant>
        <vt:i4>35</vt:i4>
      </vt:variant>
      <vt:variant>
        <vt:i4>0</vt:i4>
      </vt:variant>
      <vt:variant>
        <vt:i4>5</vt:i4>
      </vt:variant>
      <vt:variant>
        <vt:lpwstr/>
      </vt:variant>
      <vt:variant>
        <vt:lpwstr>_Toc519260263</vt:lpwstr>
      </vt:variant>
      <vt:variant>
        <vt:i4>1179704</vt:i4>
      </vt:variant>
      <vt:variant>
        <vt:i4>29</vt:i4>
      </vt:variant>
      <vt:variant>
        <vt:i4>0</vt:i4>
      </vt:variant>
      <vt:variant>
        <vt:i4>5</vt:i4>
      </vt:variant>
      <vt:variant>
        <vt:lpwstr/>
      </vt:variant>
      <vt:variant>
        <vt:lpwstr>_Toc519260262</vt:lpwstr>
      </vt:variant>
      <vt:variant>
        <vt:i4>1179704</vt:i4>
      </vt:variant>
      <vt:variant>
        <vt:i4>23</vt:i4>
      </vt:variant>
      <vt:variant>
        <vt:i4>0</vt:i4>
      </vt:variant>
      <vt:variant>
        <vt:i4>5</vt:i4>
      </vt:variant>
      <vt:variant>
        <vt:lpwstr/>
      </vt:variant>
      <vt:variant>
        <vt:lpwstr>_Toc519260261</vt:lpwstr>
      </vt:variant>
      <vt:variant>
        <vt:i4>1179704</vt:i4>
      </vt:variant>
      <vt:variant>
        <vt:i4>17</vt:i4>
      </vt:variant>
      <vt:variant>
        <vt:i4>0</vt:i4>
      </vt:variant>
      <vt:variant>
        <vt:i4>5</vt:i4>
      </vt:variant>
      <vt:variant>
        <vt:lpwstr/>
      </vt:variant>
      <vt:variant>
        <vt:lpwstr>_Toc519260260</vt:lpwstr>
      </vt:variant>
      <vt:variant>
        <vt:i4>1114168</vt:i4>
      </vt:variant>
      <vt:variant>
        <vt:i4>11</vt:i4>
      </vt:variant>
      <vt:variant>
        <vt:i4>0</vt:i4>
      </vt:variant>
      <vt:variant>
        <vt:i4>5</vt:i4>
      </vt:variant>
      <vt:variant>
        <vt:lpwstr/>
      </vt:variant>
      <vt:variant>
        <vt:lpwstr>_Toc5192602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drow, John P</dc:creator>
  <cp:keywords/>
  <dc:description/>
  <cp:lastModifiedBy>Pegher, Joanne</cp:lastModifiedBy>
  <cp:revision>2</cp:revision>
  <cp:lastPrinted>2019-08-13T16:02:00Z</cp:lastPrinted>
  <dcterms:created xsi:type="dcterms:W3CDTF">2019-08-13T16:03:00Z</dcterms:created>
  <dcterms:modified xsi:type="dcterms:W3CDTF">2019-08-13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1ffc7-6bb3-3765-94c3-88607a6e8ddc</vt:lpwstr>
  </property>
  <property fmtid="{D5CDD505-2E9C-101B-9397-08002B2CF9AE}" pid="24" name="Mendeley Citation Style_1">
    <vt:lpwstr>http://www.zotero.org/styles/apa</vt:lpwstr>
  </property>
  <property fmtid="{D5CDD505-2E9C-101B-9397-08002B2CF9AE}" pid="25" name="ZOTERO_PREF_1">
    <vt:lpwstr>&lt;data data-version="3" zotero-version="5.0.72"&gt;&lt;session id="82V6cUrZ"/&gt;&lt;style id="http://www.zotero.org/styles/american-psychological-association-6th-edition-new" locale="en-US" hasBibliography="1" bibliographyStyleHasBeenSet="1"/&gt;&lt;prefs&gt;&lt;pref name="field</vt:lpwstr>
  </property>
  <property fmtid="{D5CDD505-2E9C-101B-9397-08002B2CF9AE}" pid="26" name="ZOTERO_PREF_2">
    <vt:lpwstr>Type" value="Field"/&gt;&lt;pref name="automaticJournalAbbreviations" value="true"/&gt;&lt;/prefs&gt;&lt;/data&gt;</vt:lpwstr>
  </property>
</Properties>
</file>